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B3DA3" w14:textId="77777777" w:rsidR="005B68C1" w:rsidRDefault="00702135">
      <w:pPr>
        <w:spacing w:line="480" w:lineRule="auto"/>
        <w:jc w:val="both"/>
        <w:rPr>
          <w:rFonts w:ascii="Times New Roman" w:eastAsia="Times New Roman" w:hAnsi="Times New Roman" w:cs="Times New Roman"/>
          <w:b/>
          <w:bCs/>
          <w:sz w:val="24"/>
          <w:szCs w:val="24"/>
          <w:lang w:bidi="th-TH"/>
        </w:rPr>
      </w:pPr>
      <w:r>
        <w:rPr>
          <w:rFonts w:ascii="Times New Roman" w:hAnsi="Times New Roman" w:cs="Times New Roman"/>
          <w:b/>
          <w:bCs/>
          <w:sz w:val="24"/>
          <w:szCs w:val="24"/>
        </w:rPr>
        <w:t>Protease allergens as initiators-regulators of allergic inflammation</w:t>
      </w:r>
    </w:p>
    <w:p w14:paraId="60885394" w14:textId="77777777" w:rsidR="005B68C1" w:rsidRDefault="00702135">
      <w:pPr>
        <w:spacing w:line="480" w:lineRule="auto"/>
        <w:jc w:val="both"/>
        <w:rPr>
          <w:rFonts w:ascii="Times New Roman" w:eastAsia="Times New Roman" w:hAnsi="Times New Roman" w:cs="Times New Roman"/>
          <w:b/>
          <w:bCs/>
          <w:sz w:val="24"/>
          <w:szCs w:val="24"/>
          <w:lang w:bidi="th-TH"/>
        </w:rPr>
      </w:pPr>
      <w:r>
        <w:rPr>
          <w:rFonts w:ascii="Times New Roman" w:eastAsia="Times New Roman" w:hAnsi="Times New Roman" w:cs="Times New Roman"/>
          <w:b/>
          <w:bCs/>
          <w:sz w:val="24"/>
          <w:szCs w:val="24"/>
          <w:lang w:bidi="th-TH"/>
        </w:rPr>
        <w:t>Wai Tuck Soh</w:t>
      </w:r>
      <w:r>
        <w:rPr>
          <w:rFonts w:ascii="Times New Roman" w:eastAsia="Times New Roman" w:hAnsi="Times New Roman" w:cs="Times New Roman"/>
          <w:b/>
          <w:bCs/>
          <w:sz w:val="24"/>
          <w:szCs w:val="24"/>
          <w:vertAlign w:val="superscript"/>
          <w:lang w:bidi="th-TH"/>
        </w:rPr>
        <w:t>1*</w:t>
      </w:r>
      <w:r>
        <w:rPr>
          <w:rFonts w:ascii="Times New Roman" w:eastAsia="Times New Roman" w:hAnsi="Times New Roman" w:cs="Times New Roman"/>
          <w:b/>
          <w:bCs/>
          <w:sz w:val="24"/>
          <w:szCs w:val="24"/>
          <w:lang w:bidi="th-TH"/>
        </w:rPr>
        <w:t>, Jihui Zhang</w:t>
      </w:r>
      <w:r>
        <w:rPr>
          <w:rFonts w:ascii="Times New Roman" w:eastAsia="Times New Roman" w:hAnsi="Times New Roman" w:cs="Times New Roman"/>
          <w:b/>
          <w:bCs/>
          <w:sz w:val="24"/>
          <w:szCs w:val="24"/>
          <w:vertAlign w:val="superscript"/>
          <w:lang w:bidi="th-TH"/>
        </w:rPr>
        <w:t>2*</w:t>
      </w:r>
      <w:r>
        <w:rPr>
          <w:rFonts w:ascii="Times New Roman" w:eastAsia="Times New Roman" w:hAnsi="Times New Roman" w:cs="Times New Roman"/>
          <w:b/>
          <w:bCs/>
          <w:sz w:val="24"/>
          <w:szCs w:val="24"/>
          <w:lang w:bidi="th-TH"/>
        </w:rPr>
        <w:t>, Morley D Hollenberg</w:t>
      </w:r>
      <w:r>
        <w:rPr>
          <w:rFonts w:ascii="Times New Roman" w:eastAsia="Times New Roman" w:hAnsi="Times New Roman" w:cs="Times New Roman"/>
          <w:b/>
          <w:bCs/>
          <w:sz w:val="24"/>
          <w:szCs w:val="24"/>
          <w:vertAlign w:val="superscript"/>
          <w:lang w:bidi="th-TH"/>
        </w:rPr>
        <w:t>3</w:t>
      </w:r>
      <w:r>
        <w:rPr>
          <w:rFonts w:ascii="Times New Roman" w:eastAsia="Times New Roman" w:hAnsi="Times New Roman" w:cs="Times New Roman"/>
          <w:b/>
          <w:bCs/>
          <w:sz w:val="24"/>
          <w:szCs w:val="24"/>
          <w:lang w:bidi="th-TH"/>
        </w:rPr>
        <w:t>, Harissios Vliagoftis</w:t>
      </w:r>
      <w:r>
        <w:rPr>
          <w:rFonts w:ascii="Times New Roman" w:eastAsia="Times New Roman" w:hAnsi="Times New Roman" w:cs="Times New Roman"/>
          <w:b/>
          <w:bCs/>
          <w:sz w:val="24"/>
          <w:szCs w:val="24"/>
          <w:vertAlign w:val="superscript"/>
          <w:lang w:bidi="th-TH"/>
        </w:rPr>
        <w:t>4</w:t>
      </w:r>
      <w:r>
        <w:rPr>
          <w:rFonts w:ascii="Times New Roman" w:eastAsia="Times New Roman" w:hAnsi="Times New Roman" w:cs="Times New Roman"/>
          <w:b/>
          <w:bCs/>
          <w:sz w:val="24"/>
          <w:szCs w:val="24"/>
          <w:lang w:bidi="th-TH"/>
        </w:rPr>
        <w:t>, Marc E Rothenberg</w:t>
      </w:r>
      <w:r>
        <w:rPr>
          <w:rFonts w:ascii="Times New Roman" w:eastAsia="Times New Roman" w:hAnsi="Times New Roman" w:cs="Times New Roman"/>
          <w:b/>
          <w:bCs/>
          <w:sz w:val="24"/>
          <w:szCs w:val="24"/>
          <w:vertAlign w:val="superscript"/>
          <w:lang w:bidi="th-TH"/>
        </w:rPr>
        <w:t>5</w:t>
      </w:r>
      <w:r>
        <w:rPr>
          <w:rFonts w:ascii="Times New Roman" w:eastAsia="Times New Roman" w:hAnsi="Times New Roman" w:cs="Times New Roman"/>
          <w:b/>
          <w:bCs/>
          <w:sz w:val="24"/>
          <w:szCs w:val="24"/>
          <w:lang w:bidi="th-TH"/>
        </w:rPr>
        <w:t>, Caroline L Sokol</w:t>
      </w:r>
      <w:r>
        <w:rPr>
          <w:rFonts w:ascii="Times New Roman" w:eastAsia="Times New Roman" w:hAnsi="Times New Roman" w:cs="Times New Roman"/>
          <w:b/>
          <w:bCs/>
          <w:sz w:val="24"/>
          <w:szCs w:val="24"/>
          <w:vertAlign w:val="superscript"/>
          <w:lang w:bidi="th-TH"/>
        </w:rPr>
        <w:t>6</w:t>
      </w:r>
      <w:r>
        <w:rPr>
          <w:rFonts w:ascii="Times New Roman" w:eastAsia="Times New Roman" w:hAnsi="Times New Roman" w:cs="Times New Roman"/>
          <w:b/>
          <w:bCs/>
          <w:sz w:val="24"/>
          <w:szCs w:val="24"/>
          <w:lang w:bidi="th-TH"/>
        </w:rPr>
        <w:t>, Clive Robinson</w:t>
      </w:r>
      <w:r>
        <w:rPr>
          <w:rFonts w:ascii="Times New Roman" w:eastAsia="Times New Roman" w:hAnsi="Times New Roman" w:cs="Times New Roman"/>
          <w:b/>
          <w:bCs/>
          <w:sz w:val="24"/>
          <w:szCs w:val="24"/>
          <w:vertAlign w:val="superscript"/>
          <w:lang w:bidi="th-TH"/>
        </w:rPr>
        <w:t>7</w:t>
      </w:r>
      <w:r>
        <w:rPr>
          <w:rFonts w:ascii="Times New Roman" w:eastAsia="Times New Roman" w:hAnsi="Times New Roman" w:cs="Times New Roman"/>
          <w:b/>
          <w:bCs/>
          <w:sz w:val="24"/>
          <w:szCs w:val="24"/>
          <w:lang w:bidi="th-TH"/>
        </w:rPr>
        <w:t>, Alain Jacquet</w:t>
      </w:r>
      <w:r>
        <w:rPr>
          <w:rFonts w:ascii="Times New Roman" w:eastAsia="Times New Roman" w:hAnsi="Times New Roman" w:cs="Times New Roman"/>
          <w:b/>
          <w:bCs/>
          <w:sz w:val="24"/>
          <w:szCs w:val="24"/>
          <w:vertAlign w:val="superscript"/>
          <w:lang w:bidi="th-TH"/>
        </w:rPr>
        <w:t>8</w:t>
      </w:r>
      <w:r>
        <w:rPr>
          <w:rFonts w:ascii="Times New Roman" w:eastAsia="Times New Roman" w:hAnsi="Times New Roman" w:cs="Times New Roman"/>
          <w:b/>
          <w:bCs/>
          <w:sz w:val="24"/>
          <w:szCs w:val="24"/>
          <w:lang w:bidi="th-TH"/>
        </w:rPr>
        <w:t>.</w:t>
      </w:r>
    </w:p>
    <w:p w14:paraId="68FB4BE6" w14:textId="77777777" w:rsidR="005B68C1" w:rsidRDefault="00702135">
      <w:pPr>
        <w:spacing w:line="480" w:lineRule="auto"/>
        <w:jc w:val="both"/>
        <w:rPr>
          <w:rFonts w:ascii="Times New Roman" w:eastAsia="Times New Roman" w:hAnsi="Times New Roman" w:cs="Times New Roman"/>
          <w:sz w:val="24"/>
          <w:szCs w:val="24"/>
          <w:lang w:bidi="th-TH"/>
        </w:rPr>
      </w:pPr>
      <w:r>
        <w:rPr>
          <w:rFonts w:ascii="Times New Roman" w:eastAsia="Times New Roman" w:hAnsi="Times New Roman" w:cs="Times New Roman"/>
          <w:sz w:val="24"/>
          <w:szCs w:val="24"/>
          <w:lang w:bidi="th-TH"/>
        </w:rPr>
        <w:t>*: co-first authors on this work</w:t>
      </w:r>
    </w:p>
    <w:p w14:paraId="0B9BAF6B" w14:textId="77777777" w:rsidR="005B68C1" w:rsidRDefault="00702135">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Max-Planck-Institute for Multidisciplinary Sciences, Göttingen, Germany.</w:t>
      </w:r>
    </w:p>
    <w:p w14:paraId="6EA54ED2" w14:textId="77777777" w:rsidR="005B68C1" w:rsidRDefault="00702135">
      <w:pPr>
        <w:pStyle w:val="ListParagraph"/>
        <w:numPr>
          <w:ilvl w:val="0"/>
          <w:numId w:val="1"/>
        </w:numPr>
        <w:spacing w:line="480" w:lineRule="auto"/>
        <w:jc w:val="both"/>
        <w:rPr>
          <w:rFonts w:ascii="Times New Roman" w:eastAsia="Times New Roman" w:hAnsi="Times New Roman" w:cs="Times New Roman"/>
          <w:sz w:val="24"/>
          <w:szCs w:val="24"/>
          <w:lang w:bidi="th-TH"/>
        </w:rPr>
      </w:pPr>
      <w:r>
        <w:rPr>
          <w:rFonts w:ascii="Times New Roman" w:eastAsia="Times New Roman" w:hAnsi="Times New Roman" w:cs="Times New Roman"/>
          <w:sz w:val="24"/>
          <w:szCs w:val="24"/>
          <w:lang w:bidi="th-TH"/>
        </w:rPr>
        <w:t>State Key Laboratory of Microbial Resources, Institute of Microbiology, Chinese Academy of Sciences, Beijing, People's Republic of China.</w:t>
      </w:r>
    </w:p>
    <w:p w14:paraId="56CDBBE8" w14:textId="77777777" w:rsidR="005B68C1" w:rsidRDefault="00702135">
      <w:pPr>
        <w:pStyle w:val="ListParagraph"/>
        <w:numPr>
          <w:ilvl w:val="0"/>
          <w:numId w:val="1"/>
        </w:numPr>
        <w:spacing w:line="480" w:lineRule="auto"/>
        <w:jc w:val="both"/>
        <w:rPr>
          <w:rFonts w:ascii="Times New Roman" w:eastAsia="Times New Roman" w:hAnsi="Times New Roman" w:cs="Times New Roman"/>
          <w:sz w:val="24"/>
          <w:szCs w:val="24"/>
          <w:lang w:bidi="th-TH"/>
        </w:rPr>
      </w:pPr>
      <w:r>
        <w:rPr>
          <w:rFonts w:ascii="Times New Roman" w:eastAsia="Times New Roman" w:hAnsi="Times New Roman" w:cs="Times New Roman"/>
          <w:sz w:val="24"/>
          <w:szCs w:val="24"/>
          <w:lang w:bidi="th-TH"/>
        </w:rPr>
        <w:t xml:space="preserve">Department of Physiology &amp; Pharmacology and Department of Medicine, Cumming School of Medicine, University of Calgary, Calgary, Alberta, Canada </w:t>
      </w:r>
    </w:p>
    <w:p w14:paraId="2DAEA998" w14:textId="77777777" w:rsidR="005B68C1" w:rsidRDefault="00702135">
      <w:pPr>
        <w:pStyle w:val="ListParagraph"/>
        <w:numPr>
          <w:ilvl w:val="0"/>
          <w:numId w:val="1"/>
        </w:numPr>
        <w:spacing w:line="480" w:lineRule="auto"/>
        <w:jc w:val="both"/>
        <w:rPr>
          <w:rFonts w:ascii="Times New Roman" w:eastAsia="Times New Roman" w:hAnsi="Times New Roman" w:cs="Times New Roman"/>
          <w:sz w:val="24"/>
          <w:szCs w:val="24"/>
          <w:lang w:bidi="th-TH"/>
        </w:rPr>
      </w:pPr>
      <w:r>
        <w:rPr>
          <w:rFonts w:ascii="Times New Roman" w:eastAsia="Times New Roman" w:hAnsi="Times New Roman" w:cs="Times New Roman"/>
          <w:sz w:val="24"/>
          <w:szCs w:val="24"/>
          <w:lang w:bidi="th-TH"/>
        </w:rPr>
        <w:t xml:space="preserve">Division of Pulmonary Medicine, Department of Medicine, Faculty of Medicine &amp; Dentistry, and Alberta Respiratory Centre, University of Alberta, Edmonton, Alberta, Canada </w:t>
      </w:r>
    </w:p>
    <w:p w14:paraId="20ACFECB" w14:textId="77777777" w:rsidR="005B68C1" w:rsidRDefault="00702135">
      <w:pPr>
        <w:pStyle w:val="ListParagraph"/>
        <w:numPr>
          <w:ilvl w:val="0"/>
          <w:numId w:val="1"/>
        </w:numPr>
        <w:spacing w:line="480" w:lineRule="auto"/>
        <w:jc w:val="both"/>
        <w:rPr>
          <w:rFonts w:ascii="Times New Roman" w:eastAsia="Times New Roman" w:hAnsi="Times New Roman" w:cs="Times New Roman"/>
          <w:sz w:val="24"/>
          <w:szCs w:val="24"/>
          <w:lang w:bidi="th-TH"/>
        </w:rPr>
      </w:pPr>
      <w:r>
        <w:rPr>
          <w:rFonts w:ascii="Times New Roman" w:eastAsia="Times New Roman" w:hAnsi="Times New Roman" w:cs="Times New Roman"/>
          <w:sz w:val="24"/>
          <w:szCs w:val="24"/>
          <w:lang w:bidi="th-TH"/>
        </w:rPr>
        <w:t>Division of Allergy and Immunology, Department of Pediatrics, Cincinnati Children's Hospital Medical Center, University of Cincinnati College of Medicine, Cincinnati, Ohio, USA</w:t>
      </w:r>
    </w:p>
    <w:p w14:paraId="27B76BAB" w14:textId="77777777" w:rsidR="005B68C1" w:rsidRDefault="00702135">
      <w:pPr>
        <w:pStyle w:val="ListParagraph"/>
        <w:numPr>
          <w:ilvl w:val="0"/>
          <w:numId w:val="1"/>
        </w:numPr>
        <w:spacing w:line="480" w:lineRule="auto"/>
        <w:jc w:val="both"/>
        <w:rPr>
          <w:rFonts w:ascii="Times New Roman" w:eastAsia="Times New Roman" w:hAnsi="Times New Roman" w:cs="Times New Roman"/>
          <w:sz w:val="24"/>
          <w:szCs w:val="24"/>
          <w:lang w:bidi="th-TH"/>
        </w:rPr>
      </w:pPr>
      <w:r>
        <w:rPr>
          <w:rFonts w:ascii="Times New Roman" w:eastAsia="Times New Roman" w:hAnsi="Times New Roman" w:cs="Times New Roman"/>
          <w:sz w:val="24"/>
          <w:szCs w:val="24"/>
          <w:lang w:bidi="th-TH"/>
        </w:rPr>
        <w:t>Center for Immunology and Inflammatory Diseases, Division of Rheumatology, Allergy and Immunology, Massachusetts General Hospital, Harvard Medical School, Boston, Massachusetts, USA</w:t>
      </w:r>
    </w:p>
    <w:p w14:paraId="42AA4242" w14:textId="77777777" w:rsidR="005B68C1" w:rsidRDefault="00702135">
      <w:pPr>
        <w:pStyle w:val="ListParagraph"/>
        <w:numPr>
          <w:ilvl w:val="0"/>
          <w:numId w:val="1"/>
        </w:numPr>
        <w:spacing w:line="480" w:lineRule="auto"/>
        <w:jc w:val="both"/>
        <w:rPr>
          <w:rFonts w:ascii="Times New Roman" w:eastAsia="Times New Roman" w:hAnsi="Times New Roman" w:cs="Times New Roman"/>
          <w:sz w:val="24"/>
          <w:szCs w:val="24"/>
          <w:lang w:bidi="th-TH"/>
        </w:rPr>
      </w:pPr>
      <w:r>
        <w:rPr>
          <w:rFonts w:ascii="Times New Roman" w:eastAsia="Times New Roman" w:hAnsi="Times New Roman" w:cs="Times New Roman"/>
          <w:sz w:val="24"/>
          <w:szCs w:val="24"/>
          <w:lang w:bidi="th-TH"/>
        </w:rPr>
        <w:t>Institute for Infection and Immunity, St George's University of London, London, UK</w:t>
      </w:r>
    </w:p>
    <w:p w14:paraId="18BCAE3A" w14:textId="77777777" w:rsidR="005B68C1" w:rsidRDefault="00702135">
      <w:pPr>
        <w:pStyle w:val="ListParagraph"/>
        <w:numPr>
          <w:ilvl w:val="0"/>
          <w:numId w:val="1"/>
        </w:numPr>
        <w:spacing w:line="480" w:lineRule="auto"/>
        <w:jc w:val="both"/>
        <w:rPr>
          <w:rFonts w:ascii="Times New Roman" w:eastAsia="Times New Roman" w:hAnsi="Times New Roman" w:cs="Times New Roman"/>
          <w:sz w:val="24"/>
          <w:szCs w:val="24"/>
          <w:lang w:bidi="th-TH"/>
        </w:rPr>
      </w:pPr>
      <w:r>
        <w:rPr>
          <w:rFonts w:ascii="Times New Roman" w:eastAsia="Times New Roman" w:hAnsi="Times New Roman" w:cs="Times New Roman"/>
          <w:sz w:val="24"/>
          <w:szCs w:val="24"/>
          <w:lang w:bidi="th-TH"/>
        </w:rPr>
        <w:t>Department of Biochemistry, Faculty of Medicine, Chulalongkorn University, Bangkok, Thailand</w:t>
      </w:r>
    </w:p>
    <w:p w14:paraId="1974AF27" w14:textId="77777777" w:rsidR="005B68C1" w:rsidRDefault="005B68C1">
      <w:pPr>
        <w:rPr>
          <w:rFonts w:ascii="Times New Roman" w:eastAsia="Times New Roman" w:hAnsi="Times New Roman" w:cs="Times New Roman"/>
          <w:b/>
          <w:bCs/>
          <w:sz w:val="24"/>
          <w:szCs w:val="24"/>
          <w:lang w:bidi="th-TH"/>
        </w:rPr>
      </w:pPr>
    </w:p>
    <w:p w14:paraId="2C703AF8" w14:textId="77777777" w:rsidR="005B68C1" w:rsidRDefault="005B68C1">
      <w:pPr>
        <w:rPr>
          <w:rFonts w:ascii="Times New Roman" w:eastAsia="Times New Roman" w:hAnsi="Times New Roman" w:cs="Times New Roman"/>
          <w:b/>
          <w:bCs/>
          <w:sz w:val="24"/>
          <w:szCs w:val="24"/>
          <w:lang w:bidi="th-TH"/>
        </w:rPr>
      </w:pPr>
    </w:p>
    <w:p w14:paraId="689300BA" w14:textId="77777777" w:rsidR="005B68C1" w:rsidRDefault="005B68C1">
      <w:pPr>
        <w:rPr>
          <w:rFonts w:ascii="Times New Roman" w:eastAsia="Times New Roman" w:hAnsi="Times New Roman" w:cs="Times New Roman"/>
          <w:b/>
          <w:bCs/>
          <w:sz w:val="24"/>
          <w:szCs w:val="24"/>
          <w:lang w:bidi="th-TH"/>
        </w:rPr>
      </w:pPr>
    </w:p>
    <w:p w14:paraId="6A8FC818" w14:textId="77777777" w:rsidR="005B68C1" w:rsidRDefault="007021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uthor for correspondence:</w:t>
      </w:r>
      <w:r>
        <w:rPr>
          <w:rFonts w:ascii="Times New Roman" w:hAnsi="Times New Roman" w:cs="Times New Roman"/>
          <w:sz w:val="24"/>
          <w:szCs w:val="24"/>
        </w:rPr>
        <w:tab/>
        <w:t>Assoc. Prof. Dr. Alain Jacquet</w:t>
      </w:r>
    </w:p>
    <w:p w14:paraId="28FC2978" w14:textId="77777777" w:rsidR="005B68C1" w:rsidRDefault="00702135">
      <w:pPr>
        <w:spacing w:after="0" w:line="480" w:lineRule="auto"/>
        <w:ind w:left="2880"/>
        <w:jc w:val="both"/>
        <w:rPr>
          <w:rFonts w:ascii="Times New Roman" w:hAnsi="Times New Roman" w:cs="Times New Roman"/>
          <w:sz w:val="24"/>
          <w:szCs w:val="24"/>
        </w:rPr>
      </w:pPr>
      <w:r>
        <w:rPr>
          <w:rFonts w:ascii="Times New Roman" w:hAnsi="Times New Roman" w:cs="Times New Roman"/>
          <w:sz w:val="24"/>
          <w:szCs w:val="24"/>
        </w:rPr>
        <w:t>Department of Biochemistry, Faculty of Medicine,</w:t>
      </w:r>
    </w:p>
    <w:p w14:paraId="6CCFB7E2" w14:textId="77777777" w:rsidR="005B68C1" w:rsidRDefault="00702135">
      <w:pPr>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Chulalongkorn University,</w:t>
      </w:r>
    </w:p>
    <w:p w14:paraId="77CE4A64" w14:textId="77777777" w:rsidR="005B68C1" w:rsidRDefault="00702135">
      <w:pPr>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1873 Rama IV Road, Pathumwan,</w:t>
      </w:r>
    </w:p>
    <w:p w14:paraId="4008D0BE" w14:textId="77777777" w:rsidR="005B68C1" w:rsidRDefault="00702135">
      <w:pPr>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Bangkok 10330, Thailand.</w:t>
      </w:r>
    </w:p>
    <w:p w14:paraId="2D3CF0F3" w14:textId="77777777" w:rsidR="005B68C1" w:rsidRDefault="00702135">
      <w:pPr>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el: (+66) 02 2563659</w:t>
      </w:r>
    </w:p>
    <w:p w14:paraId="15F471A6" w14:textId="77777777" w:rsidR="005B68C1" w:rsidRDefault="00702135">
      <w:pPr>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Fax: (+66) 02 6523100</w:t>
      </w:r>
    </w:p>
    <w:p w14:paraId="5DB898D6" w14:textId="77777777" w:rsidR="005B68C1" w:rsidRDefault="00000000">
      <w:pPr>
        <w:spacing w:after="0" w:line="480" w:lineRule="auto"/>
        <w:ind w:left="2160" w:firstLine="720"/>
        <w:jc w:val="both"/>
        <w:rPr>
          <w:rFonts w:ascii="Times New Roman" w:hAnsi="Times New Roman" w:cs="Times New Roman"/>
          <w:sz w:val="24"/>
          <w:szCs w:val="24"/>
        </w:rPr>
      </w:pPr>
      <w:hyperlink r:id="rId11" w:history="1">
        <w:r w:rsidR="00702135">
          <w:rPr>
            <w:rStyle w:val="Hyperlink"/>
            <w:sz w:val="24"/>
            <w:szCs w:val="24"/>
          </w:rPr>
          <w:t>alain.j@chula.ac.th</w:t>
        </w:r>
      </w:hyperlink>
    </w:p>
    <w:p w14:paraId="0DCC380A" w14:textId="77777777" w:rsidR="005B68C1" w:rsidRDefault="0070213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ORCID ID: 0000-0002-0980-9741</w:t>
      </w:r>
    </w:p>
    <w:p w14:paraId="6E8E997E"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5290 words</w:t>
      </w:r>
    </w:p>
    <w:p w14:paraId="6FA36A03"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hort Title: </w:t>
      </w:r>
      <w:r>
        <w:rPr>
          <w:rFonts w:ascii="Times New Roman" w:hAnsi="Times New Roman" w:cs="Times New Roman"/>
          <w:sz w:val="24"/>
          <w:szCs w:val="24"/>
        </w:rPr>
        <w:t>Innate Sensing of Protease Allergens</w:t>
      </w:r>
    </w:p>
    <w:p w14:paraId="6B26DD03" w14:textId="77777777" w:rsidR="005B68C1" w:rsidRDefault="00702135">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Protease allergen; Epithelial Cell, Sensory Neuron, IL-33, Protease-activated receptor</w:t>
      </w:r>
    </w:p>
    <w:p w14:paraId="4CF9B9E5" w14:textId="77777777" w:rsidR="005B68C1" w:rsidRDefault="00702135">
      <w:pPr>
        <w:rPr>
          <w:rFonts w:ascii="Times New Roman" w:hAnsi="Times New Roman" w:cs="Times New Roman"/>
          <w:b/>
          <w:bCs/>
          <w:sz w:val="24"/>
          <w:szCs w:val="24"/>
        </w:rPr>
      </w:pPr>
      <w:r>
        <w:rPr>
          <w:rFonts w:ascii="Times New Roman" w:hAnsi="Times New Roman" w:cs="Times New Roman"/>
          <w:b/>
          <w:bCs/>
          <w:sz w:val="24"/>
          <w:szCs w:val="24"/>
        </w:rPr>
        <w:br w:type="page"/>
      </w:r>
    </w:p>
    <w:p w14:paraId="235D5F22"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breviations</w:t>
      </w:r>
    </w:p>
    <w:p w14:paraId="50176621"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ADAM</w:t>
      </w:r>
      <w:r>
        <w:rPr>
          <w:rFonts w:ascii="Times New Roman" w:hAnsi="Times New Roman" w:cs="Times New Roman"/>
          <w:b/>
          <w:bCs/>
          <w:sz w:val="24"/>
          <w:szCs w:val="24"/>
        </w:rPr>
        <w:tab/>
      </w:r>
      <w:r>
        <w:rPr>
          <w:rFonts w:ascii="Times New Roman" w:hAnsi="Times New Roman" w:cs="Times New Roman"/>
          <w:b/>
          <w:bCs/>
          <w:sz w:val="24"/>
          <w:szCs w:val="24"/>
        </w:rPr>
        <w:tab/>
        <w:t>A disintegrin and metalloprotease</w:t>
      </w:r>
    </w:p>
    <w:p w14:paraId="2CB5E478"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ADI</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Allergen delivery inhibitor</w:t>
      </w:r>
    </w:p>
    <w:p w14:paraId="590A9952"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AEC</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Airway epithelial cell</w:t>
      </w:r>
    </w:p>
    <w:p w14:paraId="06A8D4CE"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ATP</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Adenosine 5’-triphosphate</w:t>
      </w:r>
    </w:p>
    <w:p w14:paraId="15F89989"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CCL</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C-C chemokine ligand</w:t>
      </w:r>
    </w:p>
    <w:p w14:paraId="7D26E72B"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CXCL</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C-X-C chemokine ligand</w:t>
      </w:r>
    </w:p>
    <w:p w14:paraId="587F6AFC"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CD</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Cluster of differentiation</w:t>
      </w:r>
    </w:p>
    <w:p w14:paraId="2B3823E2"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cDC2</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Myeloid/conventional dendritic cell</w:t>
      </w:r>
    </w:p>
    <w:p w14:paraId="23C562E1"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AMP</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Danger-associated molecular pattern</w:t>
      </w:r>
    </w:p>
    <w:p w14:paraId="666F1A0B"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C</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Dendritic cell</w:t>
      </w:r>
    </w:p>
    <w:p w14:paraId="4F46FCB3" w14:textId="77777777" w:rsidR="005B68C1" w:rsidRDefault="00702135">
      <w:pPr>
        <w:spacing w:after="0" w:line="480" w:lineRule="auto"/>
        <w:ind w:left="2160" w:hanging="2160"/>
        <w:jc w:val="both"/>
        <w:rPr>
          <w:rFonts w:ascii="Times New Roman" w:hAnsi="Times New Roman" w:cs="Times New Roman"/>
          <w:b/>
          <w:bCs/>
          <w:sz w:val="24"/>
          <w:szCs w:val="24"/>
        </w:rPr>
      </w:pPr>
      <w:r>
        <w:rPr>
          <w:rFonts w:ascii="Times New Roman" w:hAnsi="Times New Roman" w:cs="Times New Roman"/>
          <w:b/>
          <w:bCs/>
          <w:sz w:val="24"/>
          <w:szCs w:val="24"/>
        </w:rPr>
        <w:t>DC-SIGN</w:t>
      </w:r>
      <w:r>
        <w:rPr>
          <w:rFonts w:ascii="Times New Roman" w:hAnsi="Times New Roman" w:cs="Times New Roman"/>
          <w:b/>
          <w:bCs/>
          <w:sz w:val="24"/>
          <w:szCs w:val="24"/>
        </w:rPr>
        <w:tab/>
        <w:t>Dendritic cell-specific intercellular adhesion molecule-3-grabbing non-integrin</w:t>
      </w:r>
    </w:p>
    <w:p w14:paraId="71593DA9"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EGFR</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Epidermal growth factor receptor</w:t>
      </w:r>
    </w:p>
    <w:p w14:paraId="079F660C"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GM-CSF</w:t>
      </w:r>
      <w:r>
        <w:rPr>
          <w:rFonts w:ascii="Times New Roman" w:hAnsi="Times New Roman" w:cs="Times New Roman"/>
          <w:b/>
          <w:bCs/>
          <w:sz w:val="24"/>
          <w:szCs w:val="24"/>
        </w:rPr>
        <w:tab/>
      </w:r>
      <w:r>
        <w:rPr>
          <w:rFonts w:ascii="Times New Roman" w:hAnsi="Times New Roman" w:cs="Times New Roman"/>
          <w:b/>
          <w:bCs/>
          <w:sz w:val="24"/>
          <w:szCs w:val="24"/>
        </w:rPr>
        <w:tab/>
        <w:t>Granulocyte macrophage-colony stimulating factor</w:t>
      </w:r>
    </w:p>
    <w:p w14:paraId="091A9256"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GPCR</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G protein-coupled receptor</w:t>
      </w:r>
    </w:p>
    <w:p w14:paraId="5B6C94A7"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HDM</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House dust mite</w:t>
      </w:r>
    </w:p>
    <w:p w14:paraId="6F8FB956"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IDO</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Indoleamine 2,3-dioxygenase</w:t>
      </w:r>
    </w:p>
    <w:p w14:paraId="77C5FCF1"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IL</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Interleukin</w:t>
      </w:r>
    </w:p>
    <w:p w14:paraId="0185AE8D"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ILC2</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Type 2 innate lymphoid cell</w:t>
      </w:r>
    </w:p>
    <w:p w14:paraId="00861A96"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D2</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Myeloid differentiation factor 2</w:t>
      </w:r>
    </w:p>
    <w:p w14:paraId="33B6AB49"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DA-5</w:t>
      </w:r>
      <w:r>
        <w:rPr>
          <w:rFonts w:ascii="Times New Roman" w:hAnsi="Times New Roman" w:cs="Times New Roman"/>
          <w:b/>
          <w:bCs/>
          <w:sz w:val="24"/>
          <w:szCs w:val="24"/>
        </w:rPr>
        <w:tab/>
      </w:r>
      <w:r>
        <w:rPr>
          <w:rFonts w:ascii="Times New Roman" w:hAnsi="Times New Roman" w:cs="Times New Roman"/>
          <w:b/>
          <w:bCs/>
          <w:sz w:val="24"/>
          <w:szCs w:val="24"/>
        </w:rPr>
        <w:tab/>
        <w:t>Melanoma differentiation-associated protein-5</w:t>
      </w:r>
    </w:p>
    <w:p w14:paraId="01D5D6BE"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RGPR</w:t>
      </w:r>
      <w:r>
        <w:rPr>
          <w:rFonts w:ascii="Times New Roman" w:hAnsi="Times New Roman" w:cs="Times New Roman"/>
          <w:b/>
          <w:bCs/>
          <w:sz w:val="24"/>
          <w:szCs w:val="24"/>
        </w:rPr>
        <w:tab/>
      </w:r>
      <w:r>
        <w:rPr>
          <w:rFonts w:ascii="Times New Roman" w:hAnsi="Times New Roman" w:cs="Times New Roman"/>
          <w:b/>
          <w:bCs/>
          <w:sz w:val="24"/>
          <w:szCs w:val="24"/>
        </w:rPr>
        <w:tab/>
        <w:t>Mas-related G-protein-coupled receptors</w:t>
      </w:r>
    </w:p>
    <w:p w14:paraId="039BD93B"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AR</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Protease-activated receptor</w:t>
      </w:r>
    </w:p>
    <w:p w14:paraId="0CE96FFD"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PRR</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Pattern-recognition receptor</w:t>
      </w:r>
    </w:p>
    <w:p w14:paraId="7279EA91"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RIG-I</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Retinoic acid inducible gene-I</w:t>
      </w:r>
    </w:p>
    <w:p w14:paraId="4A28B5AD"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RiPIL-33</w:t>
      </w:r>
      <w:r>
        <w:rPr>
          <w:rFonts w:ascii="Times New Roman" w:hAnsi="Times New Roman" w:cs="Times New Roman"/>
          <w:b/>
          <w:bCs/>
          <w:sz w:val="24"/>
          <w:szCs w:val="24"/>
        </w:rPr>
        <w:tab/>
      </w:r>
      <w:r>
        <w:rPr>
          <w:rFonts w:ascii="Times New Roman" w:hAnsi="Times New Roman" w:cs="Times New Roman"/>
          <w:b/>
          <w:bCs/>
          <w:sz w:val="24"/>
          <w:szCs w:val="24"/>
        </w:rPr>
        <w:tab/>
        <w:t>Ripoptosome IL-33 maturation</w:t>
      </w:r>
    </w:p>
    <w:p w14:paraId="16CE85E4"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SPINK</w:t>
      </w:r>
      <w:r>
        <w:rPr>
          <w:rFonts w:ascii="Times New Roman" w:hAnsi="Times New Roman" w:cs="Times New Roman"/>
          <w:b/>
          <w:bCs/>
          <w:sz w:val="24"/>
          <w:szCs w:val="24"/>
        </w:rPr>
        <w:tab/>
      </w:r>
      <w:r>
        <w:rPr>
          <w:rFonts w:ascii="Times New Roman" w:hAnsi="Times New Roman" w:cs="Times New Roman"/>
          <w:b/>
          <w:bCs/>
          <w:sz w:val="24"/>
          <w:szCs w:val="24"/>
        </w:rPr>
        <w:tab/>
        <w:t>Serine peptidase inhibitor, kazal type</w:t>
      </w:r>
    </w:p>
    <w:p w14:paraId="0BF33FB7"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TH2</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Type 2 T-helper cell</w:t>
      </w:r>
    </w:p>
    <w:p w14:paraId="0DE018B0"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TH17</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Type 17 T-helper cell</w:t>
      </w:r>
    </w:p>
    <w:p w14:paraId="691FDD2B"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TJ</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Tight junction</w:t>
      </w:r>
    </w:p>
    <w:p w14:paraId="0674B489"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TLR</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Toll-like receptor</w:t>
      </w:r>
    </w:p>
    <w:p w14:paraId="463E8D30"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TRPV</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Transient receptor potential vanilloid-type</w:t>
      </w:r>
    </w:p>
    <w:p w14:paraId="68BB44B9"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TSLP</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Thymic stromal lymphopoietin</w:t>
      </w:r>
    </w:p>
    <w:p w14:paraId="734868B0" w14:textId="77777777" w:rsidR="005B68C1" w:rsidRDefault="00702135">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ZO-1</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Zonula occludens-1</w:t>
      </w:r>
    </w:p>
    <w:p w14:paraId="3BE50EF7" w14:textId="77777777" w:rsidR="005B68C1" w:rsidRDefault="00702135">
      <w:pPr>
        <w:rPr>
          <w:rFonts w:ascii="Times New Roman" w:eastAsia="Times New Roman" w:hAnsi="Times New Roman" w:cs="Times New Roman"/>
          <w:b/>
          <w:bCs/>
          <w:sz w:val="24"/>
          <w:szCs w:val="24"/>
          <w:lang w:bidi="th-TH"/>
        </w:rPr>
      </w:pPr>
      <w:r>
        <w:rPr>
          <w:rFonts w:ascii="Times New Roman" w:eastAsia="Times New Roman" w:hAnsi="Times New Roman" w:cs="Times New Roman"/>
          <w:b/>
          <w:bCs/>
          <w:sz w:val="24"/>
          <w:szCs w:val="24"/>
          <w:lang w:bidi="th-TH"/>
        </w:rPr>
        <w:br w:type="page"/>
      </w:r>
    </w:p>
    <w:p w14:paraId="5D7BEA47" w14:textId="77777777" w:rsidR="005B68C1" w:rsidRDefault="00702135">
      <w:pPr>
        <w:spacing w:line="480" w:lineRule="auto"/>
        <w:jc w:val="both"/>
        <w:rPr>
          <w:rFonts w:ascii="Times New Roman" w:eastAsia="Times New Roman" w:hAnsi="Times New Roman" w:cs="Times New Roman"/>
          <w:b/>
          <w:bCs/>
          <w:sz w:val="24"/>
          <w:szCs w:val="24"/>
          <w:lang w:bidi="th-TH"/>
        </w:rPr>
      </w:pPr>
      <w:r>
        <w:rPr>
          <w:rFonts w:ascii="Times New Roman" w:eastAsia="Times New Roman" w:hAnsi="Times New Roman" w:cs="Times New Roman"/>
          <w:b/>
          <w:bCs/>
          <w:sz w:val="24"/>
          <w:szCs w:val="24"/>
          <w:lang w:bidi="th-TH"/>
        </w:rPr>
        <w:lastRenderedPageBreak/>
        <w:t>Abstract</w:t>
      </w:r>
    </w:p>
    <w:p w14:paraId="75D789BF" w14:textId="4E6940A2"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remendous progress in the last few years has been made to explain how seemingly harmless environmental proteins from different origins can induce potent Th2-biased inflammatory responses. Convergent findings have shown the key roles of allergens displaying proteolytic activity in the initiation and progression of the allergic response. </w:t>
      </w:r>
      <w:r w:rsidR="00D238AD" w:rsidRPr="00243334">
        <w:rPr>
          <w:rFonts w:ascii="Times New Roman" w:hAnsi="Times New Roman" w:cs="Times New Roman"/>
          <w:b/>
          <w:bCs/>
          <w:sz w:val="24"/>
          <w:szCs w:val="24"/>
        </w:rPr>
        <w:t>Through their propensity to activate IgE-independent inflammatory pathways</w:t>
      </w:r>
      <w:r w:rsidR="00243334">
        <w:rPr>
          <w:rFonts w:ascii="Times New Roman" w:hAnsi="Times New Roman" w:cs="Times New Roman"/>
          <w:b/>
          <w:bCs/>
          <w:sz w:val="24"/>
          <w:szCs w:val="24"/>
        </w:rPr>
        <w:t>,</w:t>
      </w:r>
      <w:r w:rsidR="00D238AD">
        <w:rPr>
          <w:rFonts w:ascii="Times New Roman" w:hAnsi="Times New Roman" w:cs="Times New Roman"/>
          <w:sz w:val="24"/>
          <w:szCs w:val="24"/>
        </w:rPr>
        <w:t xml:space="preserve"> </w:t>
      </w:r>
      <w:r w:rsidRPr="00243334">
        <w:rPr>
          <w:rFonts w:ascii="Times New Roman" w:hAnsi="Times New Roman" w:cs="Times New Roman"/>
          <w:strike/>
          <w:sz w:val="24"/>
          <w:szCs w:val="24"/>
        </w:rPr>
        <w:t>Certain</w:t>
      </w:r>
      <w:r>
        <w:rPr>
          <w:rFonts w:ascii="Times New Roman" w:hAnsi="Times New Roman" w:cs="Times New Roman"/>
          <w:sz w:val="24"/>
          <w:szCs w:val="24"/>
        </w:rPr>
        <w:t xml:space="preserve"> </w:t>
      </w:r>
      <w:r w:rsidR="00D238AD" w:rsidRPr="00243334">
        <w:rPr>
          <w:rFonts w:ascii="Times New Roman" w:hAnsi="Times New Roman" w:cs="Times New Roman"/>
          <w:b/>
          <w:bCs/>
          <w:sz w:val="24"/>
          <w:szCs w:val="24"/>
        </w:rPr>
        <w:t>certain</w:t>
      </w:r>
      <w:r w:rsidR="00D238AD">
        <w:rPr>
          <w:rFonts w:ascii="Times New Roman" w:hAnsi="Times New Roman" w:cs="Times New Roman"/>
          <w:sz w:val="24"/>
          <w:szCs w:val="24"/>
        </w:rPr>
        <w:t xml:space="preserve"> </w:t>
      </w:r>
      <w:r>
        <w:rPr>
          <w:rFonts w:ascii="Times New Roman" w:hAnsi="Times New Roman" w:cs="Times New Roman"/>
          <w:sz w:val="24"/>
          <w:szCs w:val="24"/>
        </w:rPr>
        <w:t xml:space="preserve">allergenic proteases are now considered as initiators for sensitization </w:t>
      </w:r>
      <w:r w:rsidRPr="00243334">
        <w:rPr>
          <w:rFonts w:ascii="Times New Roman" w:hAnsi="Times New Roman" w:cs="Times New Roman"/>
          <w:strike/>
          <w:sz w:val="24"/>
          <w:szCs w:val="24"/>
        </w:rPr>
        <w:t>by</w:t>
      </w:r>
      <w:r>
        <w:rPr>
          <w:rFonts w:ascii="Times New Roman" w:hAnsi="Times New Roman" w:cs="Times New Roman"/>
          <w:sz w:val="24"/>
          <w:szCs w:val="24"/>
        </w:rPr>
        <w:t xml:space="preserve"> </w:t>
      </w:r>
      <w:r w:rsidR="00D238AD" w:rsidRPr="00243334">
        <w:rPr>
          <w:rFonts w:ascii="Times New Roman" w:hAnsi="Times New Roman" w:cs="Times New Roman"/>
          <w:b/>
          <w:bCs/>
          <w:sz w:val="24"/>
          <w:szCs w:val="24"/>
        </w:rPr>
        <w:t>to</w:t>
      </w:r>
      <w:r w:rsidR="00D238AD">
        <w:rPr>
          <w:rFonts w:ascii="Times New Roman" w:hAnsi="Times New Roman" w:cs="Times New Roman"/>
          <w:sz w:val="24"/>
          <w:szCs w:val="24"/>
        </w:rPr>
        <w:t xml:space="preserve"> </w:t>
      </w:r>
      <w:r>
        <w:rPr>
          <w:rFonts w:ascii="Times New Roman" w:hAnsi="Times New Roman" w:cs="Times New Roman"/>
          <w:sz w:val="24"/>
          <w:szCs w:val="24"/>
        </w:rPr>
        <w:t xml:space="preserve">themselves and </w:t>
      </w:r>
      <w:r w:rsidRPr="00243334">
        <w:rPr>
          <w:rFonts w:ascii="Times New Roman" w:hAnsi="Times New Roman" w:cs="Times New Roman"/>
          <w:strike/>
          <w:sz w:val="24"/>
          <w:szCs w:val="24"/>
        </w:rPr>
        <w:t>by</w:t>
      </w:r>
      <w:r>
        <w:rPr>
          <w:rFonts w:ascii="Times New Roman" w:hAnsi="Times New Roman" w:cs="Times New Roman"/>
          <w:sz w:val="24"/>
          <w:szCs w:val="24"/>
        </w:rPr>
        <w:t xml:space="preserve"> </w:t>
      </w:r>
      <w:r w:rsidR="00D238AD" w:rsidRPr="00243334">
        <w:rPr>
          <w:rFonts w:ascii="Times New Roman" w:hAnsi="Times New Roman" w:cs="Times New Roman"/>
          <w:b/>
          <w:bCs/>
          <w:sz w:val="24"/>
          <w:szCs w:val="24"/>
        </w:rPr>
        <w:t>to</w:t>
      </w:r>
      <w:r w:rsidR="00D238AD">
        <w:rPr>
          <w:rFonts w:ascii="Times New Roman" w:hAnsi="Times New Roman" w:cs="Times New Roman"/>
          <w:sz w:val="24"/>
          <w:szCs w:val="24"/>
        </w:rPr>
        <w:t xml:space="preserve"> </w:t>
      </w:r>
      <w:r>
        <w:rPr>
          <w:rFonts w:ascii="Times New Roman" w:hAnsi="Times New Roman" w:cs="Times New Roman"/>
          <w:sz w:val="24"/>
          <w:szCs w:val="24"/>
        </w:rPr>
        <w:t>non-protease allergens,</w:t>
      </w:r>
      <w:r w:rsidRPr="00243334">
        <w:rPr>
          <w:rFonts w:ascii="Times New Roman" w:hAnsi="Times New Roman" w:cs="Times New Roman"/>
          <w:strike/>
          <w:sz w:val="24"/>
          <w:szCs w:val="24"/>
        </w:rPr>
        <w:t>through their propensity to activate IgE-independent inflammatory pathway</w:t>
      </w:r>
      <w:r w:rsidRPr="005A28A2">
        <w:rPr>
          <w:rFonts w:ascii="Times New Roman" w:hAnsi="Times New Roman" w:cs="Times New Roman"/>
          <w:strike/>
          <w:sz w:val="24"/>
          <w:szCs w:val="24"/>
        </w:rPr>
        <w:t>s</w:t>
      </w:r>
      <w:r>
        <w:rPr>
          <w:rFonts w:ascii="Times New Roman" w:hAnsi="Times New Roman" w:cs="Times New Roman"/>
          <w:sz w:val="24"/>
          <w:szCs w:val="24"/>
        </w:rPr>
        <w:t xml:space="preserve">. The protease allergens degrade junctional proteins of keratinocytes or airways epithelium to facilitate allergen delivery across the epithelial barrier and their subsequent uptake by antigen-presenting cells. Epithelial injuries mediated by these proteases together with their sensing by protease-activated receptors (PARs) elicit potent inflammatory responses resulting in the release of pro-Th2 cytokines (IL-6, IL-25, IL-1β, TSLP) and danger-associated molecular patterns (DAMPs; IL-33, ATP, </w:t>
      </w:r>
      <w:r w:rsidRPr="005A28A2">
        <w:rPr>
          <w:rFonts w:ascii="Times New Roman" w:hAnsi="Times New Roman" w:cs="Times New Roman"/>
          <w:b/>
          <w:bCs/>
          <w:sz w:val="24"/>
          <w:szCs w:val="24"/>
        </w:rPr>
        <w:t>uric acid</w:t>
      </w:r>
      <w:r>
        <w:rPr>
          <w:rFonts w:ascii="Times New Roman" w:hAnsi="Times New Roman" w:cs="Times New Roman"/>
          <w:sz w:val="24"/>
          <w:szCs w:val="24"/>
        </w:rPr>
        <w:t>). Recently, protease allergens were shown to cleave the protease sensor domain of IL-33 to produce a super-active form of the alarmin. At the same time, proteolytic cleavage of fibrinogen can trigger TLR4 signaling, and cleavage of various cell surface receptors further shape the Th2 polarization. Remarkably, the sensing of protease allergens by nociceptive neurons can represent a primary step in the development of the allergic response. The goal of this review is to highlight the multiple innate immune mechanisms triggered by protease allergens that converge to initiate the allergic response.</w:t>
      </w:r>
    </w:p>
    <w:p w14:paraId="68CC4A10" w14:textId="77777777" w:rsidR="005B68C1" w:rsidRDefault="00702135">
      <w:pPr>
        <w:rPr>
          <w:rFonts w:ascii="Times New Roman" w:hAnsi="Times New Roman" w:cs="Times New Roman"/>
          <w:sz w:val="24"/>
          <w:szCs w:val="24"/>
        </w:rPr>
      </w:pPr>
      <w:r>
        <w:rPr>
          <w:rFonts w:ascii="Times New Roman" w:hAnsi="Times New Roman" w:cs="Times New Roman"/>
          <w:sz w:val="24"/>
          <w:szCs w:val="24"/>
        </w:rPr>
        <w:br w:type="page"/>
      </w:r>
    </w:p>
    <w:p w14:paraId="00423463" w14:textId="77777777" w:rsidR="005B68C1" w:rsidRDefault="00702135">
      <w:pPr>
        <w:spacing w:line="480" w:lineRule="auto"/>
        <w:jc w:val="both"/>
        <w:rPr>
          <w:rFonts w:ascii="Times New Roman" w:eastAsia="Times New Roman" w:hAnsi="Times New Roman" w:cs="Times New Roman"/>
          <w:b/>
          <w:bCs/>
          <w:sz w:val="24"/>
          <w:szCs w:val="24"/>
          <w:lang w:bidi="th-TH"/>
        </w:rPr>
      </w:pPr>
      <w:r>
        <w:rPr>
          <w:rFonts w:ascii="Times New Roman" w:eastAsia="Times New Roman" w:hAnsi="Times New Roman" w:cs="Times New Roman"/>
          <w:b/>
          <w:bCs/>
          <w:sz w:val="24"/>
          <w:szCs w:val="24"/>
          <w:lang w:bidi="th-TH"/>
        </w:rPr>
        <w:lastRenderedPageBreak/>
        <w:t>Introduction</w:t>
      </w:r>
    </w:p>
    <w:p w14:paraId="06E07503" w14:textId="53FF9065"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Allergic inflammation was once simply described by the cross-linking of allergen-specific IgE and activation of CD4</w:t>
      </w:r>
      <w:r>
        <w:rPr>
          <w:rFonts w:ascii="Times New Roman" w:hAnsi="Times New Roman" w:cs="Times New Roman"/>
          <w:sz w:val="24"/>
          <w:szCs w:val="24"/>
          <w:vertAlign w:val="superscript"/>
        </w:rPr>
        <w:t>+</w:t>
      </w:r>
      <w:r>
        <w:rPr>
          <w:rFonts w:ascii="Times New Roman" w:hAnsi="Times New Roman" w:cs="Times New Roman"/>
          <w:sz w:val="24"/>
          <w:szCs w:val="24"/>
        </w:rPr>
        <w:t xml:space="preserve"> T cells to produce Th2 cytokines (eg IL-4, IL-5 or IL-13), is now known to be dominated by more complex and nuanced interactions between the immune cells and barrier tissues. Recent insights have exposed key roles for skin, airway (nasal, bronchial) and gastrointestinal (esophageal and intestinal) epithelial cells, as well as sensory neurons in allergen sensing.</w:t>
      </w:r>
      <w:r>
        <w:rPr>
          <w:rFonts w:ascii="Times New Roman" w:hAnsi="Times New Roman" w:cs="Times New Roman"/>
          <w:sz w:val="24"/>
          <w:szCs w:val="24"/>
        </w:rPr>
        <w:fldChar w:fldCharType="begin">
          <w:fldData xml:space="preserve">PEVuZE5vdGU+PENpdGU+PEF1dGhvcj5Ba2RpczwvQXV0aG9yPjxZZWFyPjIwMjA8L1llYXI+PFJl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a2RpczwvQXV0aG9yPjxZZWFyPjIwMjA8L1llYXI+PFJl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hese observations have underlined the role of allergen bioactivity and function in the initiation and propagation of an allergic immune response. However, our knowledge of the intrinsic proinflammatory properties of allergens remains limited. One functional attribute of allergens known to determine their allergenicity is proteolytic activity</w:t>
      </w:r>
      <w:r w:rsidRPr="00084C2A">
        <w:rPr>
          <w:rFonts w:ascii="Times New Roman" w:hAnsi="Times New Roman" w:cs="Times New Roman"/>
          <w:b/>
          <w:bCs/>
          <w:sz w:val="24"/>
          <w:szCs w:val="24"/>
        </w:rPr>
        <w:t>.  Proteolytic allergens are found in major airborne sensitizers, but are a restricted feature in the entirety of the known allergome.</w:t>
      </w:r>
      <w:r w:rsidRPr="00084C2A">
        <w:rPr>
          <w:rFonts w:ascii="Times New Roman" w:hAnsi="Times New Roman" w:cs="Times New Roman"/>
          <w:b/>
          <w:bCs/>
          <w:sz w:val="24"/>
          <w:szCs w:val="24"/>
        </w:rPr>
        <w:fldChar w:fldCharType="begin">
          <w:fldData xml:space="preserve">PEVuZE5vdGU+PENpdGU+PEF1dGhvcj5DYXJhYmFsbG88L0F1dGhvcj48WWVhcj4yMDIwPC9ZZWFy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</w:fldData>
        </w:fldChar>
      </w:r>
      <w:r w:rsidRPr="00084C2A">
        <w:rPr>
          <w:rFonts w:ascii="Times New Roman" w:hAnsi="Times New Roman" w:cs="Times New Roman"/>
          <w:b/>
          <w:bCs/>
          <w:sz w:val="24"/>
          <w:szCs w:val="24"/>
        </w:rPr>
        <w:instrText xml:space="preserve"> ADDIN EN.CITE </w:instrText>
      </w:r>
      <w:r w:rsidRPr="00084C2A">
        <w:rPr>
          <w:rFonts w:ascii="Times New Roman" w:hAnsi="Times New Roman" w:cs="Times New Roman"/>
          <w:b/>
          <w:bCs/>
          <w:sz w:val="24"/>
          <w:szCs w:val="24"/>
        </w:rPr>
        <w:fldChar w:fldCharType="begin">
          <w:fldData xml:space="preserve">PEVuZE5vdGU+PENpdGU+PEF1dGhvcj5DYXJhYmFsbG88L0F1dGhvcj48WWVhcj4yMDIwPC9ZZWFy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</w:fldData>
        </w:fldChar>
      </w:r>
      <w:r w:rsidRPr="00084C2A">
        <w:rPr>
          <w:rFonts w:ascii="Times New Roman" w:hAnsi="Times New Roman" w:cs="Times New Roman"/>
          <w:b/>
          <w:bCs/>
          <w:sz w:val="24"/>
          <w:szCs w:val="24"/>
        </w:rPr>
        <w:instrText xml:space="preserve"> ADDIN EN.CITE.DATA </w:instrText>
      </w:r>
      <w:r w:rsidRPr="00084C2A">
        <w:rPr>
          <w:rFonts w:ascii="Times New Roman" w:hAnsi="Times New Roman" w:cs="Times New Roman"/>
          <w:b/>
          <w:bCs/>
          <w:sz w:val="24"/>
          <w:szCs w:val="24"/>
        </w:rPr>
      </w:r>
      <w:r w:rsidRPr="00084C2A">
        <w:rPr>
          <w:rFonts w:ascii="Times New Roman" w:hAnsi="Times New Roman" w:cs="Times New Roman"/>
          <w:b/>
          <w:bCs/>
          <w:sz w:val="24"/>
          <w:szCs w:val="24"/>
        </w:rPr>
        <w:fldChar w:fldCharType="end"/>
      </w:r>
      <w:r w:rsidRPr="00084C2A">
        <w:rPr>
          <w:rFonts w:ascii="Times New Roman" w:hAnsi="Times New Roman" w:cs="Times New Roman"/>
          <w:b/>
          <w:bCs/>
          <w:sz w:val="24"/>
          <w:szCs w:val="24"/>
        </w:rPr>
      </w:r>
      <w:r w:rsidRPr="00084C2A">
        <w:rPr>
          <w:rFonts w:ascii="Times New Roman" w:hAnsi="Times New Roman" w:cs="Times New Roman"/>
          <w:b/>
          <w:bCs/>
          <w:sz w:val="24"/>
          <w:szCs w:val="24"/>
        </w:rPr>
        <w:fldChar w:fldCharType="separate"/>
      </w:r>
      <w:r w:rsidRPr="00084C2A">
        <w:rPr>
          <w:rFonts w:ascii="Times New Roman" w:hAnsi="Times New Roman" w:cs="Times New Roman"/>
          <w:b/>
          <w:bCs/>
          <w:sz w:val="24"/>
          <w:szCs w:val="24"/>
          <w:vertAlign w:val="superscript"/>
        </w:rPr>
        <w:t>2</w:t>
      </w:r>
      <w:r w:rsidRPr="00084C2A">
        <w:rPr>
          <w:rFonts w:ascii="Times New Roman" w:hAnsi="Times New Roman" w:cs="Times New Roman"/>
          <w:b/>
          <w:bCs/>
          <w:sz w:val="24"/>
          <w:szCs w:val="24"/>
        </w:rPr>
        <w:fldChar w:fldCharType="end"/>
      </w:r>
      <w:r w:rsidRPr="00084C2A">
        <w:rPr>
          <w:rFonts w:ascii="Times New Roman" w:hAnsi="Times New Roman" w:cs="Times New Roman"/>
          <w:b/>
          <w:bCs/>
          <w:sz w:val="24"/>
          <w:szCs w:val="24"/>
        </w:rPr>
        <w:t xml:space="preserve"> Despite their uncommonness</w:t>
      </w:r>
      <w:r>
        <w:rPr>
          <w:rFonts w:ascii="Times New Roman" w:hAnsi="Times New Roman" w:cs="Times New Roman"/>
          <w:sz w:val="24"/>
          <w:szCs w:val="24"/>
        </w:rPr>
        <w:t xml:space="preserve">, the isolation and characterization of IgE binding capacity of all the proteolytic enzymes (termed proteases or proteinases) from allergenic sources </w:t>
      </w:r>
      <w:r w:rsidRPr="00084C2A">
        <w:rPr>
          <w:rFonts w:ascii="Times New Roman" w:hAnsi="Times New Roman" w:cs="Times New Roman"/>
          <w:b/>
          <w:bCs/>
          <w:sz w:val="24"/>
          <w:szCs w:val="24"/>
        </w:rPr>
        <w:t>remains an incomplete and challenging task.</w:t>
      </w:r>
      <w:r>
        <w:rPr>
          <w:rFonts w:ascii="Times New Roman" w:hAnsi="Times New Roman" w:cs="Times New Roman"/>
          <w:sz w:val="24"/>
          <w:szCs w:val="24"/>
        </w:rPr>
        <w:t xml:space="preserve"> </w:t>
      </w:r>
    </w:p>
    <w:p w14:paraId="6BF5ACA9" w14:textId="598FA1A8" w:rsidR="005B68C1" w:rsidRDefault="00702135">
      <w:pPr>
        <w:tabs>
          <w:tab w:val="left" w:pos="6379"/>
        </w:tabs>
        <w:spacing w:line="480" w:lineRule="auto"/>
        <w:jc w:val="both"/>
        <w:rPr>
          <w:rFonts w:ascii="Times New Roman" w:hAnsi="Times New Roman" w:cs="Times New Roman"/>
          <w:sz w:val="24"/>
          <w:szCs w:val="24"/>
        </w:rPr>
      </w:pPr>
      <w:r>
        <w:rPr>
          <w:rFonts w:ascii="Times New Roman" w:hAnsi="Times New Roman" w:cs="Times New Roman"/>
          <w:sz w:val="24"/>
          <w:szCs w:val="24"/>
        </w:rPr>
        <w:t>A distinguishing feature of protease allergens is their intrinsic ability to overcome host tolerance.  Without additional adjuvants, allergenic house dust mite (HDM) extracts, papain or fungal allergens induce allergen-specific IgE, initiate gene expression and mediator release, and recruit eosinophils and antigen presenting cells to challenged airways or skin.</w:t>
      </w:r>
      <w:r>
        <w:rPr>
          <w:rFonts w:ascii="Times New Roman" w:hAnsi="Times New Roman" w:cs="Times New Roman"/>
          <w:sz w:val="24"/>
          <w:szCs w:val="24"/>
        </w:rPr>
        <w:fldChar w:fldCharType="begin">
          <w:fldData xml:space="preserve">PEVuZE5vdGU+PENpdGU+PEF1dGhvcj5Tb2tvbDwvQXV0aG9yPjxZZWFyPjIwMDg8L1llYXI+PFJl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tvbDwvQXV0aG9yPjxZZWFyPjIwMDg8L1llYXI+PFJl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6</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is process is prevented by </w:t>
      </w:r>
      <w:r w:rsidRPr="00084C2A">
        <w:rPr>
          <w:rFonts w:ascii="Times New Roman" w:hAnsi="Times New Roman" w:cs="Times New Roman"/>
          <w:b/>
          <w:bCs/>
          <w:sz w:val="24"/>
          <w:szCs w:val="24"/>
        </w:rPr>
        <w:t>specific</w:t>
      </w:r>
      <w:r w:rsidRPr="00084C2A">
        <w:rPr>
          <w:rFonts w:ascii="Times New Roman" w:hAnsi="Times New Roman" w:cs="Times New Roman"/>
          <w:b/>
          <w:bCs/>
          <w:sz w:val="24"/>
          <w:szCs w:val="24"/>
        </w:rPr>
        <w:fldChar w:fldCharType="begin">
          <w:fldData xml:space="preserve">PEVuZE5vdGU+PENpdGU+PEF1dGhvcj5aaGFuZzwvQXV0aG9yPjxZZWFyPjIwMTg8L1llYXI+PFJl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lZGl0aW9uPjIwMTgvMTAvMTg8L2VkaXRpb24+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</w:fldData>
        </w:fldChar>
      </w:r>
      <w:r w:rsidRPr="00084C2A">
        <w:rPr>
          <w:rFonts w:ascii="Times New Roman" w:hAnsi="Times New Roman" w:cs="Times New Roman"/>
          <w:b/>
          <w:bCs/>
          <w:sz w:val="24"/>
          <w:szCs w:val="24"/>
        </w:rPr>
        <w:instrText xml:space="preserve"> ADDIN EN.CITE </w:instrText>
      </w:r>
      <w:r w:rsidRPr="00084C2A">
        <w:rPr>
          <w:rFonts w:ascii="Times New Roman" w:hAnsi="Times New Roman" w:cs="Times New Roman"/>
          <w:b/>
          <w:bCs/>
          <w:sz w:val="24"/>
          <w:szCs w:val="24"/>
        </w:rPr>
        <w:fldChar w:fldCharType="begin">
          <w:fldData xml:space="preserve">PEVuZE5vdGU+PENpdGU+PEF1dGhvcj5aaGFuZzwvQXV0aG9yPjxZZWFyPjIwMTg8L1llYXI+PFJl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</w:fldData>
        </w:fldChar>
      </w:r>
      <w:r w:rsidRPr="00084C2A">
        <w:rPr>
          <w:rFonts w:ascii="Times New Roman" w:hAnsi="Times New Roman" w:cs="Times New Roman"/>
          <w:b/>
          <w:bCs/>
          <w:sz w:val="24"/>
          <w:szCs w:val="24"/>
        </w:rPr>
        <w:instrText xml:space="preserve"> ADDIN EN.CITE.DATA </w:instrText>
      </w:r>
      <w:r w:rsidRPr="00084C2A">
        <w:rPr>
          <w:rFonts w:ascii="Times New Roman" w:hAnsi="Times New Roman" w:cs="Times New Roman"/>
          <w:b/>
          <w:bCs/>
          <w:sz w:val="24"/>
          <w:szCs w:val="24"/>
        </w:rPr>
      </w:r>
      <w:r w:rsidRPr="00084C2A">
        <w:rPr>
          <w:rFonts w:ascii="Times New Roman" w:hAnsi="Times New Roman" w:cs="Times New Roman"/>
          <w:b/>
          <w:bCs/>
          <w:sz w:val="24"/>
          <w:szCs w:val="24"/>
        </w:rPr>
        <w:fldChar w:fldCharType="end"/>
      </w:r>
      <w:r w:rsidRPr="00084C2A">
        <w:rPr>
          <w:rFonts w:ascii="Times New Roman" w:hAnsi="Times New Roman" w:cs="Times New Roman"/>
          <w:b/>
          <w:bCs/>
          <w:sz w:val="24"/>
          <w:szCs w:val="24"/>
        </w:rPr>
      </w:r>
      <w:r w:rsidRPr="00084C2A">
        <w:rPr>
          <w:rFonts w:ascii="Times New Roman" w:hAnsi="Times New Roman" w:cs="Times New Roman"/>
          <w:b/>
          <w:bCs/>
          <w:sz w:val="24"/>
          <w:szCs w:val="24"/>
        </w:rPr>
        <w:fldChar w:fldCharType="separate"/>
      </w:r>
      <w:r w:rsidRPr="00084C2A">
        <w:rPr>
          <w:rFonts w:ascii="Times New Roman" w:hAnsi="Times New Roman" w:cs="Times New Roman"/>
          <w:b/>
          <w:bCs/>
          <w:sz w:val="24"/>
          <w:szCs w:val="24"/>
          <w:vertAlign w:val="superscript"/>
        </w:rPr>
        <w:t>6,7</w:t>
      </w:r>
      <w:r w:rsidRPr="00084C2A">
        <w:rPr>
          <w:rFonts w:ascii="Times New Roman" w:hAnsi="Times New Roman" w:cs="Times New Roman"/>
          <w:b/>
          <w:bCs/>
          <w:sz w:val="24"/>
          <w:szCs w:val="24"/>
        </w:rPr>
        <w:fldChar w:fldCharType="end"/>
      </w:r>
      <w:r w:rsidRPr="00084C2A">
        <w:rPr>
          <w:rFonts w:ascii="Times New Roman" w:hAnsi="Times New Roman" w:cs="Times New Roman"/>
          <w:b/>
          <w:bCs/>
          <w:sz w:val="24"/>
          <w:szCs w:val="24"/>
        </w:rPr>
        <w:t xml:space="preserve"> and non-specific</w:t>
      </w:r>
      <w:r>
        <w:rPr>
          <w:rFonts w:ascii="Times New Roman" w:hAnsi="Times New Roman" w:cs="Times New Roman"/>
          <w:sz w:val="24"/>
          <w:szCs w:val="24"/>
        </w:rPr>
        <w:t xml:space="preserve"> protease inhibitors</w:t>
      </w:r>
      <w:r>
        <w:rPr>
          <w:rFonts w:ascii="Times New Roman" w:hAnsi="Times New Roman" w:cs="Times New Roman"/>
          <w:sz w:val="24"/>
          <w:szCs w:val="24"/>
        </w:rPr>
        <w:fldChar w:fldCharType="begin">
          <w:fldData xml:space="preserve">PEVuZE5vdGU+PENpdGU+PEF1dGhvcj5LYW1pam88L0F1dGhvcj48WWVhcj4yMDEzPC9ZZWFyPjxS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1pam88L0F1dGhvcj48WWVhcj4yMDEzPC9ZZWFyPjxS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12</w:t>
      </w:r>
      <w:r>
        <w:rPr>
          <w:rFonts w:ascii="Times New Roman" w:hAnsi="Times New Roman" w:cs="Times New Roman"/>
          <w:sz w:val="24"/>
          <w:szCs w:val="24"/>
        </w:rPr>
        <w:fldChar w:fldCharType="end"/>
      </w:r>
      <w:r>
        <w:rPr>
          <w:rFonts w:ascii="Times New Roman" w:hAnsi="Times New Roman" w:cs="Times New Roman"/>
          <w:sz w:val="24"/>
          <w:szCs w:val="24"/>
        </w:rPr>
        <w:t>, or inhibitors of signaling pathways activated by protease allergens.</w:t>
      </w:r>
      <w:r>
        <w:rPr>
          <w:rFonts w:ascii="Times New Roman" w:hAnsi="Times New Roman" w:cs="Times New Roman"/>
          <w:sz w:val="24"/>
          <w:szCs w:val="24"/>
        </w:rPr>
        <w:fldChar w:fldCharType="begin">
          <w:fldData xml:space="preserve">PEVuZE5vdGU+PENpdGU+PEF1dGhvcj5TY2hpZmZlcnM8L0F1dGhvcj48WWVhcj4yMDIwPC9ZZWFy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2hpZmZlcnM8L0F1dGhvcj48WWVhcj4yMDIwPC9ZZWFy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18</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the addition of a protease to an enzymatically inactive protein can render that protein allergenic.</w:t>
      </w:r>
      <w:r>
        <w:rPr>
          <w:rFonts w:ascii="Times New Roman" w:hAnsi="Times New Roman" w:cs="Times New Roman"/>
          <w:sz w:val="24"/>
          <w:szCs w:val="24"/>
        </w:rPr>
        <w:fldChar w:fldCharType="begin">
          <w:fldData xml:space="preserve">PEVuZE5vdGU+PENpdGU+PEF1dGhvcj5GYXR0b3VoPC9BdXRob3I+PFllYXI+MjAwNTwvWWVhcj48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XR0b3VoPC9BdXRob3I+PFllYXI+MjAwNTwvWWVhcj48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10,19-21</w:t>
      </w:r>
      <w:r>
        <w:rPr>
          <w:rFonts w:ascii="Times New Roman" w:hAnsi="Times New Roman" w:cs="Times New Roman"/>
          <w:sz w:val="24"/>
          <w:szCs w:val="24"/>
        </w:rPr>
        <w:fldChar w:fldCharType="end"/>
      </w:r>
      <w:r>
        <w:rPr>
          <w:rFonts w:ascii="Times New Roman" w:hAnsi="Times New Roman" w:cs="Times New Roman"/>
          <w:sz w:val="24"/>
          <w:szCs w:val="24"/>
        </w:rPr>
        <w:t xml:space="preserve"> Thus, not only does protease activity endow an allergen with its adjuvant activity, but it also acts as an exogenous </w:t>
      </w:r>
      <w:r>
        <w:rPr>
          <w:rFonts w:ascii="Times New Roman" w:hAnsi="Times New Roman" w:cs="Times New Roman"/>
          <w:sz w:val="24"/>
          <w:szCs w:val="24"/>
        </w:rPr>
        <w:lastRenderedPageBreak/>
        <w:t xml:space="preserve">allergic adjuvant for other inert or otherwise not allergenic proteins. For those reasons, protease allergens could be defined as initiator allergens promoting allergy development </w:t>
      </w:r>
    </w:p>
    <w:p w14:paraId="4AEDBCEE"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broad substrate specificity of protease allergens means that a clear identification of their immune biosensors is a challenging task. </w:t>
      </w:r>
      <w:r w:rsidRPr="005A28A2">
        <w:rPr>
          <w:rFonts w:ascii="Times New Roman" w:hAnsi="Times New Roman" w:cs="Times New Roman"/>
          <w:sz w:val="24"/>
          <w:szCs w:val="24"/>
        </w:rPr>
        <w:t>HDM proteases and papain can directly activate mast cells and basophils. However, while mast cell function may promote sensitization, neither mast cells nor basophils are necessary for the allergic sensitization.</w:t>
      </w:r>
      <w:r w:rsidRPr="005A28A2">
        <w:rPr>
          <w:rFonts w:ascii="Times New Roman" w:hAnsi="Times New Roman" w:cs="Times New Roman"/>
          <w:sz w:val="24"/>
          <w:szCs w:val="24"/>
        </w:rPr>
        <w:fldChar w:fldCharType="begin">
          <w:fldData xml:space="preserve">PEVuZE5vdGU+PENpdGU+PEF1dGhvcj5QZXJuZXI8L0F1dGhvcj48WWVhcj4yMDIwPC9ZZWFyPjxS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</w:fldData>
        </w:fldChar>
      </w:r>
      <w:r w:rsidRPr="005A28A2">
        <w:rPr>
          <w:rFonts w:ascii="Times New Roman" w:hAnsi="Times New Roman" w:cs="Times New Roman"/>
          <w:sz w:val="24"/>
          <w:szCs w:val="24"/>
        </w:rPr>
        <w:instrText xml:space="preserve"> ADDIN EN.CITE </w:instrText>
      </w:r>
      <w:r w:rsidRPr="005A28A2">
        <w:rPr>
          <w:rFonts w:ascii="Times New Roman" w:hAnsi="Times New Roman" w:cs="Times New Roman"/>
          <w:sz w:val="24"/>
          <w:szCs w:val="24"/>
        </w:rPr>
        <w:fldChar w:fldCharType="begin">
          <w:fldData xml:space="preserve">PEVuZE5vdGU+PENpdGU+PEF1dGhvcj5QZXJuZXI8L0F1dGhvcj48WWVhcj4yMDIwPC9ZZWFyPjxS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</w:fldData>
        </w:fldChar>
      </w:r>
      <w:r w:rsidRPr="005A28A2">
        <w:rPr>
          <w:rFonts w:ascii="Times New Roman" w:hAnsi="Times New Roman" w:cs="Times New Roman"/>
          <w:sz w:val="24"/>
          <w:szCs w:val="24"/>
        </w:rPr>
        <w:instrText xml:space="preserve"> ADDIN EN.CITE.DATA </w:instrText>
      </w:r>
      <w:r w:rsidRPr="005A28A2">
        <w:rPr>
          <w:rFonts w:ascii="Times New Roman" w:hAnsi="Times New Roman" w:cs="Times New Roman"/>
          <w:sz w:val="24"/>
          <w:szCs w:val="24"/>
        </w:rPr>
      </w:r>
      <w:r w:rsidRPr="005A28A2">
        <w:rPr>
          <w:rFonts w:ascii="Times New Roman" w:hAnsi="Times New Roman" w:cs="Times New Roman"/>
          <w:sz w:val="24"/>
          <w:szCs w:val="24"/>
        </w:rPr>
        <w:fldChar w:fldCharType="end"/>
      </w:r>
      <w:r w:rsidRPr="005A28A2">
        <w:rPr>
          <w:rFonts w:ascii="Times New Roman" w:hAnsi="Times New Roman" w:cs="Times New Roman"/>
          <w:sz w:val="24"/>
          <w:szCs w:val="24"/>
        </w:rPr>
      </w:r>
      <w:r w:rsidRPr="005A28A2">
        <w:rPr>
          <w:rFonts w:ascii="Times New Roman" w:hAnsi="Times New Roman" w:cs="Times New Roman"/>
          <w:sz w:val="24"/>
          <w:szCs w:val="24"/>
        </w:rPr>
        <w:fldChar w:fldCharType="separate"/>
      </w:r>
      <w:r w:rsidRPr="005A28A2">
        <w:rPr>
          <w:rFonts w:ascii="Times New Roman" w:hAnsi="Times New Roman" w:cs="Times New Roman"/>
          <w:sz w:val="24"/>
          <w:szCs w:val="24"/>
          <w:vertAlign w:val="superscript"/>
        </w:rPr>
        <w:t>8,22-24</w:t>
      </w:r>
      <w:r w:rsidRPr="005A28A2">
        <w:rPr>
          <w:rFonts w:ascii="Times New Roman" w:hAnsi="Times New Roman" w:cs="Times New Roman"/>
          <w:sz w:val="24"/>
          <w:szCs w:val="24"/>
        </w:rPr>
        <w:fldChar w:fldCharType="end"/>
      </w:r>
      <w:r w:rsidRPr="005A28A2">
        <w:rPr>
          <w:rFonts w:ascii="Times New Roman" w:hAnsi="Times New Roman" w:cs="Times New Roman"/>
          <w:sz w:val="24"/>
          <w:szCs w:val="24"/>
        </w:rPr>
        <w:t xml:space="preserve">  That said, mild eosinophilia following protease delivery to the airways of HDM-naïve wild type or Rag-2 deficient mice indicates the presence of IgE-independent sensing mechanisms for protease allergens.</w:t>
      </w:r>
      <w:r w:rsidRPr="005A28A2">
        <w:rPr>
          <w:rFonts w:ascii="Times New Roman" w:hAnsi="Times New Roman" w:cs="Times New Roman"/>
          <w:sz w:val="24"/>
          <w:szCs w:val="24"/>
        </w:rPr>
        <w:fldChar w:fldCharType="begin">
          <w:fldData xml:space="preserve">PEVuZE5vdGU+PENpdGU+PEF1dGhvcj5LYW1pam88L0F1dGhvcj48WWVhcj4yMDEzPC9ZZWFyPjxS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</w:fldData>
        </w:fldChar>
      </w:r>
      <w:r w:rsidRPr="005A28A2">
        <w:rPr>
          <w:rFonts w:ascii="Times New Roman" w:hAnsi="Times New Roman" w:cs="Times New Roman"/>
          <w:sz w:val="24"/>
          <w:szCs w:val="24"/>
        </w:rPr>
        <w:instrText xml:space="preserve"> ADDIN EN.CITE </w:instrText>
      </w:r>
      <w:r w:rsidRPr="005A28A2">
        <w:rPr>
          <w:rFonts w:ascii="Times New Roman" w:hAnsi="Times New Roman" w:cs="Times New Roman"/>
          <w:sz w:val="24"/>
          <w:szCs w:val="24"/>
        </w:rPr>
        <w:fldChar w:fldCharType="begin">
          <w:fldData xml:space="preserve">PEVuZE5vdGU+PENpdGU+PEF1dGhvcj5LYW1pam88L0F1dGhvcj48WWVhcj4yMDEzPC9ZZWFyPjxS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</w:fldData>
        </w:fldChar>
      </w:r>
      <w:r w:rsidRPr="005A28A2">
        <w:rPr>
          <w:rFonts w:ascii="Times New Roman" w:hAnsi="Times New Roman" w:cs="Times New Roman"/>
          <w:sz w:val="24"/>
          <w:szCs w:val="24"/>
        </w:rPr>
        <w:instrText xml:space="preserve"> ADDIN EN.CITE.DATA </w:instrText>
      </w:r>
      <w:r w:rsidRPr="005A28A2">
        <w:rPr>
          <w:rFonts w:ascii="Times New Roman" w:hAnsi="Times New Roman" w:cs="Times New Roman"/>
          <w:sz w:val="24"/>
          <w:szCs w:val="24"/>
        </w:rPr>
      </w:r>
      <w:r w:rsidRPr="005A28A2">
        <w:rPr>
          <w:rFonts w:ascii="Times New Roman" w:hAnsi="Times New Roman" w:cs="Times New Roman"/>
          <w:sz w:val="24"/>
          <w:szCs w:val="24"/>
        </w:rPr>
        <w:fldChar w:fldCharType="end"/>
      </w:r>
      <w:r w:rsidRPr="005A28A2">
        <w:rPr>
          <w:rFonts w:ascii="Times New Roman" w:hAnsi="Times New Roman" w:cs="Times New Roman"/>
          <w:sz w:val="24"/>
          <w:szCs w:val="24"/>
        </w:rPr>
      </w:r>
      <w:r w:rsidRPr="005A28A2">
        <w:rPr>
          <w:rFonts w:ascii="Times New Roman" w:hAnsi="Times New Roman" w:cs="Times New Roman"/>
          <w:sz w:val="24"/>
          <w:szCs w:val="24"/>
        </w:rPr>
        <w:fldChar w:fldCharType="separate"/>
      </w:r>
      <w:r w:rsidRPr="005A28A2">
        <w:rPr>
          <w:rFonts w:ascii="Times New Roman" w:hAnsi="Times New Roman" w:cs="Times New Roman"/>
          <w:sz w:val="24"/>
          <w:szCs w:val="24"/>
          <w:vertAlign w:val="superscript"/>
        </w:rPr>
        <w:t>6,8,25,26</w:t>
      </w:r>
      <w:r w:rsidRPr="005A28A2">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trike/>
          <w:sz w:val="24"/>
          <w:szCs w:val="24"/>
        </w:rPr>
        <w:t xml:space="preserve"> </w:t>
      </w:r>
      <w:r>
        <w:rPr>
          <w:rFonts w:ascii="Times New Roman" w:hAnsi="Times New Roman" w:cs="Times New Roman"/>
          <w:sz w:val="24"/>
          <w:szCs w:val="24"/>
        </w:rPr>
        <w:t xml:space="preserve">Despite these complexities, fundamental advances have been made in understanding allergic immune sensitization by protease allergens to clarify the process of protease allergen sensing. The purpose of this review is to characterize the different molecular mechanisms triggered by protease allergens which promote the development of allergic diseases (Box 1). Particular attention is given to the effects of protease allergens on epithelial cells and sensory neurons. </w:t>
      </w:r>
    </w:p>
    <w:p w14:paraId="1D75D699" w14:textId="77777777" w:rsidR="005B68C1" w:rsidRDefault="0070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OX 1 Major milestone discoveries </w:t>
      </w:r>
    </w:p>
    <w:p w14:paraId="4CB660C8" w14:textId="77777777" w:rsidR="005B68C1" w:rsidRDefault="00702135">
      <w:pPr>
        <w:pStyle w:val="ListParagraph"/>
        <w:numPr>
          <w:ilvl w:val="0"/>
          <w:numId w:val="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he protease activity of allergens is sufficient to elicit Pro-Th2 innate immune signaling pathways</w:t>
      </w:r>
    </w:p>
    <w:p w14:paraId="0BABB126" w14:textId="77777777" w:rsidR="005B68C1" w:rsidRDefault="00702135">
      <w:pPr>
        <w:pStyle w:val="ListParagraph"/>
        <w:numPr>
          <w:ilvl w:val="0"/>
          <w:numId w:val="2"/>
        </w:numPr>
        <w:spacing w:line="480" w:lineRule="auto"/>
        <w:jc w:val="both"/>
        <w:rPr>
          <w:rStyle w:val="cf01"/>
          <w:rFonts w:ascii="Times New Roman" w:hAnsi="Times New Roman" w:cs="Times New Roman"/>
          <w:b/>
          <w:bCs/>
          <w:sz w:val="24"/>
          <w:szCs w:val="24"/>
        </w:rPr>
      </w:pPr>
      <w:r>
        <w:rPr>
          <w:rStyle w:val="cf01"/>
          <w:rFonts w:ascii="Times New Roman" w:hAnsi="Times New Roman" w:cs="Times New Roman"/>
          <w:b/>
          <w:bCs/>
          <w:sz w:val="24"/>
          <w:szCs w:val="24"/>
        </w:rPr>
        <w:t xml:space="preserve">Protease allergens can alter epithelial integrity, permitting their entry where they can maintain activity by altering anti-protease defenses.  </w:t>
      </w:r>
    </w:p>
    <w:p w14:paraId="54B7C623" w14:textId="77777777" w:rsidR="005B68C1" w:rsidRDefault="00702135">
      <w:pPr>
        <w:pStyle w:val="ListParagraph"/>
        <w:numPr>
          <w:ilvl w:val="0"/>
          <w:numId w:val="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leavage of fibrinogen by protease allergens or by thrombin matured by protease allergens elicits allergic responses through Toll-like receptor-4 (TLR4) activation</w:t>
      </w:r>
    </w:p>
    <w:p w14:paraId="2939038F" w14:textId="77777777" w:rsidR="005B68C1" w:rsidRDefault="00702135">
      <w:pPr>
        <w:pStyle w:val="ListParagraph"/>
        <w:numPr>
          <w:ilvl w:val="0"/>
          <w:numId w:val="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erine protease allergens trigger protease-activated receptor 2 (PAR2) activation</w:t>
      </w:r>
    </w:p>
    <w:p w14:paraId="0B4A4C6F" w14:textId="77777777" w:rsidR="005B68C1" w:rsidRDefault="00702135">
      <w:pPr>
        <w:pStyle w:val="ListParagraph"/>
        <w:numPr>
          <w:ilvl w:val="0"/>
          <w:numId w:val="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rotease allergens induce the release of the alarmin IL-33, as well as cleavage to its highly active state, although this response is not limited to protease allergens</w:t>
      </w:r>
    </w:p>
    <w:p w14:paraId="3C62FCBD" w14:textId="77777777" w:rsidR="005B68C1" w:rsidRDefault="00702135">
      <w:pPr>
        <w:pStyle w:val="ListParagraph"/>
        <w:numPr>
          <w:ilvl w:val="0"/>
          <w:numId w:val="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rotease allergens directly activate nociceptive neurons, enriched in Transient receptor potential vanilloid-type 1 (TRPV1)</w:t>
      </w:r>
      <w:r>
        <w:rPr>
          <w:rFonts w:ascii="Times New Roman" w:hAnsi="Times New Roman" w:cs="Times New Roman"/>
          <w:b/>
          <w:bCs/>
          <w:sz w:val="24"/>
          <w:szCs w:val="24"/>
          <w:vertAlign w:val="superscript"/>
        </w:rPr>
        <w:t>+</w:t>
      </w:r>
      <w:r>
        <w:rPr>
          <w:rFonts w:ascii="Times New Roman" w:hAnsi="Times New Roman" w:cs="Times New Roman"/>
          <w:b/>
          <w:bCs/>
          <w:sz w:val="24"/>
          <w:szCs w:val="24"/>
        </w:rPr>
        <w:t xml:space="preserve"> neurons, which promote the migration of Th2-skewing dendritic cells</w:t>
      </w:r>
    </w:p>
    <w:p w14:paraId="3C86C443" w14:textId="77777777" w:rsidR="005B68C1" w:rsidRDefault="0070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in protease allergens </w:t>
      </w:r>
    </w:p>
    <w:p w14:paraId="192423DF" w14:textId="1E663936" w:rsidR="005B68C1" w:rsidRDefault="00702135">
      <w:pPr>
        <w:spacing w:line="480" w:lineRule="auto"/>
        <w:jc w:val="both"/>
        <w:rPr>
          <w:rFonts w:ascii="Times New Roman" w:hAnsi="Times New Roman" w:cs="Times New Roman"/>
          <w:sz w:val="24"/>
          <w:szCs w:val="24"/>
        </w:rPr>
      </w:pPr>
      <w:r w:rsidRPr="00084C2A">
        <w:rPr>
          <w:rFonts w:ascii="Times New Roman" w:hAnsi="Times New Roman" w:cs="Times New Roman"/>
          <w:b/>
          <w:bCs/>
          <w:sz w:val="24"/>
          <w:szCs w:val="24"/>
        </w:rPr>
        <w:t>In December 2022</w:t>
      </w:r>
      <w:r>
        <w:rPr>
          <w:rFonts w:ascii="Times New Roman" w:hAnsi="Times New Roman" w:cs="Times New Roman"/>
          <w:sz w:val="24"/>
          <w:szCs w:val="24"/>
        </w:rPr>
        <w:t>, the updated list of allergens from the WHO IUIS Allergen database (Official List of Allergens issued by the International Union of Immunological Societies Allergen Nomenclature Sub-committee) (</w:t>
      </w:r>
      <w:hyperlink r:id="rId12" w:history="1">
        <w:r>
          <w:rPr>
            <w:rStyle w:val="Hyperlink"/>
            <w:rFonts w:ascii="Times New Roman" w:hAnsi="Times New Roman" w:cs="Times New Roman"/>
            <w:sz w:val="24"/>
            <w:szCs w:val="24"/>
          </w:rPr>
          <w:t>http://www.allergen.org</w:t>
        </w:r>
      </w:hyperlink>
      <w:r>
        <w:rPr>
          <w:rFonts w:ascii="Times New Roman" w:hAnsi="Times New Roman" w:cs="Times New Roman"/>
          <w:sz w:val="24"/>
          <w:szCs w:val="24"/>
        </w:rPr>
        <w:t xml:space="preserve">) included </w:t>
      </w:r>
      <w:r w:rsidRPr="00084C2A">
        <w:rPr>
          <w:rFonts w:ascii="Times New Roman" w:hAnsi="Times New Roman" w:cs="Times New Roman"/>
          <w:b/>
          <w:bCs/>
          <w:sz w:val="24"/>
          <w:szCs w:val="24"/>
        </w:rPr>
        <w:t>1089 entries</w:t>
      </w:r>
      <w:r>
        <w:rPr>
          <w:rFonts w:ascii="Times New Roman" w:hAnsi="Times New Roman" w:cs="Times New Roman"/>
          <w:sz w:val="24"/>
          <w:szCs w:val="24"/>
        </w:rPr>
        <w:t xml:space="preserve">. Of these, </w:t>
      </w:r>
      <w:r w:rsidRPr="005A28A2">
        <w:rPr>
          <w:rFonts w:ascii="Times New Roman" w:hAnsi="Times New Roman" w:cs="Times New Roman"/>
          <w:b/>
          <w:bCs/>
          <w:sz w:val="24"/>
          <w:szCs w:val="24"/>
        </w:rPr>
        <w:t xml:space="preserve">only </w:t>
      </w:r>
      <w:r>
        <w:rPr>
          <w:rFonts w:ascii="Times New Roman" w:hAnsi="Times New Roman" w:cs="Times New Roman"/>
          <w:sz w:val="24"/>
          <w:szCs w:val="24"/>
        </w:rPr>
        <w:t>57 were classified as proteases or peptidases based on their protein sequence/structural similarities with archetypal serine, cysteine, aspartic or metallo-proteases (Table S1). A limited number of allergenic sources contain protease allergens: house dust mites (HDM), cockroaches, fungi, pollens, fruits, and bee venoms. However, as only few allergens have yet been characterized for their proteolytic activity and propensity to stimulate innate immune signaling pathways, the present review will be focused mainly on the protease allergens listed in Table 1. These endopeptidases display cysteine or serine protease activity, according to their active site residues respectively, Cysteine-Histidine-Asparagine or Serine-Histidine-Aspartic acid (Fig.1). Although the physiological roles of these proteases in their corresponding allergenic source remain to be elucidated, it is reasonable to assume their involvement in protein turnover, nutrient production through proteinaceous substrate digestion (in the digestive gut for HDM and cockroach or externally for fungi), fungal/plant defense system and also immune evasion.</w:t>
      </w:r>
      <w:r>
        <w:rPr>
          <w:rFonts w:ascii="Times New Roman" w:hAnsi="Times New Roman" w:cs="Times New Roman"/>
          <w:sz w:val="24"/>
          <w:szCs w:val="24"/>
        </w:rPr>
        <w:fldChar w:fldCharType="begin">
          <w:fldData xml:space="preserve">PEVuZE5vdGU+PENpdGU+PEF1dGhvcj5UYW1ha2k8L0F1dGhvcj48WWVhcj4yMDE0PC9ZZWFyPjxS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YW1ha2k8L0F1dGhvcj48WWVhcj4yMDE0PC9ZZWFyPjxS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7-29</w:t>
      </w:r>
      <w:r>
        <w:rPr>
          <w:rFonts w:ascii="Times New Roman" w:hAnsi="Times New Roman" w:cs="Times New Roman"/>
          <w:sz w:val="24"/>
          <w:szCs w:val="24"/>
        </w:rPr>
        <w:fldChar w:fldCharType="end"/>
      </w:r>
      <w:r>
        <w:rPr>
          <w:rFonts w:ascii="Times New Roman" w:hAnsi="Times New Roman" w:cs="Times New Roman"/>
          <w:sz w:val="24"/>
          <w:szCs w:val="24"/>
        </w:rPr>
        <w:t xml:space="preserve"> Nearly all proteases are produced as enzymatically inactive zymogens and require spatiotemporal activation either by auto-catalytic processing or activation by other proteases. A typical example is the natural </w:t>
      </w:r>
      <w:r>
        <w:rPr>
          <w:rFonts w:ascii="Times New Roman" w:hAnsi="Times New Roman" w:cs="Times New Roman"/>
          <w:sz w:val="24"/>
          <w:szCs w:val="24"/>
        </w:rPr>
        <w:lastRenderedPageBreak/>
        <w:t>self-maturation of the HDM allergen Der p 1 under acidic conditions</w:t>
      </w:r>
      <w:r>
        <w:rPr>
          <w:rFonts w:ascii="Times New Roman" w:hAnsi="Times New Roman" w:cs="Times New Roman"/>
          <w:sz w:val="24"/>
          <w:szCs w:val="24"/>
        </w:rPr>
        <w:fldChar w:fldCharType="begin">
          <w:fldData xml:space="preserve">PEVuZE5vdGU+PENpdGU+PEF1dGhvcj5DaGV2aWduZTwvQXV0aG9yPjxZZWFyPjIwMDc8L1llYXI+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2aWduZTwvQXV0aG9yPjxZZWFyPjIwMDc8L1llYXI+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r>
        <w:rPr>
          <w:rFonts w:ascii="Times New Roman" w:hAnsi="Times New Roman" w:cs="Times New Roman"/>
          <w:sz w:val="24"/>
          <w:szCs w:val="24"/>
        </w:rPr>
        <w:t>. This process also plays a key role in the maturation of serine protease allergens Der p 3, Der p 6 and Der p 9.</w:t>
      </w:r>
      <w:r>
        <w:rPr>
          <w:rFonts w:ascii="Times New Roman" w:hAnsi="Times New Roman" w:cs="Times New Roman"/>
          <w:sz w:val="24"/>
          <w:szCs w:val="24"/>
        </w:rPr>
        <w:fldChar w:fldCharType="begin">
          <w:fldData xml:space="preserve">PEVuZE5vdGU+PENpdGU+PEF1dGhvcj5IZXJtYW48L0F1dGhvcj48WWVhcj4yMDE0PC9ZZWFyPjxS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XJtYW48L0F1dGhvcj48WWVhcj4yMDE0PC9ZZWFyPjxS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1</w:t>
      </w:r>
      <w:r>
        <w:rPr>
          <w:rFonts w:ascii="Times New Roman" w:hAnsi="Times New Roman" w:cs="Times New Roman"/>
          <w:sz w:val="24"/>
          <w:szCs w:val="24"/>
        </w:rPr>
        <w:fldChar w:fldCharType="end"/>
      </w:r>
    </w:p>
    <w:p w14:paraId="1A80DA36"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Protease allergens are usually stable and abundant proteins in their allergenic sources (up to several hundreds of µg/g of extracts for the highly expressed ones).</w:t>
      </w:r>
      <w:r>
        <w:rPr>
          <w:rFonts w:ascii="Times New Roman" w:hAnsi="Times New Roman" w:cs="Times New Roman"/>
          <w:sz w:val="24"/>
          <w:szCs w:val="24"/>
        </w:rPr>
        <w:fldChar w:fldCharType="begin">
          <w:fldData xml:space="preserve">PEVuZE5vdGU+PENpdGU+PEF1dGhvcj5PZ2J1cm48L0F1dGhvcj48WWVhcj4yMDE3PC9ZZWFyPjxS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Z2J1cm48L0F1dGhvcj48WWVhcj4yMDE3PC9ZZWFyPjxS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32</w:t>
      </w:r>
      <w:r>
        <w:rPr>
          <w:rFonts w:ascii="Times New Roman" w:hAnsi="Times New Roman" w:cs="Times New Roman"/>
          <w:sz w:val="24"/>
          <w:szCs w:val="24"/>
        </w:rPr>
        <w:fldChar w:fldCharType="end"/>
      </w:r>
      <w:r>
        <w:rPr>
          <w:rFonts w:ascii="Times New Roman" w:hAnsi="Times New Roman" w:cs="Times New Roman"/>
          <w:sz w:val="24"/>
          <w:szCs w:val="24"/>
        </w:rPr>
        <w:t xml:space="preserve"> Their presence in mite fecal pellets, cockroach frasses or their extensive secretion by fungi can greatly facilitate their airborne transmission. </w:t>
      </w:r>
      <w:r>
        <w:rPr>
          <w:rStyle w:val="cf01"/>
          <w:rFonts w:ascii="Times New Roman" w:hAnsi="Times New Roman" w:cs="Times New Roman"/>
          <w:sz w:val="24"/>
          <w:szCs w:val="24"/>
        </w:rPr>
        <w:t>Collectively, these properties could explain, at least in part,</w:t>
      </w:r>
      <w:r>
        <w:rPr>
          <w:rFonts w:ascii="Times New Roman" w:hAnsi="Times New Roman" w:cs="Times New Roman"/>
          <w:sz w:val="24"/>
          <w:szCs w:val="24"/>
        </w:rPr>
        <w:t xml:space="preserve"> why the identified protease allergens are major sensitizers, with IgE binding frequencies higher than 50% (</w:t>
      </w:r>
      <w:hyperlink r:id="rId13" w:history="1">
        <w:r>
          <w:rPr>
            <w:rStyle w:val="Hyperlink"/>
            <w:rFonts w:ascii="Times New Roman" w:hAnsi="Times New Roman" w:cs="Times New Roman"/>
            <w:sz w:val="24"/>
            <w:szCs w:val="24"/>
          </w:rPr>
          <w:t>www.allergen.org</w:t>
        </w:r>
      </w:hyperlink>
      <w:r>
        <w:rPr>
          <w:rFonts w:ascii="Times New Roman" w:hAnsi="Times New Roman" w:cs="Times New Roman"/>
          <w:sz w:val="24"/>
          <w:szCs w:val="24"/>
        </w:rPr>
        <w:t xml:space="preserve">). </w:t>
      </w:r>
    </w:p>
    <w:p w14:paraId="5C4005EF" w14:textId="77777777" w:rsidR="005B68C1" w:rsidRDefault="00702135">
      <w:pPr>
        <w:spacing w:line="480" w:lineRule="auto"/>
        <w:jc w:val="both"/>
        <w:rPr>
          <w:rFonts w:ascii="Times New Roman" w:eastAsia="Times New Roman" w:hAnsi="Times New Roman" w:cs="Times New Roman"/>
          <w:b/>
          <w:bCs/>
          <w:sz w:val="24"/>
          <w:szCs w:val="24"/>
          <w:lang w:bidi="th-TH"/>
        </w:rPr>
      </w:pPr>
      <w:r>
        <w:rPr>
          <w:rFonts w:ascii="Times New Roman" w:hAnsi="Times New Roman" w:cs="Times New Roman"/>
          <w:b/>
          <w:sz w:val="24"/>
          <w:szCs w:val="24"/>
        </w:rPr>
        <w:t>Protease Allergens and Tissue Barrier Permeability</w:t>
      </w:r>
    </w:p>
    <w:p w14:paraId="1F308422"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In the airway, skin, and esophageal epithelium, tight junctions (TJs) have an important role in forming the dynamic protective barriers at these surfaces.</w:t>
      </w:r>
      <w:r>
        <w:rPr>
          <w:rFonts w:ascii="Times New Roman" w:hAnsi="Times New Roman" w:cs="Times New Roman"/>
          <w:sz w:val="24"/>
          <w:szCs w:val="24"/>
        </w:rPr>
        <w:fldChar w:fldCharType="begin">
          <w:fldData xml:space="preserve">PEVuZE5vdGU+PENpdGU+PEF1dGhvcj5DZWxlYmkgU296ZW5lcjwvQXV0aG9yPjxZZWFyPjIwMjA8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ZWxlYmkgU296ZW5lcjwvQXV0aG9yPjxZZWFyPjIwMjA8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Disruption of these barriers perturbs tissue homeostasis and enables external agents such as allergens to gain increased contact with the immune system and sensory neurons.</w:t>
      </w:r>
      <w:r>
        <w:rPr>
          <w:rFonts w:ascii="Times New Roman" w:hAnsi="Times New Roman" w:cs="Times New Roman"/>
          <w:sz w:val="24"/>
          <w:szCs w:val="24"/>
        </w:rPr>
        <w:fldChar w:fldCharType="begin">
          <w:fldData xml:space="preserve">PEVuZE5vdGU+PENpdGU+PEF1dGhvcj5QaGlwcHM8L0F1dGhvcj48WWVhcj4yMDA5PC9ZZWFyPjxS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GlwcHM8L0F1dGhvcj48WWVhcj4yMDA5PC9ZZWFyPjxS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9CBD1"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The principal adhesion proteins of TJs are the claudin family, MARVEL domain proteins such as occludin, and junction-associated molecules (JAMs). TJs are theoretically capable of permitting passage to some low molecular weight allergens (Stokes’ radius &lt;2 nm). In reality, the transepithelial flow of the ~14 kDa group 2 HDM allergens is low unless catalytically competent group 1 allergens are also present, indicating that shape, oligomerisation and desolvation are additional influencers of allergen permeation, and underscoring the importance of protease allergens in accelerating the flux of unrelated allergens through direct and indirect means.</w:t>
      </w:r>
      <w:r>
        <w:rPr>
          <w:rFonts w:ascii="Times New Roman" w:hAnsi="Times New Roman" w:cs="Times New Roman"/>
          <w:sz w:val="24"/>
          <w:szCs w:val="24"/>
        </w:rPr>
        <w:fldChar w:fldCharType="begin">
          <w:fldData xml:space="preserve">PEVuZE5vdGU+PENpdGU+PEF1dGhvcj5aaGFuZzwvQXV0aG9yPjxZZWFyPjIwMTg8L1llYXI+PFJl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g8L1llYXI+PFJl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1CE4FE" w14:textId="5A4B4131"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HDM fecal pellets and HDM allergen extracts both trigger the cleavage of TJs in bronchial epithelial cells with a concomitant rise in barrier permeability,</w:t>
      </w:r>
      <w:r>
        <w:rPr>
          <w:rFonts w:ascii="Times New Roman" w:hAnsi="Times New Roman" w:cs="Times New Roman"/>
          <w:sz w:val="24"/>
          <w:szCs w:val="24"/>
        </w:rPr>
        <w:fldChar w:fldCharType="begin">
          <w:fldData xml:space="preserve">PEVuZE5vdGU+PENpdGU+PEF1dGhvcj5XYW48L0F1dGhvcj48WWVhcj4xOTk5PC9ZZWFyPjxSZWNO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48L0F1dGhvcj48WWVhcj4xOTk5PC9ZZWFyPjxSZWNO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34</w:t>
      </w:r>
      <w:r>
        <w:rPr>
          <w:rFonts w:ascii="Times New Roman" w:hAnsi="Times New Roman" w:cs="Times New Roman"/>
          <w:sz w:val="24"/>
          <w:szCs w:val="24"/>
        </w:rPr>
        <w:fldChar w:fldCharType="end"/>
      </w:r>
      <w:r>
        <w:rPr>
          <w:rFonts w:ascii="Times New Roman" w:hAnsi="Times New Roman" w:cs="Times New Roman"/>
          <w:sz w:val="24"/>
          <w:szCs w:val="24"/>
        </w:rPr>
        <w:t xml:space="preserve"> facilitating the sensing of </w:t>
      </w:r>
      <w:r>
        <w:rPr>
          <w:rFonts w:ascii="Times New Roman" w:hAnsi="Times New Roman" w:cs="Times New Roman"/>
          <w:sz w:val="24"/>
          <w:szCs w:val="24"/>
        </w:rPr>
        <w:lastRenderedPageBreak/>
        <w:t>allergens by dendritic cells and sensory neurons (Fig. 2).  These effects are replicated by Der p 1 or the serine peptidase HDM allergens.</w:t>
      </w:r>
      <w:r>
        <w:rPr>
          <w:rFonts w:ascii="Times New Roman" w:hAnsi="Times New Roman" w:cs="Times New Roman"/>
          <w:sz w:val="24"/>
          <w:szCs w:val="24"/>
        </w:rPr>
        <w:fldChar w:fldCharType="begin">
          <w:fldData xml:space="preserve">PEVuZE5vdGU+PENpdGU+PEF1dGhvcj5aaGFuZzwvQXV0aG9yPjxZZWFyPjIwMTg8L1llYXI+PFJl
Y051bT4xMDg8L1JlY051bT48RGlzcGxheVRleHQ+PHN0eWxlIGZhY2U9InN1cGVyc2NyaXB0Ij42
PC9zdHlsZT48L0Rpc3BsYXlUZXh0PjxyZWNvcmQ+PHJlYy1udW1iZXI+MTA4PC9yZWMtbnVtYmVy
Pjxmb3JlaWduLWtleXM+PGtleSBhcHA9IkVOIiBkYi1pZD0iZXYyZnB4eGFyOWV2eDFldDlmM3h4
YXoyZXJ0OXB4MnJ0cDVkIiB0aW1lc3RhbXA9IjE2NTUwNjcyMTIiPjEwOD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YXV0aC1hZGRyZXNzPkluc3RpdHV0ZSBmb3IgSW5mZWN0aW9uIGFuZCBJ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g8L1llYXI+PFJl
Y051bT4xMDg8L1JlY051bT48RGlzcGxheVRleHQ+PHN0eWxlIGZhY2U9InN1cGVyc2NyaXB0Ij42
PC9zdHlsZT48L0Rpc3BsYXlUZXh0PjxyZWNvcmQ+PHJlYy1udW1iZXI+MTA4PC9yZWMtbnVtYmVy
Pjxmb3JlaWduLWtleXM+PGtleSBhcHA9IkVOIiBkYi1pZD0iZXYyZnB4eGFyOWV2eDFldDlmM3h4
YXoyZXJ0OXB4MnJ0cDVkIiB0aW1lc3RhbXA9IjE2NTUwNjcyMTIiPjEwOD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YXV0aC1hZGRyZXNzPkluc3RpdHV0ZSBmb3IgSW5mZWN0aW9uIGFuZCBJ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redictably, the actions of Der p 1 are prevented by Der p 1-selective inhibitors, but these agents also substantially inhibit the effects of HDM allergen extracts suggesting that group 1 allergens spearhead the proteolytic attack.</w:t>
      </w:r>
      <w:r>
        <w:rPr>
          <w:rFonts w:ascii="Times New Roman" w:hAnsi="Times New Roman" w:cs="Times New Roman"/>
          <w:sz w:val="24"/>
          <w:szCs w:val="24"/>
        </w:rPr>
        <w:fldChar w:fldCharType="begin">
          <w:fldData xml:space="preserve">PEVuZE5vdGU+PENpdGU+PEF1dGhvcj5aaGFuZzwvQXV0aG9yPjxZZWFyPjIwMTg8L1llYXI+PFJl
Y051bT4xMDg8L1JlY051bT48RGlzcGxheVRleHQ+PHN0eWxlIGZhY2U9InN1cGVyc2NyaXB0Ij42
PC9zdHlsZT48L0Rpc3BsYXlUZXh0PjxyZWNvcmQ+PHJlYy1udW1iZXI+MTA4PC9yZWMtbnVtYmVy
Pjxmb3JlaWduLWtleXM+PGtleSBhcHA9IkVOIiBkYi1pZD0iZXYyZnB4eGFyOWV2eDFldDlmM3h4
YXoyZXJ0OXB4MnJ0cDVkIiB0aW1lc3RhbXA9IjE2NTUwNjcyMTIiPjEwOD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YXV0aC1hZGRyZXNzPkluc3RpdHV0ZSBmb3IgSW5mZWN0aW9uIGFuZCBJ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g8L1llYXI+PFJl
Y051bT4xMDg8L1JlY051bT48RGlzcGxheVRleHQ+PHN0eWxlIGZhY2U9InN1cGVyc2NyaXB0Ij42
PC9zdHlsZT48L0Rpc3BsYXlUZXh0PjxyZWNvcmQ+PHJlYy1udW1iZXI+MTA4PC9yZWMtbnVtYmVy
Pjxmb3JlaWduLWtleXM+PGtleSBhcHA9IkVOIiBkYi1pZD0iZXYyZnB4eGFyOWV2eDFldDlmM3h4
YXoyZXJ0OXB4MnJ0cDVkIiB0aW1lc3RhbXA9IjE2NTUwNjcyMTIiPjEwOD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YXV0aC1hZGRyZXNzPkluc3RpdHV0ZSBmb3IgSW5mZWN0aW9uIGFuZCBJ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w:t>
      </w:r>
      <w:r>
        <w:rPr>
          <w:rFonts w:ascii="Times New Roman" w:hAnsi="Times New Roman" w:cs="Times New Roman"/>
          <w:sz w:val="24"/>
          <w:szCs w:val="24"/>
        </w:rPr>
        <w:fldChar w:fldCharType="end"/>
      </w:r>
    </w:p>
    <w:p w14:paraId="2C89DCD6" w14:textId="2EEBB511"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Disruption of junctional proteins was also observed in airway epithelial cells (AECs) treated with the fungal (Pen c 13) or the cockroach (Per a 10) serine protease allergen.</w:t>
      </w:r>
      <w:r>
        <w:rPr>
          <w:rFonts w:ascii="Times New Roman" w:hAnsi="Times New Roman" w:cs="Times New Roman"/>
          <w:sz w:val="24"/>
          <w:szCs w:val="24"/>
        </w:rPr>
        <w:fldChar w:fldCharType="begin">
          <w:fldData xml:space="preserve">PEVuZE5vdGU+PENpdGU+PEF1dGhvcj5DaGVuPC9BdXRob3I+PFllYXI+MjAxMTwvWWVhcj48UmVj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MTwvWWVhcj48UmVj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7,38</w:t>
      </w:r>
      <w:r>
        <w:rPr>
          <w:rFonts w:ascii="Times New Roman" w:hAnsi="Times New Roman" w:cs="Times New Roman"/>
          <w:sz w:val="24"/>
          <w:szCs w:val="24"/>
        </w:rPr>
        <w:fldChar w:fldCharType="end"/>
      </w:r>
      <w:r>
        <w:rPr>
          <w:rFonts w:ascii="Times New Roman" w:hAnsi="Times New Roman" w:cs="Times New Roman"/>
          <w:sz w:val="24"/>
          <w:szCs w:val="24"/>
        </w:rPr>
        <w:t xml:space="preserve"> Similar barrier erosion occurs in primary cultures of human sinonasal cells exposed to Der p 1 </w:t>
      </w:r>
      <w:r>
        <w:rPr>
          <w:rFonts w:ascii="Times New Roman" w:hAnsi="Times New Roman" w:cs="Times New Roman"/>
          <w:sz w:val="24"/>
          <w:szCs w:val="24"/>
        </w:rPr>
        <w:fldChar w:fldCharType="begin">
          <w:fldData xml:space="preserve">PEVuZE5vdGU+PENpdGU+PEF1dGhvcj5IZW5yaXF1ZXo8L0F1dGhvcj48WWVhcj4yMDEzPC9ZZWFy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W5yaXF1ZXo8L0F1dGhvcj48WWVhcj4yMDEzPC9ZZWFy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39</w:t>
      </w:r>
      <w:r>
        <w:rPr>
          <w:rFonts w:ascii="Times New Roman" w:hAnsi="Times New Roman" w:cs="Times New Roman"/>
          <w:sz w:val="24"/>
          <w:szCs w:val="24"/>
        </w:rPr>
        <w:fldChar w:fldCharType="end"/>
      </w:r>
      <w:r>
        <w:rPr>
          <w:rFonts w:ascii="Times New Roman" w:hAnsi="Times New Roman" w:cs="Times New Roman"/>
          <w:sz w:val="24"/>
          <w:szCs w:val="24"/>
        </w:rPr>
        <w:t xml:space="preserve"> or serine protease activity of </w:t>
      </w:r>
      <w:r>
        <w:rPr>
          <w:rFonts w:ascii="Times New Roman" w:hAnsi="Times New Roman" w:cs="Times New Roman"/>
          <w:i/>
          <w:iCs/>
          <w:sz w:val="24"/>
          <w:szCs w:val="24"/>
        </w:rPr>
        <w:t xml:space="preserve">Alternaria </w:t>
      </w:r>
      <w:r>
        <w:rPr>
          <w:rFonts w:ascii="Times New Roman" w:hAnsi="Times New Roman" w:cs="Times New Roman"/>
          <w:sz w:val="24"/>
          <w:szCs w:val="24"/>
        </w:rPr>
        <w:t>extracts,</w:t>
      </w:r>
      <w:r>
        <w:rPr>
          <w:rFonts w:ascii="Times New Roman" w:hAnsi="Times New Roman" w:cs="Times New Roman"/>
          <w:sz w:val="24"/>
          <w:szCs w:val="24"/>
        </w:rPr>
        <w:fldChar w:fldCharType="begin">
          <w:fldData xml:space="preserve">PEVuZE5vdGU+PENpdGU+PEF1dGhvcj5Cb2l0YW5vPC9BdXRob3I+PFllYXI+MjAxMTwvWWVhcj48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l0YW5vPC9BdXRob3I+PFllYXI+MjAxMTwvWWVhcj48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0</w:t>
      </w:r>
      <w:r>
        <w:rPr>
          <w:rFonts w:ascii="Times New Roman" w:hAnsi="Times New Roman" w:cs="Times New Roman"/>
          <w:sz w:val="24"/>
          <w:szCs w:val="24"/>
        </w:rPr>
        <w:fldChar w:fldCharType="end"/>
      </w:r>
      <w:r>
        <w:rPr>
          <w:rFonts w:ascii="Times New Roman" w:hAnsi="Times New Roman" w:cs="Times New Roman"/>
          <w:sz w:val="24"/>
          <w:szCs w:val="24"/>
        </w:rPr>
        <w:t xml:space="preserve"> in the skin of mice exposed to Der f 1,</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kamura&lt;/Author&gt;&lt;Year&gt;2006&lt;/Year&gt;&lt;RecNum&gt;80&lt;/RecNum&gt;&lt;DisplayText&gt;&lt;style face="superscript"&gt;41&lt;/style&gt;&lt;/DisplayText&gt;&lt;record&gt;&lt;rec-number&gt;80&lt;/rec-number&gt;&lt;foreign-keys&gt;&lt;key app="EN" db-id="ev2fpxxar9evx1et9f3xxaz2ert9px2rtp5d" timestamp="1655067212"&gt;80&lt;/key&gt;&lt;/foreign-keys&gt;&lt;ref-type name="Journal Article"&gt;17&lt;/ref-type&gt;&lt;contributors&gt;&lt;authors&gt;&lt;author&gt;Nakamura, T.&lt;/author&gt;&lt;author&gt;Hirasawa, Y.&lt;/author&gt;&lt;author&gt;Takai, T.&lt;/author&gt;&lt;author&gt;Mitsuishi, K.&lt;/author&gt;&lt;author&gt;Okuda, M.&lt;/author&gt;&lt;author&gt;Kato, T.&lt;/author&gt;&lt;author&gt;Okumura, K.&lt;/author&gt;&lt;author&gt;Ikeda, S.&lt;/author&gt;&lt;author&gt;Ogawa, H.&lt;/author&gt;&lt;/authors&gt;&lt;/contributors&gt;&lt;titles&gt;&lt;title&gt;Reduction of skin barrier function by proteolytic activity of a recombinant house dust mite major allergen Der f 1&lt;/title&gt;&lt;secondary-title&gt;J Invest Dermatol&lt;/secondary-title&gt;&lt;/titles&gt;&lt;periodical&gt;&lt;full-title&gt;J Invest Dermatol&lt;/full-title&gt;&lt;/periodical&gt;&lt;pages&gt;2719-23&lt;/pages&gt;&lt;volume&gt;126&lt;/volume&gt;&lt;number&gt;12&lt;/number&gt;&lt;edition&gt;2006/09/30&lt;/edition&gt;&lt;keywords&gt;&lt;keyword&gt;Animals&lt;/keyword&gt;&lt;keyword&gt;Antigens, Dermatophagoides/*pharmacology&lt;/keyword&gt;&lt;keyword&gt;Arthropod Proteins&lt;/keyword&gt;&lt;keyword&gt;Cysteine Endopeptidases&lt;/keyword&gt;&lt;keyword&gt;Epidermis/metabolism&lt;/keyword&gt;&lt;keyword&gt;Mice&lt;/keyword&gt;&lt;keyword&gt;Mice, Nude&lt;/keyword&gt;&lt;keyword&gt;Permeability/drug effects&lt;/keyword&gt;&lt;keyword&gt;Recombinant Proteins/pharmacology&lt;/keyword&gt;&lt;keyword&gt;Riboflavin/pharmacokinetics&lt;/keyword&gt;&lt;keyword&gt;Skin/*metabolism&lt;/keyword&gt;&lt;keyword&gt;Water Loss, Insensible/drug effects&lt;/keyword&gt;&lt;/keywords&gt;&lt;dates&gt;&lt;year&gt;2006&lt;/year&gt;&lt;pub-dates&gt;&lt;date&gt;Dec&lt;/date&gt;&lt;/pub-dates&gt;&lt;/dates&gt;&lt;isbn&gt;1523-1747 (Electronic)&amp;#xD;0022-202X (Linking)&lt;/isbn&gt;&lt;accession-num&gt;17008873&lt;/accession-num&gt;&lt;urls&gt;&lt;related-urls&gt;&lt;url&gt;https://www.ncbi.nlm.nih.gov/pubmed/17008873&lt;/url&gt;&lt;url&gt;https://www.jidonline.org/article/S0022-202X(15)32720-2/pdf&lt;/url&gt;&lt;/related-urls&gt;&lt;/urls&gt;&lt;electronic-resource-num&gt;10.1038/sj.jid.570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keratinocyte models and mouse skin exposed to papain.</w:t>
      </w:r>
      <w:r>
        <w:rPr>
          <w:rFonts w:ascii="Times New Roman" w:hAnsi="Times New Roman" w:cs="Times New Roman"/>
          <w:sz w:val="24"/>
          <w:szCs w:val="24"/>
        </w:rPr>
        <w:fldChar w:fldCharType="begin">
          <w:fldData xml:space="preserve">PEVuZE5vdGU+PENpdGU+PEF1dGhvcj5PZ2FzYXdhcmE8L0F1dGhvcj48WWVhcj4yMDIxPC9ZZWFy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Z2FzYXdhcmE8L0F1dGhvcj48WWVhcj4yMDIxPC9ZZWFy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42,43</w:t>
      </w:r>
      <w:r>
        <w:rPr>
          <w:rFonts w:ascii="Times New Roman" w:hAnsi="Times New Roman" w:cs="Times New Roman"/>
          <w:sz w:val="24"/>
          <w:szCs w:val="24"/>
        </w:rPr>
        <w:fldChar w:fldCharType="end"/>
      </w:r>
      <w:r>
        <w:rPr>
          <w:rFonts w:ascii="Times New Roman" w:hAnsi="Times New Roman" w:cs="Times New Roman"/>
          <w:sz w:val="24"/>
          <w:szCs w:val="24"/>
        </w:rPr>
        <w:t>. Occludin and claudins are target substrates of HDM protease allergens and specific cleavage sites have been identified in extracellular domains. Notably, occludin and claudin proteins (</w:t>
      </w:r>
      <w:r>
        <w:rPr>
          <w:rFonts w:ascii="Times New Roman" w:hAnsi="Times New Roman" w:cs="Times New Roman"/>
          <w:i/>
          <w:iCs/>
          <w:sz w:val="24"/>
          <w:szCs w:val="24"/>
        </w:rPr>
        <w:t>e.g.,</w:t>
      </w:r>
      <w:r>
        <w:rPr>
          <w:rFonts w:ascii="Times New Roman" w:hAnsi="Times New Roman" w:cs="Times New Roman"/>
          <w:sz w:val="24"/>
          <w:szCs w:val="24"/>
        </w:rPr>
        <w:t xml:space="preserve"> -1, -3, -4, -5, -7 and -18) which regulate paracellular permeability conserve a Leu-Leu dyad cleavage ‘hotspot’ for group 1 HDM allergens.</w:t>
      </w:r>
      <w:r>
        <w:rPr>
          <w:rFonts w:ascii="Times New Roman" w:hAnsi="Times New Roman" w:cs="Times New Roman"/>
          <w:sz w:val="24"/>
          <w:szCs w:val="24"/>
        </w:rPr>
        <w:fldChar w:fldCharType="begin">
          <w:fldData xml:space="preserve">PEVuZE5vdGU+PENpdGU+PEF1dGhvcj5aaGFuZzwvQXV0aG9yPjxZZWFyPjIwMTg8L1llYXI+PFJl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g8L1llYXI+PFJl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26</w:t>
      </w:r>
      <w:r>
        <w:rPr>
          <w:rFonts w:ascii="Times New Roman" w:hAnsi="Times New Roman" w:cs="Times New Roman"/>
          <w:sz w:val="24"/>
          <w:szCs w:val="24"/>
        </w:rPr>
        <w:fldChar w:fldCharType="end"/>
      </w:r>
      <w:r>
        <w:rPr>
          <w:rFonts w:ascii="Times New Roman" w:hAnsi="Times New Roman" w:cs="Times New Roman"/>
          <w:sz w:val="24"/>
          <w:szCs w:val="24"/>
        </w:rPr>
        <w:t xml:space="preserve">  For mites, junctional complexes in the airway epithelium also undergo indirect proteolysis which may be PAR-dependent.</w:t>
      </w:r>
      <w:r>
        <w:rPr>
          <w:rFonts w:ascii="Times New Roman" w:hAnsi="Times New Roman" w:cs="Times New Roman"/>
          <w:sz w:val="24"/>
          <w:szCs w:val="24"/>
        </w:rPr>
        <w:fldChar w:fldCharType="begin">
          <w:fldData xml:space="preserve">PEVuZE5vdGU+PENpdGU+PEF1dGhvcj5XYW48L0F1dGhvcj48WWVhcj4xOTk5PC9ZZWFyPjxSZWNO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48L0F1dGhvcj48WWVhcj4xOTk5PC9ZZWFyPjxSZWNO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7,15,34</w:t>
      </w:r>
      <w:r>
        <w:rPr>
          <w:rFonts w:ascii="Times New Roman" w:hAnsi="Times New Roman" w:cs="Times New Roman"/>
          <w:sz w:val="24"/>
          <w:szCs w:val="24"/>
        </w:rPr>
        <w:fldChar w:fldCharType="end"/>
      </w:r>
      <w:r>
        <w:rPr>
          <w:rFonts w:ascii="Times New Roman" w:hAnsi="Times New Roman" w:cs="Times New Roman"/>
          <w:sz w:val="24"/>
          <w:szCs w:val="24"/>
        </w:rPr>
        <w:t xml:space="preserve"> A recent study showed that the fungal allergen Asp f 13 damaged airway epithelial TJ and E-Cadherin (</w:t>
      </w:r>
      <w:r w:rsidRPr="00084C2A">
        <w:rPr>
          <w:rFonts w:ascii="Times New Roman" w:hAnsi="Times New Roman" w:cs="Times New Roman"/>
          <w:b/>
          <w:bCs/>
          <w:sz w:val="24"/>
          <w:szCs w:val="24"/>
        </w:rPr>
        <w:t>adherens junction</w:t>
      </w:r>
      <w:r>
        <w:rPr>
          <w:rFonts w:ascii="Times New Roman" w:hAnsi="Times New Roman" w:cs="Times New Roman"/>
          <w:sz w:val="24"/>
          <w:szCs w:val="24"/>
        </w:rPr>
        <w:t>). In bronchiolar club cells, a distinct subset of epithelial cells,</w:t>
      </w:r>
      <w:r>
        <w:rPr>
          <w:rFonts w:ascii="Times New Roman" w:hAnsi="Times New Roman" w:cs="Times New Roman"/>
          <w:sz w:val="24"/>
          <w:szCs w:val="24"/>
        </w:rPr>
        <w:fldChar w:fldCharType="begin">
          <w:fldData xml:space="preserve">PEVuZE5vdGU+PENpdGU+PEF1dGhvcj5XaWVzbmVyPC9BdXRob3I+PFllYXI+MjAyMDwvWWVhcj48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WVzbmVyPC9BdXRob3I+PFllYXI+MjAyMDwvWWVhcj48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this junction injury triggered a calcium influx sensed by the mechanosensor TRPV4 leading to allergic inflammation. In addition to airways and skin, other barriers may be affected by protease allergens (Fig. 2).  Although conventionally considered as being encountered via the airways, Der p 1 was detected in human gut and HDM extracts were shown to augment colonic barrier permeability in a cysteine protease-dependent manner.</w:t>
      </w:r>
      <w:r>
        <w:rPr>
          <w:rFonts w:ascii="Times New Roman" w:hAnsi="Times New Roman" w:cs="Times New Roman"/>
          <w:sz w:val="24"/>
          <w:szCs w:val="24"/>
        </w:rPr>
        <w:fldChar w:fldCharType="begin">
          <w:fldData xml:space="preserve">PEVuZE5vdGU+PENpdGU+PEF1dGhvcj5UdWxpYzwvQXV0aG9yPjxZZWFyPjIwMTY8L1llYXI+PFJl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dWxpYzwvQXV0aG9yPjxZZWFyPjIwMTY8L1llYXI+PFJl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Moreover, HDM extracts can degrade occludin and ZO-1 in the human intestinal epithelial Caco-2 cell line.  Collectively, these findings suggest the possibility of oral sensitization to HDM allergens through protease-dependent events.</w:t>
      </w:r>
      <w:r>
        <w:rPr>
          <w:rFonts w:ascii="Times New Roman" w:hAnsi="Times New Roman" w:cs="Times New Roman"/>
          <w:sz w:val="24"/>
          <w:szCs w:val="24"/>
        </w:rPr>
        <w:fldChar w:fldCharType="begin">
          <w:fldData xml:space="preserve">PEVuZE5vdGU+PENpdGU+PEF1dGhvcj5UdWxpYzwvQXV0aG9yPjxZZWFyPjIwMTY8L1llYXI+PFJl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dWxpYzwvQXV0aG9yPjxZZWFyPjIwMTY8L1llYXI+PFJl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5</w:t>
      </w:r>
      <w:r>
        <w:rPr>
          <w:rFonts w:ascii="Times New Roman" w:hAnsi="Times New Roman" w:cs="Times New Roman"/>
          <w:sz w:val="24"/>
          <w:szCs w:val="24"/>
        </w:rPr>
        <w:fldChar w:fldCharType="end"/>
      </w:r>
      <w:r>
        <w:rPr>
          <w:rFonts w:ascii="Times New Roman" w:hAnsi="Times New Roman" w:cs="Times New Roman"/>
          <w:sz w:val="24"/>
          <w:szCs w:val="24"/>
        </w:rPr>
        <w:t xml:space="preserve"> Analogously, kiwi fruit actinidin (Act d 1) increases intestinal permeability in </w:t>
      </w:r>
      <w:r>
        <w:rPr>
          <w:rFonts w:ascii="Times New Roman" w:hAnsi="Times New Roman" w:cs="Times New Roman"/>
          <w:sz w:val="24"/>
          <w:szCs w:val="24"/>
        </w:rPr>
        <w:lastRenderedPageBreak/>
        <w:t>tandem with the expression of the Th2-promoting cytokines IL-25, IL-33 and TSLP</w:t>
      </w:r>
      <w:r>
        <w:rPr>
          <w:rFonts w:ascii="Times New Roman" w:hAnsi="Times New Roman" w:cs="Times New Roman"/>
          <w:i/>
          <w:iCs/>
          <w:sz w:val="24"/>
          <w:szCs w:val="24"/>
        </w:rPr>
        <w:t xml:space="preserve"> in vivo</w:t>
      </w:r>
      <w:r>
        <w:rPr>
          <w:rFonts w:ascii="Times New Roman" w:hAnsi="Times New Roman" w:cs="Times New Roman"/>
          <w:sz w:val="24"/>
          <w:szCs w:val="24"/>
        </w:rPr>
        <w:fldChar w:fldCharType="begin">
          <w:fldData xml:space="preserve">PEVuZE5vdGU+PENpdGU+PEF1dGhvcj5OZXNpYzwvQXV0aG9yPjxZZWFyPjIwMTk8L1llYXI+PFJl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ZXNpYzwvQXV0aG9yPjxZZWFyPjIwMTk8L1llYXI+PFJl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and cleavage of occludin and ZO-1 has been observed in Act d 1-treated intestinal epithelial cells.</w:t>
      </w:r>
      <w:r>
        <w:rPr>
          <w:rFonts w:ascii="Times New Roman" w:hAnsi="Times New Roman" w:cs="Times New Roman"/>
          <w:sz w:val="24"/>
          <w:szCs w:val="24"/>
        </w:rPr>
        <w:fldChar w:fldCharType="begin">
          <w:fldData xml:space="preserve">PEVuZE5vdGU+PENpdGU+PEF1dGhvcj5DYXZpYzwvQXV0aG9yPjxZZWFyPjIwMTQ8L1llYXI+PFJl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ZpYzwvQXV0aG9yPjxZZWFyPjIwMTQ8L1llYXI+PFJl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47,4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FE9BB2F" w14:textId="77777777" w:rsidR="005B68C1" w:rsidRDefault="00702135">
      <w:pPr>
        <w:autoSpaceDE w:val="0"/>
        <w:autoSpaceDN w:val="0"/>
        <w:adjustRightInd w:val="0"/>
        <w:spacing w:line="480" w:lineRule="auto"/>
        <w:jc w:val="both"/>
        <w:rPr>
          <w:rFonts w:ascii="Times" w:eastAsia="Times New Roman" w:hAnsi="Times" w:cstheme="majorBidi"/>
          <w:color w:val="262626"/>
          <w:sz w:val="24"/>
          <w:szCs w:val="24"/>
          <w:shd w:val="clear" w:color="auto" w:fill="F5F5F5"/>
          <w:lang w:bidi="he-IL"/>
        </w:rPr>
      </w:pPr>
      <w:r>
        <w:rPr>
          <w:rFonts w:ascii="Times New Roman" w:hAnsi="Times New Roman" w:cs="Times New Roman"/>
          <w:sz w:val="24"/>
          <w:szCs w:val="24"/>
        </w:rPr>
        <w:t xml:space="preserve">Protease allergen effects on TJs are highly localized, temporary and can be fully reversible. However, these permeability changes, for a time, allow any allergen an increased probability of contact with antigen presenting cells and sensory neurons. This process may be aggravated in human disorders where the homeostatic anti-protease systems, normally found in barrier tissues, are lost. </w:t>
      </w:r>
      <w:r>
        <w:rPr>
          <w:rFonts w:ascii="Times" w:hAnsi="Times"/>
          <w:sz w:val="24"/>
          <w:szCs w:val="24"/>
        </w:rPr>
        <w:t xml:space="preserve">In the skin and esophagus, epithelial differentiation is accompanied by expression of high levels of serine protease inhibitors such as </w:t>
      </w:r>
      <w:r>
        <w:rPr>
          <w:rFonts w:ascii="Times" w:eastAsia="Times New Roman" w:hAnsi="Times" w:cstheme="majorBidi"/>
          <w:sz w:val="24"/>
          <w:szCs w:val="24"/>
          <w:lang w:bidi="he-IL"/>
        </w:rPr>
        <w:t xml:space="preserve">SPINK5 or SPINK7 </w:t>
      </w:r>
      <w:bookmarkStart w:id="0" w:name="_Hlk106692586"/>
      <w:r>
        <w:rPr>
          <w:rFonts w:ascii="Times" w:eastAsia="Times New Roman" w:hAnsi="Times" w:cstheme="majorBidi"/>
          <w:sz w:val="24"/>
          <w:szCs w:val="24"/>
          <w:lang w:bidi="he-IL"/>
        </w:rPr>
        <w:t>(</w:t>
      </w:r>
      <w:r>
        <w:rPr>
          <w:rFonts w:ascii="Times" w:eastAsia="Times New Roman" w:hAnsi="Times" w:cstheme="majorBidi"/>
          <w:color w:val="262626"/>
          <w:sz w:val="24"/>
          <w:szCs w:val="24"/>
          <w:lang w:bidi="he-IL"/>
        </w:rPr>
        <w:t>serine peptidase inhibitor, kazal type 5 and 7, respectively).</w:t>
      </w:r>
      <w:r>
        <w:rPr>
          <w:rFonts w:ascii="Times" w:eastAsia="Times New Roman" w:hAnsi="Times" w:cstheme="majorBidi"/>
          <w:color w:val="262626"/>
          <w:sz w:val="24"/>
          <w:szCs w:val="24"/>
          <w:lang w:bidi="he-IL"/>
        </w:rPr>
        <w:fldChar w:fldCharType="begin">
          <w:fldData xml:space="preserve">PEVuZE5vdGU+PENpdGU+PEF1dGhvcj5Sb2NobWFuPC9BdXRob3I+PFllYXI+MjAxODwvWWVhcj48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</w:fldData>
        </w:fldChar>
      </w:r>
      <w:r>
        <w:rPr>
          <w:rFonts w:ascii="Times" w:eastAsia="Times New Roman" w:hAnsi="Times" w:cstheme="majorBidi"/>
          <w:color w:val="262626"/>
          <w:sz w:val="24"/>
          <w:szCs w:val="24"/>
          <w:lang w:bidi="he-IL"/>
        </w:rPr>
        <w:instrText xml:space="preserve"> ADDIN EN.CITE </w:instrText>
      </w:r>
      <w:r>
        <w:rPr>
          <w:rFonts w:ascii="Times" w:eastAsia="Times New Roman" w:hAnsi="Times" w:cstheme="majorBidi"/>
          <w:color w:val="262626"/>
          <w:sz w:val="24"/>
          <w:szCs w:val="24"/>
          <w:lang w:bidi="he-IL"/>
        </w:rPr>
        <w:fldChar w:fldCharType="begin">
          <w:fldData xml:space="preserve">PEVuZE5vdGU+PENpdGU+PEF1dGhvcj5Sb2NobWFuPC9BdXRob3I+PFllYXI+MjAxODwvWWVhcj48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</w:fldData>
        </w:fldChar>
      </w:r>
      <w:r>
        <w:rPr>
          <w:rFonts w:ascii="Times" w:eastAsia="Times New Roman" w:hAnsi="Times" w:cstheme="majorBidi"/>
          <w:color w:val="262626"/>
          <w:sz w:val="24"/>
          <w:szCs w:val="24"/>
          <w:lang w:bidi="he-IL"/>
        </w:rPr>
        <w:instrText xml:space="preserve"> ADDIN EN.CITE.DATA </w:instrText>
      </w:r>
      <w:r>
        <w:rPr>
          <w:rFonts w:ascii="Times" w:eastAsia="Times New Roman" w:hAnsi="Times" w:cstheme="majorBidi"/>
          <w:color w:val="262626"/>
          <w:sz w:val="24"/>
          <w:szCs w:val="24"/>
          <w:lang w:bidi="he-IL"/>
        </w:rPr>
      </w:r>
      <w:r>
        <w:rPr>
          <w:rFonts w:ascii="Times" w:eastAsia="Times New Roman" w:hAnsi="Times" w:cstheme="majorBidi"/>
          <w:color w:val="262626"/>
          <w:sz w:val="24"/>
          <w:szCs w:val="24"/>
          <w:lang w:bidi="he-IL"/>
        </w:rPr>
        <w:fldChar w:fldCharType="end"/>
      </w:r>
      <w:r>
        <w:rPr>
          <w:rFonts w:ascii="Times" w:eastAsia="Times New Roman" w:hAnsi="Times" w:cstheme="majorBidi"/>
          <w:color w:val="262626"/>
          <w:sz w:val="24"/>
          <w:szCs w:val="24"/>
          <w:lang w:bidi="he-IL"/>
        </w:rPr>
      </w:r>
      <w:r>
        <w:rPr>
          <w:rFonts w:ascii="Times" w:eastAsia="Times New Roman" w:hAnsi="Times" w:cstheme="majorBidi"/>
          <w:color w:val="262626"/>
          <w:sz w:val="24"/>
          <w:szCs w:val="24"/>
          <w:lang w:bidi="he-IL"/>
        </w:rPr>
        <w:fldChar w:fldCharType="separate"/>
      </w:r>
      <w:r>
        <w:rPr>
          <w:rFonts w:ascii="Times" w:eastAsia="Times New Roman" w:hAnsi="Times" w:cstheme="majorBidi"/>
          <w:color w:val="262626"/>
          <w:sz w:val="24"/>
          <w:szCs w:val="24"/>
          <w:vertAlign w:val="superscript"/>
          <w:lang w:bidi="he-IL"/>
        </w:rPr>
        <w:t>49</w:t>
      </w:r>
      <w:r>
        <w:rPr>
          <w:rFonts w:ascii="Times" w:eastAsia="Times New Roman" w:hAnsi="Times" w:cstheme="majorBidi"/>
          <w:color w:val="262626"/>
          <w:sz w:val="24"/>
          <w:szCs w:val="24"/>
          <w:lang w:bidi="he-IL"/>
        </w:rPr>
        <w:fldChar w:fldCharType="end"/>
      </w:r>
      <w:r>
        <w:rPr>
          <w:rFonts w:ascii="Times" w:eastAsia="Times New Roman" w:hAnsi="Times" w:cstheme="majorBidi"/>
          <w:color w:val="262626"/>
          <w:sz w:val="24"/>
          <w:szCs w:val="24"/>
          <w:lang w:bidi="he-IL"/>
        </w:rPr>
        <w:t xml:space="preserve"> Genetic or acquired lost expression of these protease inhibitors results in uncontrolled serine protease activity involving kallikrein family members which trigger PAR2 and subsequent transcriptional activation of the </w:t>
      </w:r>
      <w:r>
        <w:rPr>
          <w:rFonts w:ascii="Times" w:eastAsia="Times New Roman" w:hAnsi="Times" w:cstheme="majorBidi"/>
          <w:i/>
          <w:iCs/>
          <w:color w:val="262626"/>
          <w:sz w:val="24"/>
          <w:szCs w:val="24"/>
          <w:lang w:bidi="he-IL"/>
        </w:rPr>
        <w:t>TSLP</w:t>
      </w:r>
      <w:r>
        <w:rPr>
          <w:rFonts w:ascii="Times" w:eastAsia="Times New Roman" w:hAnsi="Times" w:cstheme="majorBidi"/>
          <w:color w:val="262626"/>
          <w:sz w:val="24"/>
          <w:szCs w:val="24"/>
          <w:lang w:bidi="he-IL"/>
        </w:rPr>
        <w:t xml:space="preserve"> gene and subsequent type 2 immune responses.</w:t>
      </w:r>
      <w:r>
        <w:rPr>
          <w:rFonts w:ascii="Times" w:eastAsia="Times New Roman" w:hAnsi="Times" w:cstheme="majorBidi"/>
          <w:color w:val="262626"/>
          <w:sz w:val="24"/>
          <w:szCs w:val="24"/>
          <w:lang w:bidi="he-IL"/>
        </w:rPr>
        <w:fldChar w:fldCharType="begin">
          <w:fldData xml:space="preserve">PEVuZE5vdGU+PENpdGU+PEF1dGhvcj5Bem91ejwvQXV0aG9yPjxZZWFyPjIwMTg8L1llYXI+PFJl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</w:fldData>
        </w:fldChar>
      </w:r>
      <w:r>
        <w:rPr>
          <w:rFonts w:ascii="Times" w:eastAsia="Times New Roman" w:hAnsi="Times" w:cstheme="majorBidi"/>
          <w:color w:val="262626"/>
          <w:sz w:val="24"/>
          <w:szCs w:val="24"/>
          <w:lang w:bidi="he-IL"/>
        </w:rPr>
        <w:instrText xml:space="preserve"> ADDIN EN.CITE </w:instrText>
      </w:r>
      <w:r>
        <w:rPr>
          <w:rFonts w:ascii="Times" w:eastAsia="Times New Roman" w:hAnsi="Times" w:cstheme="majorBidi"/>
          <w:color w:val="262626"/>
          <w:sz w:val="24"/>
          <w:szCs w:val="24"/>
          <w:lang w:bidi="he-IL"/>
        </w:rPr>
        <w:fldChar w:fldCharType="begin">
          <w:fldData xml:space="preserve">PEVuZE5vdGU+PENpdGU+PEF1dGhvcj5Bem91ejwvQXV0aG9yPjxZZWFyPjIwMTg8L1llYXI+PFJl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</w:fldData>
        </w:fldChar>
      </w:r>
      <w:r>
        <w:rPr>
          <w:rFonts w:ascii="Times" w:eastAsia="Times New Roman" w:hAnsi="Times" w:cstheme="majorBidi"/>
          <w:color w:val="262626"/>
          <w:sz w:val="24"/>
          <w:szCs w:val="24"/>
          <w:lang w:bidi="he-IL"/>
        </w:rPr>
        <w:instrText xml:space="preserve"> ADDIN EN.CITE.DATA </w:instrText>
      </w:r>
      <w:r>
        <w:rPr>
          <w:rFonts w:ascii="Times" w:eastAsia="Times New Roman" w:hAnsi="Times" w:cstheme="majorBidi"/>
          <w:color w:val="262626"/>
          <w:sz w:val="24"/>
          <w:szCs w:val="24"/>
          <w:lang w:bidi="he-IL"/>
        </w:rPr>
      </w:r>
      <w:r>
        <w:rPr>
          <w:rFonts w:ascii="Times" w:eastAsia="Times New Roman" w:hAnsi="Times" w:cstheme="majorBidi"/>
          <w:color w:val="262626"/>
          <w:sz w:val="24"/>
          <w:szCs w:val="24"/>
          <w:lang w:bidi="he-IL"/>
        </w:rPr>
        <w:fldChar w:fldCharType="end"/>
      </w:r>
      <w:r>
        <w:rPr>
          <w:rFonts w:ascii="Times" w:eastAsia="Times New Roman" w:hAnsi="Times" w:cstheme="majorBidi"/>
          <w:color w:val="262626"/>
          <w:sz w:val="24"/>
          <w:szCs w:val="24"/>
          <w:lang w:bidi="he-IL"/>
        </w:rPr>
      </w:r>
      <w:r>
        <w:rPr>
          <w:rFonts w:ascii="Times" w:eastAsia="Times New Roman" w:hAnsi="Times" w:cstheme="majorBidi"/>
          <w:color w:val="262626"/>
          <w:sz w:val="24"/>
          <w:szCs w:val="24"/>
          <w:lang w:bidi="he-IL"/>
        </w:rPr>
        <w:fldChar w:fldCharType="separate"/>
      </w:r>
      <w:r>
        <w:rPr>
          <w:rFonts w:ascii="Times" w:eastAsia="Times New Roman" w:hAnsi="Times" w:cstheme="majorBidi"/>
          <w:color w:val="262626"/>
          <w:sz w:val="24"/>
          <w:szCs w:val="24"/>
          <w:vertAlign w:val="superscript"/>
          <w:lang w:bidi="he-IL"/>
        </w:rPr>
        <w:t>50-52</w:t>
      </w:r>
      <w:r>
        <w:rPr>
          <w:rFonts w:ascii="Times" w:eastAsia="Times New Roman" w:hAnsi="Times" w:cstheme="majorBidi"/>
          <w:color w:val="262626"/>
          <w:sz w:val="24"/>
          <w:szCs w:val="24"/>
          <w:lang w:bidi="he-IL"/>
        </w:rPr>
        <w:fldChar w:fldCharType="end"/>
      </w:r>
      <w:r>
        <w:rPr>
          <w:rFonts w:ascii="Times" w:eastAsia="Times New Roman" w:hAnsi="Times" w:cstheme="majorBidi"/>
          <w:color w:val="262626"/>
          <w:sz w:val="24"/>
          <w:szCs w:val="24"/>
          <w:lang w:bidi="he-IL"/>
        </w:rPr>
        <w:t xml:space="preserve"> The contribution of endogenous versus exogenous proteases in this type 2 inflammation remains to be determined.</w:t>
      </w:r>
      <w:r>
        <w:rPr>
          <w:rFonts w:ascii="Times" w:eastAsia="Times New Roman" w:hAnsi="Times" w:cstheme="majorBidi"/>
          <w:color w:val="262626"/>
          <w:sz w:val="24"/>
          <w:szCs w:val="24"/>
          <w:shd w:val="clear" w:color="auto" w:fill="F5F5F5"/>
          <w:lang w:bidi="he-IL"/>
        </w:rPr>
        <w:t xml:space="preserve">  </w:t>
      </w:r>
    </w:p>
    <w:bookmarkEnd w:id="0"/>
    <w:p w14:paraId="04BED1D2" w14:textId="77777777" w:rsidR="005B68C1" w:rsidRDefault="00702135">
      <w:pPr>
        <w:spacing w:line="480" w:lineRule="auto"/>
        <w:jc w:val="both"/>
        <w:rPr>
          <w:rFonts w:ascii="Times New Roman" w:hAnsi="Times New Roman" w:cs="Times New Roman"/>
          <w:color w:val="8EAADB" w:themeColor="accent1" w:themeTint="99"/>
          <w:sz w:val="24"/>
          <w:szCs w:val="24"/>
        </w:rPr>
      </w:pPr>
      <w:r>
        <w:rPr>
          <w:rFonts w:ascii="Times New Roman" w:hAnsi="Times New Roman" w:cs="Times New Roman"/>
          <w:sz w:val="24"/>
          <w:szCs w:val="24"/>
        </w:rPr>
        <w:t>Pollen extracts or fresh pollen from various sources (</w:t>
      </w:r>
      <w:r>
        <w:rPr>
          <w:rFonts w:ascii="Times New Roman" w:hAnsi="Times New Roman" w:cs="Times New Roman"/>
          <w:i/>
          <w:iCs/>
          <w:sz w:val="24"/>
          <w:szCs w:val="24"/>
        </w:rPr>
        <w:t>e.g., Ambrosia trifida, Poa pratensis, Betula verrucosa, Lilium logifolium, Chenopodium album, Plantago lanceolata, Eucalytus globulus, Olea europaea, Dactylis glomerulosa, Cupressa sempervirens, Pinus sylvestris</w:t>
      </w:r>
      <w:r>
        <w:rPr>
          <w:rFonts w:ascii="Times New Roman" w:hAnsi="Times New Roman" w:cs="Times New Roman"/>
          <w:sz w:val="24"/>
          <w:szCs w:val="24"/>
        </w:rPr>
        <w:t>) cleave TJs by disrupting claudin-1, occludin, ZO-1 and the adherens junction protein E-cadherin in a manner reminiscent of HDM protease allergens, increasing permeability in AECs. Cysteine, serine and metalloprotease activity has been presumptively linked to these effects.</w:t>
      </w:r>
      <w:r>
        <w:rPr>
          <w:rFonts w:ascii="Times New Roman" w:hAnsi="Times New Roman" w:cs="Times New Roman"/>
          <w:sz w:val="24"/>
          <w:szCs w:val="24"/>
        </w:rPr>
        <w:fldChar w:fldCharType="begin">
          <w:fldData xml:space="preserve">PEVuZE5vdGU+PENpdGU+PEF1dGhvcj5SdW5zd2ljazwvQXV0aG9yPjxZZWFyPjIwMDc8L1llYXI+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W5zd2ljazwvQXV0aG9yPjxZZWFyPjIwMDc8L1llYXI+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3-55</w:t>
      </w:r>
      <w:r>
        <w:rPr>
          <w:rFonts w:ascii="Times New Roman" w:hAnsi="Times New Roman" w:cs="Times New Roman"/>
          <w:sz w:val="24"/>
          <w:szCs w:val="24"/>
        </w:rPr>
        <w:fldChar w:fldCharType="end"/>
      </w:r>
      <w:r>
        <w:rPr>
          <w:rFonts w:ascii="Times New Roman" w:hAnsi="Times New Roman" w:cs="Times New Roman"/>
          <w:sz w:val="24"/>
          <w:szCs w:val="24"/>
        </w:rPr>
        <w:t xml:space="preserve"> Of note, IgE-reactive cysteine proteases have been reported in the coat of </w:t>
      </w:r>
      <w:r>
        <w:rPr>
          <w:rFonts w:ascii="Times New Roman" w:hAnsi="Times New Roman" w:cs="Times New Roman"/>
          <w:i/>
          <w:iCs/>
          <w:sz w:val="24"/>
          <w:szCs w:val="24"/>
        </w:rPr>
        <w:t xml:space="preserve">Cynodon dactylon, Sorghum halepense, </w:t>
      </w:r>
      <w:r>
        <w:rPr>
          <w:rFonts w:ascii="Times New Roman" w:hAnsi="Times New Roman" w:cs="Times New Roman"/>
          <w:sz w:val="24"/>
          <w:szCs w:val="24"/>
        </w:rPr>
        <w:t>and</w:t>
      </w:r>
      <w:r>
        <w:rPr>
          <w:rFonts w:ascii="Times New Roman" w:hAnsi="Times New Roman" w:cs="Times New Roman"/>
          <w:i/>
          <w:iCs/>
          <w:sz w:val="24"/>
          <w:szCs w:val="24"/>
        </w:rPr>
        <w:t xml:space="preserve"> Phleum pratense </w:t>
      </w:r>
      <w:r>
        <w:rPr>
          <w:rFonts w:ascii="Times New Roman" w:hAnsi="Times New Roman" w:cs="Times New Roman"/>
          <w:sz w:val="24"/>
          <w:szCs w:val="24"/>
        </w:rPr>
        <w:t>pollen</w:t>
      </w:r>
      <w:r>
        <w:rPr>
          <w:rFonts w:ascii="Times New Roman" w:hAnsi="Times New Roman" w:cs="Times New Roman"/>
          <w:i/>
          <w:iCs/>
          <w:sz w:val="24"/>
          <w:szCs w:val="24"/>
        </w:rPr>
        <w:t>.</w:t>
      </w:r>
      <w:r>
        <w:rPr>
          <w:rFonts w:ascii="Times New Roman" w:hAnsi="Times New Roman" w:cs="Times New Roman"/>
          <w:sz w:val="24"/>
          <w:szCs w:val="24"/>
        </w:rPr>
        <w:fldChar w:fldCharType="begin">
          <w:fldData xml:space="preserve">PEVuZE5vdGU+PENpdGU+PEF1dGhvcj5CYXNoaXI8L0F1dGhvcj48WWVhcj4yMDEzPC9ZZWFyPjxS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NoaXI8L0F1dGhvcj48WWVhcj4yMDEzPC9ZZWFyPjxS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sz w:val="24"/>
          <w:szCs w:val="24"/>
        </w:rPr>
        <w:t xml:space="preserve">Although the effects of these pollen coat cysteine proteases on TJs were not elucidated, the coat cysteine protease from </w:t>
      </w:r>
      <w:r>
        <w:rPr>
          <w:rFonts w:ascii="Times New Roman" w:hAnsi="Times New Roman" w:cs="Times New Roman"/>
          <w:i/>
          <w:iCs/>
          <w:sz w:val="24"/>
          <w:szCs w:val="24"/>
        </w:rPr>
        <w:t>Bermuda Grass</w:t>
      </w:r>
      <w:r>
        <w:rPr>
          <w:rFonts w:ascii="Times New Roman" w:hAnsi="Times New Roman" w:cs="Times New Roman"/>
          <w:sz w:val="24"/>
          <w:szCs w:val="24"/>
        </w:rPr>
        <w:t xml:space="preserve"> pollen increased permeability and cell detachment of human airway epithelial cells.</w:t>
      </w:r>
      <w:r>
        <w:rPr>
          <w:rFonts w:ascii="Times New Roman" w:hAnsi="Times New Roman" w:cs="Times New Roman"/>
          <w:i/>
          <w:iCs/>
          <w:sz w:val="24"/>
          <w:szCs w:val="24"/>
        </w:rPr>
        <w:t xml:space="preserve"> </w:t>
      </w:r>
      <w:r>
        <w:rPr>
          <w:rFonts w:ascii="Times New Roman" w:hAnsi="Times New Roman" w:cs="Times New Roman"/>
          <w:sz w:val="24"/>
          <w:szCs w:val="24"/>
        </w:rPr>
        <w:t xml:space="preserve">To date, it must be pointed out that only the </w:t>
      </w:r>
      <w:r>
        <w:rPr>
          <w:rFonts w:ascii="Times New Roman" w:hAnsi="Times New Roman" w:cs="Times New Roman"/>
          <w:sz w:val="24"/>
          <w:szCs w:val="24"/>
        </w:rPr>
        <w:lastRenderedPageBreak/>
        <w:t>cysteine protease Amb a 11</w:t>
      </w:r>
      <w:r>
        <w:rPr>
          <w:rFonts w:ascii="Times New Roman" w:hAnsi="Times New Roman" w:cs="Times New Roman"/>
          <w:color w:val="8EAADB" w:themeColor="accent1" w:themeTint="99"/>
          <w:sz w:val="24"/>
          <w:szCs w:val="24"/>
        </w:rPr>
        <w:t xml:space="preserve"> </w:t>
      </w:r>
      <w:r>
        <w:rPr>
          <w:rFonts w:ascii="Times New Roman" w:hAnsi="Times New Roman" w:cs="Times New Roman"/>
          <w:sz w:val="24"/>
          <w:szCs w:val="24"/>
        </w:rPr>
        <w:t>has been recognized as an</w:t>
      </w:r>
      <w:r>
        <w:rPr>
          <w:rFonts w:ascii="Times New Roman" w:hAnsi="Times New Roman" w:cs="Times New Roman"/>
          <w:color w:val="8EAADB" w:themeColor="accent1" w:themeTint="99"/>
          <w:sz w:val="24"/>
          <w:szCs w:val="24"/>
        </w:rPr>
        <w:t xml:space="preserve"> </w:t>
      </w:r>
      <w:r>
        <w:rPr>
          <w:rFonts w:ascii="Times New Roman" w:hAnsi="Times New Roman" w:cs="Times New Roman"/>
          <w:sz w:val="24"/>
          <w:szCs w:val="24"/>
        </w:rPr>
        <w:t>allergen.</w:t>
      </w:r>
      <w:r>
        <w:rPr>
          <w:rFonts w:ascii="Times New Roman" w:hAnsi="Times New Roman" w:cs="Times New Roman"/>
          <w:sz w:val="24"/>
          <w:szCs w:val="24"/>
        </w:rPr>
        <w:fldChar w:fldCharType="begin">
          <w:fldData xml:space="preserve">PEVuZE5vdGU+PENpdGU+PEF1dGhvcj5Cb3VsZXk8L0F1dGhvcj48WWVhcj4yMDE1PC9ZZWFyPjxS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VsZXk8L0F1dGhvcj48WWVhcj4yMDE1PC9ZZWFyPjxS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Recently, a IgE-reactive cysteine protease allergen displaying 95% sequence identity with Am b 11 was isolated from </w:t>
      </w:r>
      <w:r>
        <w:rPr>
          <w:rFonts w:ascii="Times New Roman" w:hAnsi="Times New Roman" w:cs="Times New Roman"/>
          <w:i/>
          <w:iCs/>
          <w:sz w:val="24"/>
          <w:szCs w:val="24"/>
        </w:rPr>
        <w:t>A. trifida</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MaW5nPC9BdXRob3I+PFllYXI+MjAyMjwvWWVhcj48UmVj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5nPC9BdXRob3I+PFllYXI+MjAyMjwvWWVhcj48UmVj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Moreover, a potential Der p 1 homologue has been reported in</w:t>
      </w:r>
      <w:r>
        <w:rPr>
          <w:rFonts w:ascii="Times New Roman" w:hAnsi="Times New Roman" w:cs="Times New Roman"/>
          <w:color w:val="8EAADB" w:themeColor="accent1" w:themeTint="99"/>
          <w:sz w:val="24"/>
          <w:szCs w:val="24"/>
        </w:rPr>
        <w:t xml:space="preserve"> </w:t>
      </w:r>
      <w:r>
        <w:rPr>
          <w:rFonts w:ascii="Times New Roman" w:hAnsi="Times New Roman" w:cs="Times New Roman"/>
          <w:i/>
          <w:iCs/>
          <w:sz w:val="24"/>
          <w:szCs w:val="24"/>
        </w:rPr>
        <w:t>Betula verrucosa</w:t>
      </w:r>
      <w:r>
        <w:rPr>
          <w:rFonts w:ascii="Times New Roman" w:hAnsi="Times New Roman" w:cs="Times New Roman"/>
          <w:sz w:val="24"/>
          <w:szCs w:val="24"/>
        </w:rPr>
        <w:t xml:space="preserve"> and </w:t>
      </w:r>
      <w:r>
        <w:rPr>
          <w:rFonts w:ascii="Times New Roman" w:hAnsi="Times New Roman" w:cs="Times New Roman"/>
          <w:i/>
          <w:iCs/>
          <w:sz w:val="24"/>
          <w:szCs w:val="24"/>
        </w:rPr>
        <w:t>Pinus sylvestris.</w:t>
      </w:r>
      <w:r>
        <w:rPr>
          <w:rFonts w:ascii="Times New Roman" w:hAnsi="Times New Roman" w:cs="Times New Roman"/>
          <w:sz w:val="24"/>
          <w:szCs w:val="24"/>
        </w:rPr>
        <w:fldChar w:fldCharType="begin">
          <w:fldData xml:space="preserve">PEVuZE5vdGU+PENpdGU+PEF1dGhvcj5Ib2xsYmFjaGVyPC9BdXRob3I+PFllYXI+MjAxNzwvWWVh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sYmFjaGVyPC9BdXRob3I+PFllYXI+MjAxNzwvWWVh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840D4D" w14:textId="77777777" w:rsidR="005B68C1" w:rsidRDefault="00702135">
      <w:pPr>
        <w:pStyle w:val="NormalWeb"/>
        <w:spacing w:line="480" w:lineRule="auto"/>
        <w:jc w:val="both"/>
        <w:rPr>
          <w:b/>
          <w:bCs/>
        </w:rPr>
      </w:pPr>
      <w:r>
        <w:rPr>
          <w:b/>
          <w:bCs/>
        </w:rPr>
        <w:t xml:space="preserve">Activation of </w:t>
      </w:r>
      <w:commentRangeStart w:id="1"/>
      <w:commentRangeStart w:id="2"/>
      <w:r>
        <w:rPr>
          <w:b/>
          <w:bCs/>
        </w:rPr>
        <w:t>structural</w:t>
      </w:r>
      <w:commentRangeEnd w:id="1"/>
      <w:r w:rsidR="00D238AD">
        <w:rPr>
          <w:rStyle w:val="CommentReference"/>
          <w:rFonts w:asciiTheme="minorHAnsi" w:eastAsiaTheme="minorHAnsi" w:hAnsiTheme="minorHAnsi" w:cstheme="minorBidi"/>
          <w:lang w:bidi="ar-SA"/>
        </w:rPr>
        <w:commentReference w:id="1"/>
      </w:r>
      <w:commentRangeEnd w:id="2"/>
      <w:r w:rsidR="00243334">
        <w:rPr>
          <w:rStyle w:val="CommentReference"/>
          <w:rFonts w:asciiTheme="minorHAnsi" w:eastAsiaTheme="minorHAnsi" w:hAnsiTheme="minorHAnsi" w:cstheme="minorBidi"/>
          <w:lang w:bidi="ar-SA"/>
        </w:rPr>
        <w:commentReference w:id="2"/>
      </w:r>
      <w:r>
        <w:rPr>
          <w:b/>
          <w:bCs/>
        </w:rPr>
        <w:t xml:space="preserve"> and immune cells by protease allergens</w:t>
      </w:r>
    </w:p>
    <w:p w14:paraId="6D82AB41" w14:textId="4D143D49" w:rsidR="005B68C1" w:rsidRDefault="00702135">
      <w:pPr>
        <w:pStyle w:val="NormalWeb"/>
        <w:spacing w:line="480" w:lineRule="auto"/>
        <w:jc w:val="both"/>
        <w:rPr>
          <w:rFonts w:eastAsia="SimSun"/>
          <w:b/>
          <w:bCs/>
          <w:lang w:eastAsia="zh-CN"/>
        </w:rPr>
      </w:pPr>
      <w:r>
        <w:t xml:space="preserve">Although degradomic methodologies have not been fully applied to protease allergens, several protein substrates targeted by allergenic proteases have been identified (Fig. 2). Common amongst these targets is linkage to mechanisms promoting </w:t>
      </w:r>
      <w:r>
        <w:rPr>
          <w:b/>
          <w:bCs/>
        </w:rPr>
        <w:t>and/or regulating</w:t>
      </w:r>
      <w:r>
        <w:t xml:space="preserve"> Th2 immune responses</w:t>
      </w:r>
      <w:r>
        <w:fldChar w:fldCharType="begin">
          <w:fldData xml:space="preserve">PEVuZE5vdGU+PENpdGU+PEF1dGhvcj5KYWNxdWV0PC9BdXRob3I+PFllYXI+MjAyMDwvWWVhcj48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</w:fldData>
        </w:fldChar>
      </w:r>
      <w:r>
        <w:instrText xml:space="preserve"> ADDIN EN.CITE </w:instrText>
      </w:r>
      <w:r>
        <w:fldChar w:fldCharType="begin">
          <w:fldData xml:space="preserve">PEVuZE5vdGU+PENpdGU+PEF1dGhvcj5KYWNxdWV0PC9BdXRob3I+PFllYXI+MjAyMDwvWWVhcj48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</w:fldData>
        </w:fldChar>
      </w:r>
      <w:r>
        <w:instrText xml:space="preserve"> ADDIN EN.CITE.DATA </w:instrText>
      </w:r>
      <w:r>
        <w:fldChar w:fldCharType="end"/>
      </w:r>
      <w:r>
        <w:fldChar w:fldCharType="separate"/>
      </w:r>
      <w:r>
        <w:rPr>
          <w:vertAlign w:val="superscript"/>
        </w:rPr>
        <w:t>6,26,60</w:t>
      </w:r>
      <w:r>
        <w:fldChar w:fldCharType="end"/>
      </w:r>
      <w:r>
        <w:t xml:space="preserve"> or skewing to Th17 responses.</w:t>
      </w:r>
      <w:r>
        <w:fldChar w:fldCharType="begin">
          <w:fldData xml:space="preserve">PEVuZE5vdGU+PENpdGU+PEF1dGhvcj5MaTwvQXV0aG9yPjxZZWFyPjIwMTk8L1llYXI+PFJlY051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</w:fldData>
        </w:fldChar>
      </w:r>
      <w:r>
        <w:instrText xml:space="preserve"> ADDIN EN.CITE </w:instrText>
      </w:r>
      <w:r>
        <w:fldChar w:fldCharType="begin">
          <w:fldData xml:space="preserve">PEVuZE5vdGU+PENpdGU+PEF1dGhvcj5MaTwvQXV0aG9yPjxZZWFyPjIwMTk8L1llYXI+PFJlY051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</w:fldData>
        </w:fldChar>
      </w:r>
      <w:r>
        <w:instrText xml:space="preserve"> ADDIN EN.CITE.DATA </w:instrText>
      </w:r>
      <w:r>
        <w:fldChar w:fldCharType="end"/>
      </w:r>
      <w:r>
        <w:fldChar w:fldCharType="separate"/>
      </w:r>
      <w:r>
        <w:rPr>
          <w:vertAlign w:val="superscript"/>
        </w:rPr>
        <w:t>5,18</w:t>
      </w:r>
      <w:r>
        <w:fldChar w:fldCharType="end"/>
      </w:r>
      <w:r>
        <w:t xml:space="preserve"> </w:t>
      </w:r>
      <w:commentRangeStart w:id="3"/>
      <w:commentRangeStart w:id="4"/>
      <w:r>
        <w:rPr>
          <w:b/>
          <w:bCs/>
        </w:rPr>
        <w:t>The activation of PAR2 by protease allergens is separately described in the next section</w:t>
      </w:r>
      <w:r>
        <w:rPr>
          <w:rFonts w:eastAsia="SimSun" w:hint="eastAsia"/>
          <w:b/>
          <w:bCs/>
          <w:lang w:eastAsia="zh-CN"/>
        </w:rPr>
        <w:t>.</w:t>
      </w:r>
      <w:commentRangeEnd w:id="3"/>
      <w:r w:rsidR="00D238AD">
        <w:rPr>
          <w:rStyle w:val="CommentReference"/>
          <w:rFonts w:asciiTheme="minorHAnsi" w:eastAsiaTheme="minorHAnsi" w:hAnsiTheme="minorHAnsi" w:cstheme="minorBidi"/>
          <w:lang w:bidi="ar-SA"/>
        </w:rPr>
        <w:commentReference w:id="3"/>
      </w:r>
      <w:commentRangeEnd w:id="4"/>
      <w:r w:rsidR="00243334">
        <w:rPr>
          <w:rStyle w:val="CommentReference"/>
          <w:rFonts w:asciiTheme="minorHAnsi" w:eastAsiaTheme="minorHAnsi" w:hAnsiTheme="minorHAnsi" w:cstheme="minorBidi"/>
          <w:lang w:bidi="ar-SA"/>
        </w:rPr>
        <w:commentReference w:id="4"/>
      </w:r>
    </w:p>
    <w:p w14:paraId="61DD2E27" w14:textId="190DB266" w:rsidR="003064EB" w:rsidRPr="003064EB" w:rsidRDefault="00702135" w:rsidP="003064EB">
      <w:pPr>
        <w:spacing w:line="480" w:lineRule="auto"/>
        <w:jc w:val="both"/>
        <w:rPr>
          <w:rFonts w:ascii="Times New Roman" w:hAnsi="Times New Roman" w:cs="Times New Roman"/>
          <w:b/>
          <w:bCs/>
          <w:sz w:val="24"/>
          <w:szCs w:val="24"/>
        </w:rPr>
      </w:pPr>
      <w:r w:rsidRPr="00763037">
        <w:rPr>
          <w:rFonts w:ascii="Times New Roman" w:hAnsi="Times New Roman" w:cs="Times New Roman"/>
          <w:sz w:val="24"/>
          <w:szCs w:val="24"/>
        </w:rPr>
        <w:t xml:space="preserve">HDM allergens Der p 1 and Der f 1 </w:t>
      </w:r>
      <w:r w:rsidRPr="00763037">
        <w:rPr>
          <w:rFonts w:ascii="Times New Roman" w:hAnsi="Times New Roman" w:cs="Times New Roman"/>
          <w:b/>
          <w:bCs/>
          <w:sz w:val="24"/>
          <w:szCs w:val="24"/>
        </w:rPr>
        <w:t>can</w:t>
      </w:r>
      <w:r w:rsidRPr="00763037">
        <w:rPr>
          <w:rFonts w:ascii="Times New Roman" w:hAnsi="Times New Roman" w:cs="Times New Roman"/>
          <w:sz w:val="24"/>
          <w:szCs w:val="24"/>
        </w:rPr>
        <w:t xml:space="preserve"> degrade airway surfactant protein-A and -D (part of the soluble innate immune system collectin) </w:t>
      </w:r>
      <w:r w:rsidRPr="00763037">
        <w:rPr>
          <w:rFonts w:ascii="Times New Roman" w:hAnsi="Times New Roman" w:cs="Times New Roman"/>
          <w:b/>
          <w:bCs/>
          <w:sz w:val="24"/>
          <w:szCs w:val="24"/>
        </w:rPr>
        <w:t>predisposing</w:t>
      </w:r>
      <w:r w:rsidRPr="00763037">
        <w:rPr>
          <w:rFonts w:ascii="Times New Roman" w:hAnsi="Times New Roman" w:cs="Times New Roman"/>
          <w:sz w:val="24"/>
          <w:szCs w:val="24"/>
        </w:rPr>
        <w:t xml:space="preserve"> to compromised epithelial barrier </w:t>
      </w:r>
      <w:r w:rsidRPr="00763037">
        <w:rPr>
          <w:rFonts w:ascii="Times New Roman" w:hAnsi="Times New Roman" w:cs="Times New Roman"/>
          <w:strike/>
          <w:sz w:val="24"/>
          <w:szCs w:val="24"/>
        </w:rPr>
        <w:t>integrity</w:t>
      </w:r>
      <w:r w:rsidR="00D238AD" w:rsidRPr="00763037">
        <w:rPr>
          <w:rFonts w:ascii="Times New Roman" w:hAnsi="Times New Roman" w:cs="Times New Roman"/>
          <w:b/>
          <w:bCs/>
          <w:sz w:val="24"/>
          <w:szCs w:val="24"/>
        </w:rPr>
        <w:t>defences</w:t>
      </w:r>
      <w:r w:rsidRPr="00763037">
        <w:rPr>
          <w:rFonts w:ascii="Times New Roman" w:hAnsi="Times New Roman" w:cs="Times New Roman"/>
          <w:sz w:val="24"/>
          <w:szCs w:val="24"/>
        </w:rPr>
        <w:t>.</w:t>
      </w:r>
      <w:r w:rsidRPr="00763037">
        <w:rPr>
          <w:rFonts w:ascii="Times New Roman" w:hAnsi="Times New Roman" w:cs="Times New Roman"/>
          <w:sz w:val="24"/>
          <w:szCs w:val="24"/>
        </w:rPr>
        <w:fldChar w:fldCharType="begin">
          <w:fldData xml:space="preserve">PEVuZE5vdGU+PENpdGU+PEF1dGhvcj5EZWI8L0F1dGhvcj48WWVhcj4yMDA3PC9ZZWFyPjxSZWNO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</w:fldData>
        </w:fldChar>
      </w:r>
      <w:r w:rsidRPr="00763037">
        <w:rPr>
          <w:rFonts w:ascii="Times New Roman" w:hAnsi="Times New Roman" w:cs="Times New Roman"/>
          <w:sz w:val="24"/>
          <w:szCs w:val="24"/>
        </w:rPr>
        <w:instrText xml:space="preserve"> ADDIN EN.CITE </w:instrText>
      </w:r>
      <w:r w:rsidRPr="00763037">
        <w:rPr>
          <w:rFonts w:ascii="Times New Roman" w:hAnsi="Times New Roman" w:cs="Times New Roman"/>
          <w:sz w:val="24"/>
          <w:szCs w:val="24"/>
        </w:rPr>
        <w:fldChar w:fldCharType="begin">
          <w:fldData xml:space="preserve">PEVuZE5vdGU+PENpdGU+PEF1dGhvcj5EZWI8L0F1dGhvcj48WWVhcj4yMDA3PC9ZZWFyPjxSZWNO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</w:fldData>
        </w:fldChar>
      </w:r>
      <w:r w:rsidRPr="00763037">
        <w:rPr>
          <w:rFonts w:ascii="Times New Roman" w:hAnsi="Times New Roman" w:cs="Times New Roman"/>
          <w:sz w:val="24"/>
          <w:szCs w:val="24"/>
        </w:rPr>
        <w:instrText xml:space="preserve"> ADDIN EN.CITE.DATA </w:instrText>
      </w:r>
      <w:r w:rsidRPr="00763037">
        <w:rPr>
          <w:rFonts w:ascii="Times New Roman" w:hAnsi="Times New Roman" w:cs="Times New Roman"/>
          <w:sz w:val="24"/>
          <w:szCs w:val="24"/>
        </w:rPr>
      </w:r>
      <w:r w:rsidRPr="00763037">
        <w:rPr>
          <w:rFonts w:ascii="Times New Roman" w:hAnsi="Times New Roman" w:cs="Times New Roman"/>
          <w:sz w:val="24"/>
          <w:szCs w:val="24"/>
        </w:rPr>
        <w:fldChar w:fldCharType="end"/>
      </w:r>
      <w:r w:rsidRPr="00763037">
        <w:rPr>
          <w:rFonts w:ascii="Times New Roman" w:hAnsi="Times New Roman" w:cs="Times New Roman"/>
          <w:sz w:val="24"/>
          <w:szCs w:val="24"/>
        </w:rPr>
      </w:r>
      <w:r w:rsidRPr="00763037">
        <w:rPr>
          <w:rFonts w:ascii="Times New Roman" w:hAnsi="Times New Roman" w:cs="Times New Roman"/>
          <w:sz w:val="24"/>
          <w:szCs w:val="24"/>
        </w:rPr>
        <w:fldChar w:fldCharType="separate"/>
      </w:r>
      <w:r w:rsidRPr="00763037">
        <w:rPr>
          <w:rFonts w:ascii="Times New Roman" w:hAnsi="Times New Roman" w:cs="Times New Roman"/>
          <w:sz w:val="24"/>
          <w:szCs w:val="24"/>
          <w:vertAlign w:val="superscript"/>
        </w:rPr>
        <w:t>61</w:t>
      </w:r>
      <w:r w:rsidRPr="00763037">
        <w:rPr>
          <w:rFonts w:ascii="Times New Roman" w:hAnsi="Times New Roman" w:cs="Times New Roman"/>
          <w:sz w:val="24"/>
          <w:szCs w:val="24"/>
        </w:rPr>
        <w:fldChar w:fldCharType="end"/>
      </w:r>
      <w:r w:rsidRPr="00763037">
        <w:rPr>
          <w:rFonts w:ascii="Times New Roman" w:hAnsi="Times New Roman" w:cs="Times New Roman"/>
          <w:sz w:val="24"/>
          <w:szCs w:val="24"/>
        </w:rPr>
        <w:t xml:space="preserve"> In addition, Der p 1 also degraded</w:t>
      </w:r>
      <w:r>
        <w:t xml:space="preserve"> </w:t>
      </w:r>
      <w:r w:rsidR="00D238AD" w:rsidRPr="00763037">
        <w:rPr>
          <w:rFonts w:ascii="Times New Roman" w:hAnsi="Times New Roman" w:cs="Times New Roman"/>
          <w:b/>
          <w:bCs/>
          <w:sz w:val="24"/>
          <w:szCs w:val="24"/>
        </w:rPr>
        <w:t>α</w:t>
      </w:r>
      <w:r w:rsidR="00D238AD" w:rsidRPr="00763037">
        <w:rPr>
          <w:rFonts w:ascii="Times New Roman" w:hAnsi="Times New Roman" w:cs="Times New Roman"/>
          <w:b/>
          <w:bCs/>
          <w:sz w:val="24"/>
          <w:szCs w:val="24"/>
          <w:vertAlign w:val="subscript"/>
        </w:rPr>
        <w:t>1</w:t>
      </w:r>
      <w:r w:rsidR="00D238AD" w:rsidRPr="00763037">
        <w:rPr>
          <w:rFonts w:ascii="Times New Roman" w:hAnsi="Times New Roman" w:cs="Times New Roman"/>
          <w:b/>
          <w:bCs/>
          <w:sz w:val="24"/>
          <w:szCs w:val="24"/>
        </w:rPr>
        <w:t>-antitrypsin, secretory leukocyte protease inhibitor and elafin which are</w:t>
      </w:r>
      <w:r w:rsidR="00D238AD" w:rsidDel="00D238AD">
        <w:t xml:space="preserve"> </w:t>
      </w:r>
      <w:r w:rsidRPr="00763037">
        <w:rPr>
          <w:rFonts w:ascii="Times New Roman" w:hAnsi="Times New Roman" w:cs="Times New Roman"/>
          <w:strike/>
          <w:sz w:val="24"/>
          <w:szCs w:val="24"/>
        </w:rPr>
        <w:t>some protease inhibitors from the</w:t>
      </w:r>
      <w:r w:rsidR="00763037">
        <w:rPr>
          <w:rFonts w:ascii="Times New Roman" w:hAnsi="Times New Roman" w:cs="Times New Roman"/>
          <w:sz w:val="24"/>
          <w:szCs w:val="24"/>
        </w:rPr>
        <w:t xml:space="preserve"> </w:t>
      </w:r>
      <w:r w:rsidR="00D238AD" w:rsidRPr="00763037">
        <w:rPr>
          <w:rFonts w:ascii="Times New Roman" w:hAnsi="Times New Roman" w:cs="Times New Roman"/>
          <w:b/>
          <w:bCs/>
          <w:sz w:val="24"/>
          <w:szCs w:val="24"/>
        </w:rPr>
        <w:t>components of the</w:t>
      </w:r>
      <w:r w:rsidRPr="00763037">
        <w:rPr>
          <w:rFonts w:ascii="Times New Roman" w:hAnsi="Times New Roman" w:cs="Times New Roman"/>
          <w:sz w:val="24"/>
          <w:szCs w:val="24"/>
        </w:rPr>
        <w:t xml:space="preserve"> lung antiprotease network</w:t>
      </w:r>
      <w:r w:rsidRPr="00763037">
        <w:rPr>
          <w:rFonts w:ascii="Times New Roman" w:hAnsi="Times New Roman" w:cs="Times New Roman"/>
          <w:strike/>
          <w:sz w:val="24"/>
          <w:szCs w:val="24"/>
        </w:rPr>
        <w:t>such as elastase inhibitors (alpha1-antitrypsin, secretory leukocyte protease inhibitor and elafin)</w:t>
      </w:r>
      <w:r w:rsidRPr="00763037">
        <w:t>.</w:t>
      </w:r>
      <w:r w:rsidRPr="003064EB">
        <w:rPr>
          <w:b/>
          <w:bCs/>
        </w:rPr>
        <w:fldChar w:fldCharType="begin">
          <w:fldData xml:space="preserve">PEVuZE5vdGU+PENpdGU+PEF1dGhvcj5Ccm93bjwvQXV0aG9yPjxZZWFyPjIwMDM8L1llYXI+PFJl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</w:fldData>
        </w:fldChar>
      </w:r>
      <w:r w:rsidRPr="003064EB">
        <w:rPr>
          <w:b/>
          <w:bCs/>
        </w:rPr>
        <w:instrText xml:space="preserve"> ADDIN EN.CITE </w:instrText>
      </w:r>
      <w:r w:rsidRPr="003064EB">
        <w:rPr>
          <w:b/>
          <w:bCs/>
        </w:rPr>
        <w:fldChar w:fldCharType="begin">
          <w:fldData xml:space="preserve">PEVuZE5vdGU+PENpdGU+PEF1dGhvcj5Ccm93bjwvQXV0aG9yPjxZZWFyPjIwMDM8L1llYXI+PFJl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</w:fldData>
        </w:fldChar>
      </w:r>
      <w:r w:rsidRPr="003064EB">
        <w:rPr>
          <w:b/>
          <w:bCs/>
        </w:rPr>
        <w:instrText xml:space="preserve"> ADDIN EN.CITE.DATA </w:instrText>
      </w:r>
      <w:r w:rsidRPr="003064EB">
        <w:rPr>
          <w:b/>
          <w:bCs/>
        </w:rPr>
      </w:r>
      <w:r w:rsidRPr="003064EB">
        <w:rPr>
          <w:b/>
          <w:bCs/>
        </w:rPr>
        <w:fldChar w:fldCharType="end"/>
      </w:r>
      <w:r w:rsidRPr="003064EB">
        <w:rPr>
          <w:b/>
          <w:bCs/>
        </w:rPr>
      </w:r>
      <w:r w:rsidRPr="003064EB">
        <w:rPr>
          <w:b/>
          <w:bCs/>
        </w:rPr>
        <w:fldChar w:fldCharType="separate"/>
      </w:r>
      <w:r w:rsidRPr="003064EB">
        <w:rPr>
          <w:b/>
          <w:bCs/>
          <w:vertAlign w:val="superscript"/>
        </w:rPr>
        <w:t>62</w:t>
      </w:r>
      <w:r w:rsidRPr="003064EB">
        <w:rPr>
          <w:b/>
          <w:bCs/>
        </w:rPr>
        <w:fldChar w:fldCharType="end"/>
      </w:r>
      <w:r w:rsidRPr="003064EB">
        <w:rPr>
          <w:b/>
          <w:bCs/>
        </w:rPr>
        <w:t xml:space="preserve"> </w:t>
      </w:r>
      <w:r w:rsidRPr="003064EB">
        <w:rPr>
          <w:rFonts w:ascii="Times New Roman" w:hAnsi="Times New Roman" w:cs="Times New Roman"/>
          <w:b/>
          <w:bCs/>
          <w:sz w:val="24"/>
          <w:szCs w:val="24"/>
        </w:rPr>
        <w:t>Der p 1 instigates the canonical, thrombin-dependent activation of PAR1 and PAR4 in AECs by its capacity to mature prothrombin into thrombin.</w:t>
      </w:r>
      <w:r w:rsidRPr="003064EB">
        <w:rPr>
          <w:rFonts w:ascii="Times New Roman" w:hAnsi="Times New Roman" w:cs="Times New Roman"/>
          <w:b/>
          <w:bCs/>
          <w:sz w:val="24"/>
          <w:szCs w:val="24"/>
        </w:rPr>
        <w:fldChar w:fldCharType="begin">
          <w:fldData xml:space="preserve">PEVuZE5vdGU+PENpdGU+PEF1dGhvcj5DaGVuPC9BdXRob3I+PFllYXI+MjAxNzwvWWVhcj48UmVj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</w:fldData>
        </w:fldChar>
      </w:r>
      <w:r w:rsidRPr="003064EB">
        <w:rPr>
          <w:rFonts w:ascii="Times New Roman" w:hAnsi="Times New Roman" w:cs="Times New Roman"/>
          <w:b/>
          <w:bCs/>
          <w:sz w:val="24"/>
          <w:szCs w:val="24"/>
        </w:rPr>
        <w:instrText xml:space="preserve"> ADDIN EN.CITE </w:instrText>
      </w:r>
      <w:r w:rsidRPr="003064EB">
        <w:rPr>
          <w:rFonts w:ascii="Times New Roman" w:hAnsi="Times New Roman" w:cs="Times New Roman"/>
          <w:b/>
          <w:bCs/>
          <w:sz w:val="24"/>
          <w:szCs w:val="24"/>
        </w:rPr>
        <w:fldChar w:fldCharType="begin">
          <w:fldData xml:space="preserve">PEVuZE5vdGU+PENpdGU+PEF1dGhvcj5DaGVuPC9BdXRob3I+PFllYXI+MjAxNzwvWWVhcj48UmVj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</w:fldData>
        </w:fldChar>
      </w:r>
      <w:r w:rsidRPr="003064EB">
        <w:rPr>
          <w:rFonts w:ascii="Times New Roman" w:hAnsi="Times New Roman" w:cs="Times New Roman"/>
          <w:b/>
          <w:bCs/>
          <w:sz w:val="24"/>
          <w:szCs w:val="24"/>
        </w:rPr>
        <w:instrText xml:space="preserve"> ADDIN EN.CITE.DATA </w:instrText>
      </w:r>
      <w:r w:rsidRPr="003064EB">
        <w:rPr>
          <w:rFonts w:ascii="Times New Roman" w:hAnsi="Times New Roman" w:cs="Times New Roman"/>
          <w:b/>
          <w:bCs/>
          <w:sz w:val="24"/>
          <w:szCs w:val="24"/>
        </w:rPr>
      </w:r>
      <w:r w:rsidRPr="003064EB">
        <w:rPr>
          <w:rFonts w:ascii="Times New Roman" w:hAnsi="Times New Roman" w:cs="Times New Roman"/>
          <w:b/>
          <w:bCs/>
          <w:sz w:val="24"/>
          <w:szCs w:val="24"/>
        </w:rPr>
        <w:fldChar w:fldCharType="end"/>
      </w:r>
      <w:r w:rsidRPr="003064EB">
        <w:rPr>
          <w:rFonts w:ascii="Times New Roman" w:hAnsi="Times New Roman" w:cs="Times New Roman"/>
          <w:b/>
          <w:bCs/>
          <w:sz w:val="24"/>
          <w:szCs w:val="24"/>
        </w:rPr>
      </w:r>
      <w:r w:rsidRPr="003064EB">
        <w:rPr>
          <w:rFonts w:ascii="Times New Roman" w:hAnsi="Times New Roman" w:cs="Times New Roman"/>
          <w:b/>
          <w:bCs/>
          <w:sz w:val="24"/>
          <w:szCs w:val="24"/>
        </w:rPr>
        <w:fldChar w:fldCharType="separate"/>
      </w:r>
      <w:r w:rsidRPr="003064EB">
        <w:rPr>
          <w:rFonts w:ascii="Times New Roman" w:hAnsi="Times New Roman" w:cs="Times New Roman"/>
          <w:b/>
          <w:bCs/>
          <w:sz w:val="24"/>
          <w:szCs w:val="24"/>
          <w:vertAlign w:val="superscript"/>
        </w:rPr>
        <w:t>74-76</w:t>
      </w:r>
      <w:r w:rsidRPr="003064EB">
        <w:rPr>
          <w:rFonts w:ascii="Times New Roman" w:hAnsi="Times New Roman" w:cs="Times New Roman"/>
          <w:b/>
          <w:bCs/>
          <w:sz w:val="24"/>
          <w:szCs w:val="24"/>
        </w:rPr>
        <w:fldChar w:fldCharType="end"/>
      </w:r>
      <w:r w:rsidRPr="003064EB">
        <w:rPr>
          <w:rFonts w:ascii="Times New Roman" w:hAnsi="Times New Roman" w:cs="Times New Roman"/>
          <w:b/>
          <w:bCs/>
          <w:sz w:val="24"/>
          <w:szCs w:val="24"/>
        </w:rPr>
        <w:t xml:space="preserve"> The proteolysis of fibrinogen by thrombin releases fibrinogen cleavage products that activate Toll-like receptor (TLR</w:t>
      </w:r>
      <w:r w:rsidR="005A28A2">
        <w:rPr>
          <w:rFonts w:ascii="Times New Roman" w:hAnsi="Times New Roman" w:cs="Times New Roman"/>
          <w:b/>
          <w:bCs/>
          <w:sz w:val="24"/>
          <w:szCs w:val="24"/>
        </w:rPr>
        <w:t>4</w:t>
      </w:r>
      <w:r w:rsidRPr="003064EB">
        <w:rPr>
          <w:rFonts w:ascii="Times New Roman" w:hAnsi="Times New Roman" w:cs="Times New Roman"/>
          <w:b/>
          <w:bCs/>
          <w:sz w:val="24"/>
          <w:szCs w:val="24"/>
        </w:rPr>
        <w:t>) (with clot formation)</w:t>
      </w:r>
      <w:r w:rsidRPr="003064EB">
        <w:rPr>
          <w:rFonts w:ascii="Times New Roman" w:hAnsi="Times New Roman" w:cs="Times New Roman"/>
          <w:b/>
          <w:bCs/>
          <w:sz w:val="24"/>
          <w:szCs w:val="24"/>
        </w:rPr>
        <w:fldChar w:fldCharType="begin">
          <w:fldData xml:space="preserve">PEVuZE5vdGU+PENpdGU+PEF1dGhvcj5NaWxsaWVuPC9BdXRob3I+PFllYXI+MjAxMzwvWWVhcj48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</w:fldData>
        </w:fldChar>
      </w:r>
      <w:r w:rsidRPr="003064EB">
        <w:rPr>
          <w:rFonts w:ascii="Times New Roman" w:hAnsi="Times New Roman" w:cs="Times New Roman"/>
          <w:b/>
          <w:bCs/>
          <w:sz w:val="24"/>
          <w:szCs w:val="24"/>
        </w:rPr>
        <w:instrText xml:space="preserve"> ADDIN EN.CITE </w:instrText>
      </w:r>
      <w:r w:rsidRPr="003064EB">
        <w:rPr>
          <w:rFonts w:ascii="Times New Roman" w:hAnsi="Times New Roman" w:cs="Times New Roman"/>
          <w:b/>
          <w:bCs/>
          <w:sz w:val="24"/>
          <w:szCs w:val="24"/>
        </w:rPr>
        <w:fldChar w:fldCharType="begin">
          <w:fldData xml:space="preserve">PEVuZE5vdGU+PENpdGU+PEF1dGhvcj5NaWxsaWVuPC9BdXRob3I+PFllYXI+MjAxMzwvWWVhcj48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</w:fldData>
        </w:fldChar>
      </w:r>
      <w:r w:rsidRPr="003064EB">
        <w:rPr>
          <w:rFonts w:ascii="Times New Roman" w:hAnsi="Times New Roman" w:cs="Times New Roman"/>
          <w:b/>
          <w:bCs/>
          <w:sz w:val="24"/>
          <w:szCs w:val="24"/>
        </w:rPr>
        <w:instrText xml:space="preserve"> ADDIN EN.CITE.DATA </w:instrText>
      </w:r>
      <w:r w:rsidRPr="003064EB">
        <w:rPr>
          <w:rFonts w:ascii="Times New Roman" w:hAnsi="Times New Roman" w:cs="Times New Roman"/>
          <w:b/>
          <w:bCs/>
          <w:sz w:val="24"/>
          <w:szCs w:val="24"/>
        </w:rPr>
      </w:r>
      <w:r w:rsidRPr="003064EB">
        <w:rPr>
          <w:rFonts w:ascii="Times New Roman" w:hAnsi="Times New Roman" w:cs="Times New Roman"/>
          <w:b/>
          <w:bCs/>
          <w:sz w:val="24"/>
          <w:szCs w:val="24"/>
        </w:rPr>
        <w:fldChar w:fldCharType="end"/>
      </w:r>
      <w:r w:rsidRPr="003064EB">
        <w:rPr>
          <w:rFonts w:ascii="Times New Roman" w:hAnsi="Times New Roman" w:cs="Times New Roman"/>
          <w:b/>
          <w:bCs/>
          <w:sz w:val="24"/>
          <w:szCs w:val="24"/>
        </w:rPr>
      </w:r>
      <w:r w:rsidRPr="003064EB">
        <w:rPr>
          <w:rFonts w:ascii="Times New Roman" w:hAnsi="Times New Roman" w:cs="Times New Roman"/>
          <w:b/>
          <w:bCs/>
          <w:sz w:val="24"/>
          <w:szCs w:val="24"/>
        </w:rPr>
        <w:fldChar w:fldCharType="separate"/>
      </w:r>
      <w:r w:rsidRPr="003064EB">
        <w:rPr>
          <w:rFonts w:ascii="Times New Roman" w:hAnsi="Times New Roman" w:cs="Times New Roman"/>
          <w:b/>
          <w:bCs/>
          <w:sz w:val="24"/>
          <w:szCs w:val="24"/>
          <w:vertAlign w:val="superscript"/>
        </w:rPr>
        <w:t>77</w:t>
      </w:r>
      <w:r w:rsidRPr="003064EB">
        <w:rPr>
          <w:rFonts w:ascii="Times New Roman" w:hAnsi="Times New Roman" w:cs="Times New Roman"/>
          <w:b/>
          <w:bCs/>
          <w:sz w:val="24"/>
          <w:szCs w:val="24"/>
        </w:rPr>
        <w:fldChar w:fldCharType="end"/>
      </w:r>
      <w:r w:rsidRPr="003064EB">
        <w:rPr>
          <w:rFonts w:ascii="Times New Roman" w:hAnsi="Times New Roman" w:cs="Times New Roman"/>
          <w:b/>
          <w:bCs/>
          <w:sz w:val="24"/>
          <w:szCs w:val="24"/>
        </w:rPr>
        <w:t xml:space="preserve"> (Fig.2). Fungal protease allergens as well as HDM extracts can selectively promote the fibrinogen cleavage product-TLR4 axis.</w:t>
      </w:r>
      <w:r w:rsidRPr="003064EB">
        <w:rPr>
          <w:rFonts w:ascii="Times New Roman" w:hAnsi="Times New Roman" w:cs="Times New Roman"/>
          <w:b/>
          <w:bCs/>
          <w:sz w:val="24"/>
          <w:szCs w:val="24"/>
        </w:rPr>
        <w:fldChar w:fldCharType="begin">
          <w:fldData xml:space="preserve">PEVuZE5vdGU+PENpdGU+PEF1dGhvcj5MYW5kZXJzPC9BdXRob3I+PFllYXI+MjAxOTwvWWVhcj48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</w:fldData>
        </w:fldChar>
      </w:r>
      <w:r w:rsidRPr="003064EB">
        <w:rPr>
          <w:rFonts w:ascii="Times New Roman" w:hAnsi="Times New Roman" w:cs="Times New Roman"/>
          <w:b/>
          <w:bCs/>
          <w:sz w:val="24"/>
          <w:szCs w:val="24"/>
        </w:rPr>
        <w:instrText xml:space="preserve"> ADDIN EN.CITE </w:instrText>
      </w:r>
      <w:r w:rsidRPr="003064EB">
        <w:rPr>
          <w:rFonts w:ascii="Times New Roman" w:hAnsi="Times New Roman" w:cs="Times New Roman"/>
          <w:b/>
          <w:bCs/>
          <w:sz w:val="24"/>
          <w:szCs w:val="24"/>
        </w:rPr>
        <w:fldChar w:fldCharType="begin">
          <w:fldData xml:space="preserve">PEVuZE5vdGU+PENpdGU+PEF1dGhvcj5MYW5kZXJzPC9BdXRob3I+PFllYXI+MjAxOTwvWWVhcj48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</w:fldData>
        </w:fldChar>
      </w:r>
      <w:r w:rsidRPr="003064EB">
        <w:rPr>
          <w:rFonts w:ascii="Times New Roman" w:hAnsi="Times New Roman" w:cs="Times New Roman"/>
          <w:b/>
          <w:bCs/>
          <w:sz w:val="24"/>
          <w:szCs w:val="24"/>
        </w:rPr>
        <w:instrText xml:space="preserve"> ADDIN EN.CITE.DATA </w:instrText>
      </w:r>
      <w:r w:rsidRPr="003064EB">
        <w:rPr>
          <w:rFonts w:ascii="Times New Roman" w:hAnsi="Times New Roman" w:cs="Times New Roman"/>
          <w:b/>
          <w:bCs/>
          <w:sz w:val="24"/>
          <w:szCs w:val="24"/>
        </w:rPr>
      </w:r>
      <w:r w:rsidRPr="003064EB">
        <w:rPr>
          <w:rFonts w:ascii="Times New Roman" w:hAnsi="Times New Roman" w:cs="Times New Roman"/>
          <w:b/>
          <w:bCs/>
          <w:sz w:val="24"/>
          <w:szCs w:val="24"/>
        </w:rPr>
        <w:fldChar w:fldCharType="end"/>
      </w:r>
      <w:r w:rsidRPr="003064EB">
        <w:rPr>
          <w:rFonts w:ascii="Times New Roman" w:hAnsi="Times New Roman" w:cs="Times New Roman"/>
          <w:b/>
          <w:bCs/>
          <w:sz w:val="24"/>
          <w:szCs w:val="24"/>
        </w:rPr>
      </w:r>
      <w:r w:rsidRPr="003064EB">
        <w:rPr>
          <w:rFonts w:ascii="Times New Roman" w:hAnsi="Times New Roman" w:cs="Times New Roman"/>
          <w:b/>
          <w:bCs/>
          <w:sz w:val="24"/>
          <w:szCs w:val="24"/>
        </w:rPr>
        <w:fldChar w:fldCharType="separate"/>
      </w:r>
      <w:r w:rsidRPr="003064EB">
        <w:rPr>
          <w:rFonts w:ascii="Times New Roman" w:hAnsi="Times New Roman" w:cs="Times New Roman"/>
          <w:b/>
          <w:bCs/>
          <w:sz w:val="24"/>
          <w:szCs w:val="24"/>
          <w:vertAlign w:val="superscript"/>
        </w:rPr>
        <w:t>78</w:t>
      </w:r>
      <w:r w:rsidRPr="003064EB">
        <w:rPr>
          <w:rFonts w:ascii="Times New Roman" w:hAnsi="Times New Roman" w:cs="Times New Roman"/>
          <w:b/>
          <w:bCs/>
          <w:sz w:val="24"/>
          <w:szCs w:val="24"/>
        </w:rPr>
        <w:fldChar w:fldCharType="end"/>
      </w:r>
      <w:r w:rsidRPr="003064EB">
        <w:rPr>
          <w:rFonts w:ascii="Times New Roman" w:hAnsi="Times New Roman" w:cs="Times New Roman"/>
          <w:b/>
          <w:bCs/>
          <w:sz w:val="24"/>
          <w:szCs w:val="24"/>
        </w:rPr>
        <w:t xml:space="preserve"> Thrombin was recently shown to activate the maturation of interleukin-1α (IL-1α), a central pleiotropic pro-inflammatory cytokine.</w:t>
      </w:r>
      <w:r w:rsidRPr="003064EB">
        <w:rPr>
          <w:rFonts w:ascii="Times New Roman" w:hAnsi="Times New Roman" w:cs="Times New Roman"/>
          <w:b/>
          <w:bCs/>
          <w:sz w:val="24"/>
          <w:szCs w:val="24"/>
        </w:rPr>
        <w:fldChar w:fldCharType="begin">
          <w:fldData xml:space="preserve">PEVuZE5vdGU+PENpdGU+PEF1dGhvcj5CdXJ6eW5za2k8L0F1dGhvcj48WWVhcj4yMDE5PC9ZZWFy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==
</w:fldData>
        </w:fldChar>
      </w:r>
      <w:r w:rsidRPr="003064EB">
        <w:rPr>
          <w:rFonts w:ascii="Times New Roman" w:hAnsi="Times New Roman" w:cs="Times New Roman"/>
          <w:b/>
          <w:bCs/>
          <w:sz w:val="24"/>
          <w:szCs w:val="24"/>
        </w:rPr>
        <w:instrText xml:space="preserve"> ADDIN EN.CITE </w:instrText>
      </w:r>
      <w:r w:rsidRPr="003064EB">
        <w:rPr>
          <w:rFonts w:ascii="Times New Roman" w:hAnsi="Times New Roman" w:cs="Times New Roman"/>
          <w:b/>
          <w:bCs/>
          <w:sz w:val="24"/>
          <w:szCs w:val="24"/>
        </w:rPr>
        <w:fldChar w:fldCharType="begin">
          <w:fldData xml:space="preserve">PEVuZE5vdGU+PENpdGU+PEF1dGhvcj5CdXJ6eW5za2k8L0F1dGhvcj48WWVhcj4yMDE5PC9ZZWFy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==
</w:fldData>
        </w:fldChar>
      </w:r>
      <w:r w:rsidRPr="003064EB">
        <w:rPr>
          <w:rFonts w:ascii="Times New Roman" w:hAnsi="Times New Roman" w:cs="Times New Roman"/>
          <w:b/>
          <w:bCs/>
          <w:sz w:val="24"/>
          <w:szCs w:val="24"/>
        </w:rPr>
        <w:instrText xml:space="preserve"> ADDIN EN.CITE.DATA </w:instrText>
      </w:r>
      <w:r w:rsidRPr="003064EB">
        <w:rPr>
          <w:rFonts w:ascii="Times New Roman" w:hAnsi="Times New Roman" w:cs="Times New Roman"/>
          <w:b/>
          <w:bCs/>
          <w:sz w:val="24"/>
          <w:szCs w:val="24"/>
        </w:rPr>
      </w:r>
      <w:r w:rsidRPr="003064EB">
        <w:rPr>
          <w:rFonts w:ascii="Times New Roman" w:hAnsi="Times New Roman" w:cs="Times New Roman"/>
          <w:b/>
          <w:bCs/>
          <w:sz w:val="24"/>
          <w:szCs w:val="24"/>
        </w:rPr>
        <w:fldChar w:fldCharType="end"/>
      </w:r>
      <w:r w:rsidRPr="003064EB">
        <w:rPr>
          <w:rFonts w:ascii="Times New Roman" w:hAnsi="Times New Roman" w:cs="Times New Roman"/>
          <w:b/>
          <w:bCs/>
          <w:sz w:val="24"/>
          <w:szCs w:val="24"/>
        </w:rPr>
      </w:r>
      <w:r w:rsidRPr="003064EB">
        <w:rPr>
          <w:rFonts w:ascii="Times New Roman" w:hAnsi="Times New Roman" w:cs="Times New Roman"/>
          <w:b/>
          <w:bCs/>
          <w:sz w:val="24"/>
          <w:szCs w:val="24"/>
        </w:rPr>
        <w:fldChar w:fldCharType="separate"/>
      </w:r>
      <w:r w:rsidRPr="003064EB">
        <w:rPr>
          <w:rFonts w:ascii="Times New Roman" w:hAnsi="Times New Roman" w:cs="Times New Roman"/>
          <w:b/>
          <w:bCs/>
          <w:sz w:val="24"/>
          <w:szCs w:val="24"/>
          <w:vertAlign w:val="superscript"/>
        </w:rPr>
        <w:t>79</w:t>
      </w:r>
      <w:r w:rsidRPr="003064EB">
        <w:rPr>
          <w:rFonts w:ascii="Times New Roman" w:hAnsi="Times New Roman" w:cs="Times New Roman"/>
          <w:b/>
          <w:bCs/>
          <w:sz w:val="24"/>
          <w:szCs w:val="24"/>
        </w:rPr>
        <w:fldChar w:fldCharType="end"/>
      </w:r>
      <w:r w:rsidRPr="003064EB">
        <w:rPr>
          <w:rFonts w:ascii="Times New Roman" w:hAnsi="Times New Roman" w:cs="Times New Roman"/>
          <w:b/>
          <w:bCs/>
          <w:sz w:val="24"/>
          <w:szCs w:val="24"/>
        </w:rPr>
        <w:t xml:space="preserve"> In addition, this </w:t>
      </w:r>
      <w:r w:rsidRPr="003064EB">
        <w:rPr>
          <w:rFonts w:ascii="Times New Roman" w:hAnsi="Times New Roman" w:cs="Times New Roman"/>
          <w:b/>
          <w:bCs/>
          <w:sz w:val="24"/>
          <w:szCs w:val="24"/>
        </w:rPr>
        <w:lastRenderedPageBreak/>
        <w:t>mechanism entrains other signaling pathways (epidermal growth factor receptor</w:t>
      </w:r>
      <w:r w:rsidR="005A28A2">
        <w:rPr>
          <w:rFonts w:ascii="Times New Roman" w:hAnsi="Times New Roman" w:cs="Times New Roman"/>
          <w:b/>
          <w:bCs/>
          <w:sz w:val="24"/>
          <w:szCs w:val="24"/>
        </w:rPr>
        <w:t xml:space="preserve"> (EGFR)</w:t>
      </w:r>
      <w:r w:rsidRPr="003064EB">
        <w:rPr>
          <w:rFonts w:ascii="Times New Roman" w:hAnsi="Times New Roman" w:cs="Times New Roman"/>
          <w:b/>
          <w:bCs/>
          <w:sz w:val="24"/>
          <w:szCs w:val="24"/>
        </w:rPr>
        <w:t xml:space="preserve"> signaling, activation of myosin motors, gating of pannexons, ATP release, ligation of P</w:t>
      </w:r>
      <w:r w:rsidRPr="003064EB">
        <w:rPr>
          <w:rFonts w:ascii="Times New Roman" w:hAnsi="Times New Roman" w:cs="Times New Roman"/>
          <w:b/>
          <w:bCs/>
          <w:sz w:val="24"/>
          <w:szCs w:val="24"/>
          <w:vertAlign w:val="subscript"/>
        </w:rPr>
        <w:t>2</w:t>
      </w:r>
      <w:r w:rsidRPr="003064EB">
        <w:rPr>
          <w:rFonts w:ascii="Times New Roman" w:hAnsi="Times New Roman" w:cs="Times New Roman"/>
          <w:b/>
          <w:bCs/>
          <w:sz w:val="24"/>
          <w:szCs w:val="24"/>
        </w:rPr>
        <w:t>Y</w:t>
      </w:r>
      <w:r w:rsidRPr="003064EB">
        <w:rPr>
          <w:rFonts w:ascii="Times New Roman" w:hAnsi="Times New Roman" w:cs="Times New Roman"/>
          <w:b/>
          <w:bCs/>
          <w:sz w:val="24"/>
          <w:szCs w:val="24"/>
          <w:vertAlign w:val="subscript"/>
        </w:rPr>
        <w:t>2</w:t>
      </w:r>
      <w:r w:rsidRPr="003064EB">
        <w:rPr>
          <w:rFonts w:ascii="Times New Roman" w:hAnsi="Times New Roman" w:cs="Times New Roman"/>
          <w:b/>
          <w:bCs/>
          <w:sz w:val="24"/>
          <w:szCs w:val="24"/>
        </w:rPr>
        <w:t xml:space="preserve"> and P</w:t>
      </w:r>
      <w:r w:rsidRPr="003064EB">
        <w:rPr>
          <w:rFonts w:ascii="Times New Roman" w:hAnsi="Times New Roman" w:cs="Times New Roman"/>
          <w:b/>
          <w:bCs/>
          <w:sz w:val="24"/>
          <w:szCs w:val="24"/>
          <w:vertAlign w:val="subscript"/>
        </w:rPr>
        <w:t>2</w:t>
      </w:r>
      <w:r w:rsidRPr="003064EB">
        <w:rPr>
          <w:rFonts w:ascii="Times New Roman" w:hAnsi="Times New Roman" w:cs="Times New Roman"/>
          <w:b/>
          <w:bCs/>
          <w:sz w:val="24"/>
          <w:szCs w:val="24"/>
        </w:rPr>
        <w:t>X</w:t>
      </w:r>
      <w:r w:rsidRPr="003064EB">
        <w:rPr>
          <w:rFonts w:ascii="Times New Roman" w:hAnsi="Times New Roman" w:cs="Times New Roman"/>
          <w:b/>
          <w:bCs/>
          <w:sz w:val="24"/>
          <w:szCs w:val="24"/>
          <w:vertAlign w:val="subscript"/>
        </w:rPr>
        <w:t>7</w:t>
      </w:r>
      <w:r w:rsidRPr="003064EB">
        <w:rPr>
          <w:rFonts w:ascii="Times New Roman" w:hAnsi="Times New Roman" w:cs="Times New Roman"/>
          <w:b/>
          <w:bCs/>
          <w:sz w:val="24"/>
          <w:szCs w:val="24"/>
        </w:rPr>
        <w:t xml:space="preserve"> purinoceptors, activation of a disintegrin and metalloprotease 10 (ADAM10), ligation of TLR4, intracellular ROS generation) leading to IgE-independent cytokine production (Fig.3). </w:t>
      </w:r>
      <w:r w:rsidR="003064EB" w:rsidRPr="003064EB">
        <w:rPr>
          <w:rFonts w:ascii="Times New Roman" w:hAnsi="Times New Roman" w:cs="Times New Roman"/>
          <w:b/>
          <w:bCs/>
          <w:sz w:val="24"/>
          <w:szCs w:val="24"/>
        </w:rPr>
        <w:t xml:space="preserve">Of note, the </w:t>
      </w:r>
      <w:r w:rsidR="003064EB" w:rsidRPr="003064EB">
        <w:rPr>
          <w:rFonts w:ascii="Times New Roman" w:hAnsi="Times New Roman" w:cs="Times New Roman"/>
          <w:b/>
          <w:bCs/>
          <w:i/>
          <w:iCs/>
          <w:sz w:val="24"/>
          <w:szCs w:val="24"/>
        </w:rPr>
        <w:t>Aspergillus</w:t>
      </w:r>
      <w:r w:rsidR="003064EB" w:rsidRPr="003064EB">
        <w:rPr>
          <w:rFonts w:ascii="Times New Roman" w:hAnsi="Times New Roman" w:cs="Times New Roman"/>
          <w:b/>
          <w:bCs/>
          <w:sz w:val="24"/>
          <w:szCs w:val="24"/>
        </w:rPr>
        <w:t xml:space="preserve"> proteases-mediated proinflammatory responses in primary bronchial epithelial cells was dependent on the </w:t>
      </w:r>
      <w:commentRangeStart w:id="5"/>
      <w:r w:rsidR="003064EB" w:rsidRPr="003064EB">
        <w:rPr>
          <w:rFonts w:ascii="Times New Roman" w:hAnsi="Times New Roman" w:cs="Times New Roman"/>
          <w:b/>
          <w:bCs/>
          <w:sz w:val="24"/>
          <w:szCs w:val="24"/>
        </w:rPr>
        <w:t>mitochondrial ROS production</w:t>
      </w:r>
      <w:commentRangeEnd w:id="5"/>
      <w:r w:rsidR="003064EB" w:rsidRPr="003064EB">
        <w:rPr>
          <w:rStyle w:val="CommentReference"/>
          <w:b/>
          <w:bCs/>
        </w:rPr>
        <w:commentReference w:id="5"/>
      </w:r>
      <w:r w:rsidR="003064EB" w:rsidRPr="003064EB">
        <w:rPr>
          <w:rFonts w:ascii="Times New Roman" w:hAnsi="Times New Roman" w:cs="Times New Roman"/>
          <w:b/>
          <w:bCs/>
          <w:sz w:val="24"/>
          <w:szCs w:val="24"/>
        </w:rPr>
        <w:t>.</w:t>
      </w:r>
    </w:p>
    <w:p w14:paraId="5A4B9B92" w14:textId="7D4079FD" w:rsidR="005B68C1" w:rsidRPr="003064EB" w:rsidRDefault="00702135" w:rsidP="003064EB">
      <w:pPr>
        <w:pStyle w:val="NormalWeb"/>
        <w:spacing w:line="480" w:lineRule="auto"/>
        <w:jc w:val="both"/>
        <w:rPr>
          <w:b/>
          <w:bCs/>
        </w:rPr>
      </w:pPr>
      <w:r w:rsidRPr="003064EB">
        <w:rPr>
          <w:b/>
          <w:bCs/>
        </w:rPr>
        <w:t>Der p 1-induced ADAM10 activation mediates E-Cadherin shedding for the untethering of ILC2.</w:t>
      </w:r>
      <w:r w:rsidRPr="003064EB">
        <w:rPr>
          <w:b/>
          <w:bCs/>
        </w:rPr>
        <w:fldChar w:fldCharType="begin">
          <w:fldData xml:space="preserve">PEVuZE5vdGU+PENpdGU+PEF1dGhvcj5NYXJldHpreTwvQXV0aG9yPjxZZWFyPjIwMDU8L1llYXI+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</w:fldData>
        </w:fldChar>
      </w:r>
      <w:r w:rsidRPr="003064EB">
        <w:rPr>
          <w:b/>
          <w:bCs/>
        </w:rPr>
        <w:instrText xml:space="preserve"> ADDIN EN.CITE </w:instrText>
      </w:r>
      <w:r w:rsidRPr="003064EB">
        <w:rPr>
          <w:b/>
          <w:bCs/>
        </w:rPr>
        <w:fldChar w:fldCharType="begin">
          <w:fldData xml:space="preserve">PEVuZE5vdGU+PENpdGU+PEF1dGhvcj5NYXJldHpreTwvQXV0aG9yPjxZZWFyPjIwMDU8L1llYXI+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</w:fldData>
        </w:fldChar>
      </w:r>
      <w:r w:rsidRPr="003064EB">
        <w:rPr>
          <w:b/>
          <w:bCs/>
        </w:rPr>
        <w:instrText xml:space="preserve"> ADDIN EN.CITE.DATA </w:instrText>
      </w:r>
      <w:r w:rsidRPr="003064EB">
        <w:rPr>
          <w:b/>
          <w:bCs/>
        </w:rPr>
      </w:r>
      <w:r w:rsidRPr="003064EB">
        <w:rPr>
          <w:b/>
          <w:bCs/>
        </w:rPr>
        <w:fldChar w:fldCharType="end"/>
      </w:r>
      <w:r w:rsidRPr="003064EB">
        <w:rPr>
          <w:b/>
          <w:bCs/>
        </w:rPr>
      </w:r>
      <w:r w:rsidRPr="003064EB">
        <w:rPr>
          <w:b/>
          <w:bCs/>
        </w:rPr>
        <w:fldChar w:fldCharType="separate"/>
      </w:r>
      <w:r w:rsidRPr="003064EB">
        <w:rPr>
          <w:b/>
          <w:bCs/>
          <w:vertAlign w:val="superscript"/>
        </w:rPr>
        <w:t>80</w:t>
      </w:r>
      <w:r w:rsidRPr="003064EB">
        <w:rPr>
          <w:b/>
          <w:bCs/>
        </w:rPr>
        <w:fldChar w:fldCharType="end"/>
      </w:r>
      <w:r w:rsidRPr="003064EB">
        <w:rPr>
          <w:b/>
          <w:bCs/>
        </w:rPr>
        <w:t xml:space="preserve"> ADAM10 also displays “sheddase” activity on CD23 and chemokines (CCL20, CCL2, CCL5, CX3CL1, CXCL8, CXCL-16).</w:t>
      </w:r>
      <w:r w:rsidRPr="003064EB">
        <w:rPr>
          <w:b/>
          <w:bCs/>
        </w:rPr>
        <w:fldChar w:fldCharType="begin">
          <w:fldData xml:space="preserve">PEVuZE5vdGU+PENpdGU+PEF1dGhvcj5SZWlzczwvQXV0aG9yPjxZZWFyPjIwMDk8L1llYXI+PFJl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</w:fldData>
        </w:fldChar>
      </w:r>
      <w:r w:rsidRPr="003064EB">
        <w:rPr>
          <w:b/>
          <w:bCs/>
        </w:rPr>
        <w:instrText xml:space="preserve"> ADDIN EN.CITE </w:instrText>
      </w:r>
      <w:r w:rsidRPr="003064EB">
        <w:rPr>
          <w:b/>
          <w:bCs/>
        </w:rPr>
        <w:fldChar w:fldCharType="begin">
          <w:fldData xml:space="preserve">PEVuZE5vdGU+PENpdGU+PEF1dGhvcj5SZWlzczwvQXV0aG9yPjxZZWFyPjIwMDk8L1llYXI+PFJl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</w:fldData>
        </w:fldChar>
      </w:r>
      <w:r w:rsidRPr="003064EB">
        <w:rPr>
          <w:b/>
          <w:bCs/>
        </w:rPr>
        <w:instrText xml:space="preserve"> ADDIN EN.CITE.DATA </w:instrText>
      </w:r>
      <w:r w:rsidRPr="003064EB">
        <w:rPr>
          <w:b/>
          <w:bCs/>
        </w:rPr>
      </w:r>
      <w:r w:rsidRPr="003064EB">
        <w:rPr>
          <w:b/>
          <w:bCs/>
        </w:rPr>
        <w:fldChar w:fldCharType="end"/>
      </w:r>
      <w:r w:rsidRPr="003064EB">
        <w:rPr>
          <w:b/>
          <w:bCs/>
        </w:rPr>
      </w:r>
      <w:r w:rsidRPr="003064EB">
        <w:rPr>
          <w:b/>
          <w:bCs/>
        </w:rPr>
        <w:fldChar w:fldCharType="separate"/>
      </w:r>
      <w:r w:rsidRPr="003064EB">
        <w:rPr>
          <w:b/>
          <w:bCs/>
          <w:vertAlign w:val="superscript"/>
        </w:rPr>
        <w:t>81-83</w:t>
      </w:r>
      <w:r w:rsidRPr="003064EB">
        <w:rPr>
          <w:b/>
          <w:bCs/>
        </w:rPr>
        <w:fldChar w:fldCharType="end"/>
      </w:r>
      <w:r w:rsidRPr="003064EB">
        <w:rPr>
          <w:b/>
          <w:bCs/>
        </w:rPr>
        <w:t xml:space="preserve"> Of note, a cysteine protease (presumptively Der p 1) in an HDM extract directly induced CX3CL1 chemokine shedding in cells and confirmed in a cell-free assay using a recombinant extracellular domain of CX3CL1.</w:t>
      </w:r>
      <w:r w:rsidRPr="003064EB">
        <w:rPr>
          <w:b/>
          <w:bCs/>
        </w:rPr>
        <w:fldChar w:fldCharType="begin">
          <w:fldData xml:space="preserve">PEVuZE5vdGU+PENpdGU+PEF1dGhvcj5Mb3hoYW08L0F1dGhvcj48WWVhcj4yMDE4PC9ZZWFyPjxS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</w:fldData>
        </w:fldChar>
      </w:r>
      <w:r w:rsidRPr="003064EB">
        <w:rPr>
          <w:b/>
          <w:bCs/>
        </w:rPr>
        <w:instrText xml:space="preserve"> ADDIN EN.CITE </w:instrText>
      </w:r>
      <w:r w:rsidRPr="003064EB">
        <w:rPr>
          <w:b/>
          <w:bCs/>
        </w:rPr>
        <w:fldChar w:fldCharType="begin">
          <w:fldData xml:space="preserve">PEVuZE5vdGU+PENpdGU+PEF1dGhvcj5Mb3hoYW08L0F1dGhvcj48WWVhcj4yMDE4PC9ZZWFyPjxS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</w:fldData>
        </w:fldChar>
      </w:r>
      <w:r w:rsidRPr="003064EB">
        <w:rPr>
          <w:b/>
          <w:bCs/>
        </w:rPr>
        <w:instrText xml:space="preserve"> ADDIN EN.CITE.DATA </w:instrText>
      </w:r>
      <w:r w:rsidRPr="003064EB">
        <w:rPr>
          <w:b/>
          <w:bCs/>
        </w:rPr>
      </w:r>
      <w:r w:rsidRPr="003064EB">
        <w:rPr>
          <w:b/>
          <w:bCs/>
        </w:rPr>
        <w:fldChar w:fldCharType="end"/>
      </w:r>
      <w:r w:rsidRPr="003064EB">
        <w:rPr>
          <w:b/>
          <w:bCs/>
        </w:rPr>
      </w:r>
      <w:r w:rsidRPr="003064EB">
        <w:rPr>
          <w:b/>
          <w:bCs/>
        </w:rPr>
        <w:fldChar w:fldCharType="separate"/>
      </w:r>
      <w:r w:rsidRPr="003064EB">
        <w:rPr>
          <w:b/>
          <w:bCs/>
          <w:vertAlign w:val="superscript"/>
        </w:rPr>
        <w:t>83</w:t>
      </w:r>
      <w:r w:rsidRPr="003064EB">
        <w:rPr>
          <w:b/>
          <w:bCs/>
        </w:rPr>
        <w:fldChar w:fldCharType="end"/>
      </w:r>
      <w:r w:rsidRPr="003064EB">
        <w:rPr>
          <w:b/>
          <w:bCs/>
        </w:rPr>
        <w:t xml:space="preserve"> Cleaved soluble CX3CL1 was shown to promote survival of Th2 CD4</w:t>
      </w:r>
      <w:r w:rsidRPr="003064EB">
        <w:rPr>
          <w:b/>
          <w:bCs/>
          <w:vertAlign w:val="superscript"/>
        </w:rPr>
        <w:t>+</w:t>
      </w:r>
      <w:r w:rsidRPr="003064EB">
        <w:rPr>
          <w:b/>
          <w:bCs/>
        </w:rPr>
        <w:t xml:space="preserve"> cells </w:t>
      </w:r>
      <w:r w:rsidRPr="003064EB">
        <w:rPr>
          <w:b/>
          <w:bCs/>
        </w:rPr>
        <w:fldChar w:fldCharType="begin">
          <w:fldData xml:space="preserve">PEVuZE5vdGU+PENpdGU+PEF1dGhvcj5NaW9ubmV0PC9BdXRob3I+PFllYXI+MjAxMDwvWWVhcj48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</w:fldData>
        </w:fldChar>
      </w:r>
      <w:r w:rsidRPr="003064EB">
        <w:rPr>
          <w:b/>
          <w:bCs/>
        </w:rPr>
        <w:instrText xml:space="preserve"> ADDIN EN.CITE </w:instrText>
      </w:r>
      <w:r w:rsidRPr="003064EB">
        <w:rPr>
          <w:b/>
          <w:bCs/>
        </w:rPr>
        <w:fldChar w:fldCharType="begin">
          <w:fldData xml:space="preserve">PEVuZE5vdGU+PENpdGU+PEF1dGhvcj5NaW9ubmV0PC9BdXRob3I+PFllYXI+MjAxMDwvWWVhcj48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</w:fldData>
        </w:fldChar>
      </w:r>
      <w:r w:rsidRPr="003064EB">
        <w:rPr>
          <w:b/>
          <w:bCs/>
        </w:rPr>
        <w:instrText xml:space="preserve"> ADDIN EN.CITE.DATA </w:instrText>
      </w:r>
      <w:r w:rsidRPr="003064EB">
        <w:rPr>
          <w:b/>
          <w:bCs/>
        </w:rPr>
      </w:r>
      <w:r w:rsidRPr="003064EB">
        <w:rPr>
          <w:b/>
          <w:bCs/>
        </w:rPr>
        <w:fldChar w:fldCharType="end"/>
      </w:r>
      <w:r w:rsidRPr="003064EB">
        <w:rPr>
          <w:b/>
          <w:bCs/>
        </w:rPr>
      </w:r>
      <w:r w:rsidRPr="003064EB">
        <w:rPr>
          <w:b/>
          <w:bCs/>
        </w:rPr>
        <w:fldChar w:fldCharType="separate"/>
      </w:r>
      <w:r w:rsidRPr="003064EB">
        <w:rPr>
          <w:b/>
          <w:bCs/>
          <w:vertAlign w:val="superscript"/>
        </w:rPr>
        <w:t>84</w:t>
      </w:r>
      <w:r w:rsidRPr="003064EB">
        <w:rPr>
          <w:b/>
          <w:bCs/>
        </w:rPr>
        <w:fldChar w:fldCharType="end"/>
      </w:r>
      <w:r w:rsidRPr="003064EB">
        <w:rPr>
          <w:b/>
          <w:bCs/>
        </w:rPr>
        <w:t xml:space="preserve"> and proliferation of airway smooth muscle cells leading to asthmatic airway remodeling.</w:t>
      </w:r>
      <w:r w:rsidRPr="003064EB">
        <w:rPr>
          <w:b/>
          <w:bCs/>
        </w:rPr>
        <w:fldChar w:fldCharType="begin">
          <w:fldData xml:space="preserve">PEVuZE5vdGU+PENpdGU+PEF1dGhvcj5QZXJyb3M8L0F1dGhvcj48WWVhcj4yMDA3PC9ZZWFyPjxS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</w:fldData>
        </w:fldChar>
      </w:r>
      <w:r w:rsidRPr="003064EB">
        <w:rPr>
          <w:b/>
          <w:bCs/>
        </w:rPr>
        <w:instrText xml:space="preserve"> ADDIN EN.CITE </w:instrText>
      </w:r>
      <w:r w:rsidRPr="003064EB">
        <w:rPr>
          <w:b/>
          <w:bCs/>
        </w:rPr>
        <w:fldChar w:fldCharType="begin">
          <w:fldData xml:space="preserve">PEVuZE5vdGU+PENpdGU+PEF1dGhvcj5QZXJyb3M8L0F1dGhvcj48WWVhcj4yMDA3PC9ZZWFyPjxS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</w:fldData>
        </w:fldChar>
      </w:r>
      <w:r w:rsidRPr="003064EB">
        <w:rPr>
          <w:b/>
          <w:bCs/>
        </w:rPr>
        <w:instrText xml:space="preserve"> ADDIN EN.CITE.DATA </w:instrText>
      </w:r>
      <w:r w:rsidRPr="003064EB">
        <w:rPr>
          <w:b/>
          <w:bCs/>
        </w:rPr>
      </w:r>
      <w:r w:rsidRPr="003064EB">
        <w:rPr>
          <w:b/>
          <w:bCs/>
        </w:rPr>
        <w:fldChar w:fldCharType="end"/>
      </w:r>
      <w:r w:rsidRPr="003064EB">
        <w:rPr>
          <w:b/>
          <w:bCs/>
        </w:rPr>
      </w:r>
      <w:r w:rsidRPr="003064EB">
        <w:rPr>
          <w:b/>
          <w:bCs/>
        </w:rPr>
        <w:fldChar w:fldCharType="separate"/>
      </w:r>
      <w:r w:rsidRPr="003064EB">
        <w:rPr>
          <w:b/>
          <w:bCs/>
          <w:vertAlign w:val="superscript"/>
        </w:rPr>
        <w:t>85</w:t>
      </w:r>
      <w:r w:rsidRPr="003064EB">
        <w:rPr>
          <w:b/>
          <w:bCs/>
        </w:rPr>
        <w:fldChar w:fldCharType="end"/>
      </w:r>
    </w:p>
    <w:p w14:paraId="51EF9695" w14:textId="316F995D"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erestingly, Der p 1 and Der f 1 induce cytokine release in primary human keratinocytes by an unknown mechanism separate from the activation of PAR2 </w:t>
      </w:r>
      <w:r>
        <w:rPr>
          <w:rFonts w:ascii="Times New Roman" w:hAnsi="Times New Roman" w:cs="Times New Roman"/>
          <w:sz w:val="24"/>
          <w:szCs w:val="24"/>
        </w:rPr>
        <w:fldChar w:fldCharType="begin">
          <w:fldData xml:space="preserve">PEVuZE5vdGU+PENpdGU+PEF1dGhvcj5LYXRvPC9BdXRob3I+PFllYXI+MjAwOTwvWWVhcj48UmVj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RvPC9BdXRob3I+PFllYXI+MjAwOTwvWWVhcj48UmVj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6</w:t>
      </w:r>
      <w:r>
        <w:rPr>
          <w:rFonts w:ascii="Times New Roman" w:hAnsi="Times New Roman" w:cs="Times New Roman"/>
          <w:sz w:val="24"/>
          <w:szCs w:val="24"/>
        </w:rPr>
        <w:fldChar w:fldCharType="end"/>
      </w:r>
      <w:r>
        <w:rPr>
          <w:rFonts w:ascii="Times New Roman" w:hAnsi="Times New Roman" w:cs="Times New Roman"/>
          <w:sz w:val="24"/>
          <w:szCs w:val="24"/>
        </w:rPr>
        <w:t xml:space="preserve"> The prothrombinase activity of Der p 1 raises the possibility that, like the airways, the innate response of skin stimulated by HDM may require the canonical activation of PAR1 and PAR4.  However, unlike the airways where the accepted view is that TLR4, TSLP and IL-33 have significant roles in sensitization and allergic inflammation, deficiency in TLR4 or IL-33 but not TSLP </w:t>
      </w:r>
      <w:r w:rsidRPr="00763037">
        <w:rPr>
          <w:rFonts w:ascii="Times New Roman" w:hAnsi="Times New Roman" w:cs="Times New Roman"/>
          <w:strike/>
          <w:sz w:val="24"/>
          <w:szCs w:val="24"/>
        </w:rPr>
        <w:t>is</w:t>
      </w:r>
      <w:r>
        <w:rPr>
          <w:rFonts w:ascii="Times New Roman" w:hAnsi="Times New Roman" w:cs="Times New Roman"/>
          <w:sz w:val="24"/>
          <w:szCs w:val="24"/>
        </w:rPr>
        <w:t xml:space="preserve"> </w:t>
      </w:r>
      <w:r w:rsidR="00F133E4" w:rsidRPr="00763037">
        <w:rPr>
          <w:rFonts w:ascii="Times New Roman" w:hAnsi="Times New Roman" w:cs="Times New Roman"/>
          <w:b/>
          <w:bCs/>
          <w:sz w:val="24"/>
          <w:szCs w:val="24"/>
        </w:rPr>
        <w:t xml:space="preserve">seems </w:t>
      </w:r>
      <w:r>
        <w:rPr>
          <w:rFonts w:ascii="Times New Roman" w:hAnsi="Times New Roman" w:cs="Times New Roman"/>
          <w:sz w:val="24"/>
          <w:szCs w:val="24"/>
        </w:rPr>
        <w:t>tolerated in skin.</w:t>
      </w:r>
      <w:r>
        <w:rPr>
          <w:rFonts w:ascii="Times New Roman" w:hAnsi="Times New Roman" w:cs="Times New Roman"/>
          <w:sz w:val="24"/>
          <w:szCs w:val="24"/>
        </w:rPr>
        <w:fldChar w:fldCharType="begin">
          <w:fldData xml:space="preserve">PEVuZE5vdGU+PENpdGU+PEF1dGhvcj5TaGltdXJhPC9BdXRob3I+PFllYXI+MjAxNjwvWWVhcj48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ltdXJhPC9BdXRob3I+PFllYXI+MjAxNjwvWWVhcj48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21,87</w:t>
      </w:r>
      <w:r>
        <w:rPr>
          <w:rFonts w:ascii="Times New Roman" w:hAnsi="Times New Roman" w:cs="Times New Roman"/>
          <w:sz w:val="24"/>
          <w:szCs w:val="24"/>
        </w:rPr>
        <w:fldChar w:fldCharType="end"/>
      </w:r>
    </w:p>
    <w:p w14:paraId="6F70AA77"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irway exposure of naïve mice to papain, bromelain or </w:t>
      </w:r>
      <w:r>
        <w:rPr>
          <w:rFonts w:ascii="Times New Roman" w:hAnsi="Times New Roman" w:cs="Times New Roman"/>
          <w:i/>
          <w:iCs/>
          <w:sz w:val="24"/>
          <w:szCs w:val="24"/>
        </w:rPr>
        <w:t>Aspergillus</w:t>
      </w:r>
      <w:r>
        <w:rPr>
          <w:rFonts w:ascii="Times New Roman" w:hAnsi="Times New Roman" w:cs="Times New Roman"/>
          <w:sz w:val="24"/>
          <w:szCs w:val="24"/>
        </w:rPr>
        <w:t>-associated protease promotes IL-33 production.</w:t>
      </w:r>
      <w:r>
        <w:rPr>
          <w:rFonts w:ascii="Times New Roman" w:hAnsi="Times New Roman" w:cs="Times New Roman"/>
          <w:sz w:val="24"/>
          <w:szCs w:val="24"/>
        </w:rPr>
        <w:fldChar w:fldCharType="begin">
          <w:fldData xml:space="preserve">PEVuZE5vdGU+PENpdGU+PEF1dGhvcj5IYXJhPC9BdXRob3I+PFllYXI+MjAxNDwvWWVhcj48UmVj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XJhPC9BdXRob3I+PFllYXI+MjAxNDwvWWVhcj48UmVj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88,89</w:t>
      </w:r>
      <w:r>
        <w:rPr>
          <w:rFonts w:ascii="Times New Roman" w:hAnsi="Times New Roman" w:cs="Times New Roman"/>
          <w:sz w:val="24"/>
          <w:szCs w:val="24"/>
        </w:rPr>
        <w:fldChar w:fldCharType="end"/>
      </w:r>
      <w:r>
        <w:rPr>
          <w:rFonts w:ascii="Times New Roman" w:hAnsi="Times New Roman" w:cs="Times New Roman"/>
          <w:sz w:val="24"/>
          <w:szCs w:val="24"/>
        </w:rPr>
        <w:t xml:space="preserve"> Such protease-dependent IL-33 secretion is critical for the recruitment and activation of ILC2 cells.</w:t>
      </w:r>
      <w:r>
        <w:rPr>
          <w:rFonts w:ascii="Times New Roman" w:hAnsi="Times New Roman" w:cs="Times New Roman"/>
          <w:sz w:val="24"/>
          <w:szCs w:val="24"/>
        </w:rPr>
        <w:fldChar w:fldCharType="begin">
          <w:fldData xml:space="preserve">PEVuZE5vdGU+PENpdGU+PEF1dGhvcj5IYWxpbTwvQXV0aG9yPjxZZWFyPjIwMTQ8L1llYXI+PFJl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xpbTwvQXV0aG9yPjxZZWFyPjIwMTQ8L1llYXI+PFJl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90</w:t>
      </w:r>
      <w:r>
        <w:rPr>
          <w:rFonts w:ascii="Times New Roman" w:hAnsi="Times New Roman" w:cs="Times New Roman"/>
          <w:sz w:val="24"/>
          <w:szCs w:val="24"/>
        </w:rPr>
        <w:fldChar w:fldCharType="end"/>
      </w:r>
      <w:r>
        <w:rPr>
          <w:rFonts w:ascii="Times New Roman" w:hAnsi="Times New Roman" w:cs="Times New Roman"/>
          <w:sz w:val="24"/>
          <w:szCs w:val="24"/>
        </w:rPr>
        <w:t xml:space="preserve"> Serine proteases from HDM, </w:t>
      </w:r>
      <w:r>
        <w:rPr>
          <w:rFonts w:ascii="Times New Roman" w:hAnsi="Times New Roman" w:cs="Times New Roman"/>
          <w:i/>
          <w:iCs/>
          <w:sz w:val="24"/>
          <w:szCs w:val="24"/>
        </w:rPr>
        <w:t xml:space="preserve">Alternaria </w:t>
      </w:r>
      <w:r>
        <w:rPr>
          <w:rFonts w:ascii="Times New Roman" w:hAnsi="Times New Roman" w:cs="Times New Roman"/>
          <w:sz w:val="24"/>
          <w:szCs w:val="24"/>
        </w:rPr>
        <w:t xml:space="preserve">or pollen extracts can induce </w:t>
      </w:r>
      <w:r>
        <w:rPr>
          <w:rFonts w:ascii="Times New Roman" w:hAnsi="Times New Roman" w:cs="Times New Roman"/>
          <w:sz w:val="24"/>
          <w:szCs w:val="24"/>
        </w:rPr>
        <w:lastRenderedPageBreak/>
        <w:t>the release of other DAMPs than IL-33, such as uric acid and ATPs by human bronchial epithelial cells.</w:t>
      </w:r>
      <w:r>
        <w:rPr>
          <w:rFonts w:ascii="Times New Roman" w:hAnsi="Times New Roman" w:cs="Times New Roman"/>
          <w:sz w:val="24"/>
          <w:szCs w:val="24"/>
        </w:rPr>
        <w:fldChar w:fldCharType="begin">
          <w:fldData xml:space="preserve">PEVuZE5vdGU+PENpdGU+PEF1dGhvcj5SYW11PC9BdXRob3I+PFllYXI+MjAxODwvWWVhcj48UmVj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11PC9BdXRob3I+PFllYXI+MjAxODwvWWVhcj48UmVj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91</w:t>
      </w:r>
      <w:r>
        <w:rPr>
          <w:rFonts w:ascii="Times New Roman" w:hAnsi="Times New Roman" w:cs="Times New Roman"/>
          <w:sz w:val="24"/>
          <w:szCs w:val="24"/>
        </w:rPr>
        <w:fldChar w:fldCharType="end"/>
      </w:r>
    </w:p>
    <w:p w14:paraId="50489D5A"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Der p 1 and HDM extracts downregulate indoleamine 2,3-dioxygenase (IDO), a key molecule to preserve immune tolerance, in both dendritic cells and AECs.</w:t>
      </w:r>
      <w:r>
        <w:rPr>
          <w:rFonts w:ascii="Times New Roman" w:hAnsi="Times New Roman" w:cs="Times New Roman"/>
          <w:sz w:val="24"/>
          <w:szCs w:val="24"/>
        </w:rPr>
        <w:fldChar w:fldCharType="begin">
          <w:fldData xml:space="preserve">PEVuZE5vdGU+PENpdGU+PEF1dGhvcj5BbGRhamFuaTwvQXV0aG9yPjxZZWFyPjIwMTY8L1llYXI+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GRhamFuaTwvQXV0aG9yPjxZZWFyPjIwMTY8L1llYXI+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92,93</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he underlying mechanism is unknown, it is noteworthy that ligation of TLR4 decreases IDO activity in AECs,</w:t>
      </w:r>
      <w:r>
        <w:rPr>
          <w:rFonts w:ascii="Times New Roman" w:hAnsi="Times New Roman" w:cs="Times New Roman"/>
          <w:sz w:val="24"/>
          <w:szCs w:val="24"/>
        </w:rPr>
        <w:fldChar w:fldCharType="begin">
          <w:fldData xml:space="preserve">PEVuZE5vdGU+PENpdGU+PEF1dGhvcj5BbGRhamFuaTwvQXV0aG9yPjxZZWFyPjIwMTY8L1llYXI+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GRhamFuaTwvQXV0aG9yPjxZZWFyPjIwMTY8L1llYXI+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92</w:t>
      </w:r>
      <w:r>
        <w:rPr>
          <w:rFonts w:ascii="Times New Roman" w:hAnsi="Times New Roman" w:cs="Times New Roman"/>
          <w:sz w:val="24"/>
          <w:szCs w:val="24"/>
        </w:rPr>
        <w:fldChar w:fldCharType="end"/>
      </w:r>
      <w:r>
        <w:rPr>
          <w:rFonts w:ascii="Times New Roman" w:hAnsi="Times New Roman" w:cs="Times New Roman"/>
          <w:sz w:val="24"/>
          <w:szCs w:val="24"/>
        </w:rPr>
        <w:t xml:space="preserve"> suggesting that the primary signal which breaks tolerance might be the Der p 1-dependent formation of thrombin and activation of signaling via PAR1 and PAR4 with the consequent activation of TLR4 by endogenous ligands.</w:t>
      </w:r>
      <w:r>
        <w:rPr>
          <w:rFonts w:ascii="Times New Roman" w:hAnsi="Times New Roman" w:cs="Times New Roman"/>
          <w:sz w:val="24"/>
          <w:szCs w:val="24"/>
        </w:rPr>
        <w:fldChar w:fldCharType="begin">
          <w:fldData xml:space="preserve">PEVuZE5vdGU+PENpdGU+PEF1dGhvcj5aaGFuZzwvQXV0aG9yPjxZZWFyPjIwMTY8L1llYXI+PFJl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Y8L1llYXI+PFJl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75,76</w:t>
      </w:r>
      <w:r>
        <w:rPr>
          <w:rFonts w:ascii="Times New Roman" w:hAnsi="Times New Roman" w:cs="Times New Roman"/>
          <w:sz w:val="24"/>
          <w:szCs w:val="24"/>
        </w:rPr>
        <w:fldChar w:fldCharType="end"/>
      </w:r>
      <w:r>
        <w:rPr>
          <w:rFonts w:ascii="Times New Roman" w:hAnsi="Times New Roman" w:cs="Times New Roman"/>
          <w:i/>
          <w:iCs/>
          <w:color w:val="8EAADB" w:themeColor="accent1" w:themeTint="99"/>
          <w:sz w:val="24"/>
          <w:szCs w:val="24"/>
        </w:rPr>
        <w:t xml:space="preserve"> </w:t>
      </w:r>
    </w:p>
    <w:p w14:paraId="0CC964EF" w14:textId="77777777" w:rsidR="005B68C1" w:rsidRDefault="00702135">
      <w:pPr>
        <w:pStyle w:val="NormalWeb"/>
        <w:spacing w:line="480" w:lineRule="auto"/>
        <w:jc w:val="both"/>
      </w:pPr>
      <w:r>
        <w:t>The proteolytic activity of fungal Pen ch 13 down regulates CD44 expression in human bronchial epithelial cells.</w:t>
      </w:r>
      <w:r>
        <w:fldChar w:fldCharType="begin"/>
      </w:r>
      <w:r>
        <w:instrText xml:space="preserve"> ADDIN EN.CITE &lt;EndNote&gt;&lt;Cite&gt;&lt;Author&gt;Tai&lt;/Author&gt;&lt;Year&gt;2010&lt;/Year&gt;&lt;RecNum&gt;18&lt;/RecNum&gt;&lt;DisplayText&gt;&lt;style face="superscript"&gt;68&lt;/style&gt;&lt;/DisplayText&gt;&lt;record&gt;&lt;rec-number&gt;18&lt;/rec-number&gt;&lt;foreign-keys&gt;&lt;key app="EN" db-id="ev2fpxxar9evx1et9f3xxaz2ert9px2rtp5d" timestamp="1651498961"&gt;18&lt;/key&gt;&lt;/foreign-keys&gt;&lt;ref-type name="Journal Article"&gt;17&lt;/ref-type&gt;&lt;contributors&gt;&lt;authors&gt;&lt;author&gt;Tai, H. Y.&lt;/author&gt;&lt;author&gt;Tam, M. F.&lt;/author&gt;&lt;author&gt;Chou, H.&lt;/author&gt;&lt;author&gt;Perng, D. W.&lt;/author&gt;&lt;author&gt;Shen, H. D.&lt;/author&gt;&lt;/authors&gt;&lt;/contributors&gt;&lt;auth-address&gt;Department of Medical Research and Education, Taipei Veterans General Hospital, Taipei, Taiwan, ROC.&lt;/auth-address&gt;&lt;titles&gt;&lt;title&gt;Pen ch 13 major fungal allergen decreases CD44 expression in human bronchial epithelial cells&lt;/title&gt;&lt;secondary-title&gt;Int Arch Allergy Immunol&lt;/secondary-title&gt;&lt;/titles&gt;&lt;periodical&gt;&lt;full-title&gt;Int Arch Allergy Immunol&lt;/full-title&gt;&lt;/periodical&gt;&lt;pages&gt;367-71&lt;/pages&gt;&lt;volume&gt;153&lt;/volume&gt;&lt;number&gt;4&lt;/number&gt;&lt;edition&gt;20100617&lt;/edition&gt;&lt;keywords&gt;&lt;keyword&gt;Airway Remodeling&lt;/keyword&gt;&lt;keyword&gt;Antigens, Fungal/chemistry/*metabolism&lt;/keyword&gt;&lt;keyword&gt;Asthma/*immunology/microbiology&lt;/keyword&gt;&lt;keyword&gt;Bronchi/pathology&lt;/keyword&gt;&lt;keyword&gt;Cell Line, Transformed&lt;/keyword&gt;&lt;keyword&gt;Cell Separation&lt;/keyword&gt;&lt;keyword&gt;Dose-Response Relationship, Immunologic&lt;/keyword&gt;&lt;keyword&gt;Down-Regulation&lt;/keyword&gt;&lt;keyword&gt;Enzyme-Linked Immunosorbent Assay&lt;/keyword&gt;&lt;keyword&gt;Epithelial Cells/immunology/*metabolism/microbiology/pathology&lt;/keyword&gt;&lt;keyword&gt;Flow Cytometry&lt;/keyword&gt;&lt;keyword&gt;Humans&lt;/keyword&gt;&lt;keyword&gt;Hyaluronan Receptors/genetics/*metabolism&lt;/keyword&gt;&lt;keyword&gt;Penicillium chrysogenum/*immunology&lt;/keyword&gt;&lt;keyword&gt;Phenylmethylsulfonyl Fluoride/chemistry&lt;/keyword&gt;&lt;/keywords&gt;&lt;dates&gt;&lt;year&gt;2010&lt;/year&gt;&lt;/dates&gt;&lt;isbn&gt;1423-0097 (Electronic)&amp;#xD;1018-2438 (Linking)&lt;/isbn&gt;&lt;accession-num&gt;20559002&lt;/accession-num&gt;&lt;urls&gt;&lt;related-urls&gt;&lt;url&gt;https://www.ncbi.nlm.nih.gov/pubmed/20559002&lt;/url&gt;&lt;/related-urls&gt;&lt;/urls&gt;&lt;electronic-resource-num&gt;10.1159/000316347&lt;/electronic-resource-num&gt;&lt;/record&gt;&lt;/Cite&gt;&lt;/EndNote&gt;</w:instrText>
      </w:r>
      <w:r>
        <w:fldChar w:fldCharType="separate"/>
      </w:r>
      <w:r>
        <w:rPr>
          <w:vertAlign w:val="superscript"/>
        </w:rPr>
        <w:t>68</w:t>
      </w:r>
      <w:r>
        <w:fldChar w:fldCharType="end"/>
      </w:r>
      <w:r>
        <w:t xml:space="preserve"> However, whether this change in expression of a receptor involved in epithelial repair resulted from the proteolytic cleavage by Pen ch 13 is unknown.</w:t>
      </w:r>
    </w:p>
    <w:p w14:paraId="2531D322" w14:textId="77777777" w:rsidR="005B68C1" w:rsidRDefault="00702135">
      <w:pPr>
        <w:pStyle w:val="NormalWeb"/>
        <w:spacing w:line="480" w:lineRule="auto"/>
        <w:jc w:val="both"/>
        <w:rPr>
          <w:lang w:val="en-GB"/>
        </w:rPr>
      </w:pPr>
      <w:r>
        <w:rPr>
          <w:lang w:val="en-GB"/>
        </w:rPr>
        <w:t>Der p 1 and Per a 10 (Cockroach) reduce the expression of CD40 on dendritic cells (DCs), an important receptor for IL-12/IFNγ production through CD40 and CD40L (expressed on T-cells) interaction pathway.</w:t>
      </w:r>
      <w:r>
        <w:rPr>
          <w:lang w:val="en-GB"/>
        </w:rPr>
        <w:fldChar w:fldCharType="begin">
          <w:fldData xml:space="preserve">PEVuZE5vdGU+PENpdGU+PEF1dGhvcj5HaGFlbW1hZ2hhbWk8L0F1dGhvcj48WWVhcj4yMDAyPC9Z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</w:fldData>
        </w:fldChar>
      </w:r>
      <w:r>
        <w:rPr>
          <w:lang w:val="en-GB"/>
        </w:rPr>
        <w:instrText xml:space="preserve"> ADDIN EN.CITE </w:instrText>
      </w:r>
      <w:r>
        <w:rPr>
          <w:lang w:val="en-GB"/>
        </w:rPr>
        <w:fldChar w:fldCharType="begin">
          <w:fldData xml:space="preserve">PEVuZE5vdGU+PENpdGU+PEF1dGhvcj5HaGFlbW1hZ2hhbWk8L0F1dGhvcj48WWVhcj4yMDAyPC9Z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vertAlign w:val="superscript"/>
          <w:lang w:val="en-GB"/>
        </w:rPr>
        <w:t>63,64</w:t>
      </w:r>
      <w:r>
        <w:rPr>
          <w:lang w:val="en-GB"/>
        </w:rPr>
        <w:fldChar w:fldCharType="end"/>
      </w:r>
      <w:r>
        <w:rPr>
          <w:lang w:val="en-GB"/>
        </w:rPr>
        <w:t xml:space="preserve"> However, only Der p 1 was shown to shed CD40 (sCD40 release) directly from DCs surface.</w:t>
      </w:r>
      <w:r>
        <w:rPr>
          <w:lang w:val="en-GB"/>
        </w:rPr>
        <w:fldChar w:fldCharType="begin">
          <w:fldData xml:space="preserve">PEVuZE5vdGU+PENpdGU+PEF1dGhvcj5HaGFlbW1hZ2hhbWk8L0F1dGhvcj48WWVhcj4yMDAyPC9Z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</w:fldData>
        </w:fldChar>
      </w:r>
      <w:r>
        <w:rPr>
          <w:lang w:val="en-GB"/>
        </w:rPr>
        <w:instrText xml:space="preserve"> ADDIN EN.CITE </w:instrText>
      </w:r>
      <w:r>
        <w:rPr>
          <w:lang w:val="en-GB"/>
        </w:rPr>
        <w:fldChar w:fldCharType="begin">
          <w:fldData xml:space="preserve">PEVuZE5vdGU+PENpdGU+PEF1dGhvcj5HaGFlbW1hZ2hhbWk8L0F1dGhvcj48WWVhcj4yMDAyPC9Z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vertAlign w:val="superscript"/>
          <w:lang w:val="en-GB"/>
        </w:rPr>
        <w:t>63</w:t>
      </w:r>
      <w:r>
        <w:rPr>
          <w:lang w:val="en-GB"/>
        </w:rPr>
        <w:fldChar w:fldCharType="end"/>
      </w:r>
      <w:r>
        <w:rPr>
          <w:lang w:val="en-GB"/>
        </w:rPr>
        <w:t xml:space="preserve"> Furthermore, DC-SIGN (CD209), a C-type lectin receptor primarily expressed on DCs and macrophages can be cleaved by Der p 1,</w:t>
      </w:r>
      <w:r>
        <w:rPr>
          <w:lang w:val="en-GB"/>
        </w:rPr>
        <w:fldChar w:fldCharType="begin">
          <w:fldData xml:space="preserve">PEVuZE5vdGU+PENpdGU+PEF1dGhvcj5GdXJtb25hdmljaWVuZTwvQXV0aG9yPjxZZWFyPjIwMDc8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</w:fldData>
        </w:fldChar>
      </w:r>
      <w:r>
        <w:rPr>
          <w:lang w:val="en-GB"/>
        </w:rPr>
        <w:instrText xml:space="preserve"> ADDIN EN.CITE </w:instrText>
      </w:r>
      <w:r>
        <w:rPr>
          <w:lang w:val="en-GB"/>
        </w:rPr>
        <w:fldChar w:fldCharType="begin">
          <w:fldData xml:space="preserve">PEVuZE5vdGU+PENpdGU+PEF1dGhvcj5GdXJtb25hdmljaWVuZTwvQXV0aG9yPjxZZWFyPjIwMDc8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vertAlign w:val="superscript"/>
          <w:lang w:val="en-GB"/>
        </w:rPr>
        <w:t>65</w:t>
      </w:r>
      <w:r>
        <w:rPr>
          <w:lang w:val="en-GB"/>
        </w:rPr>
        <w:fldChar w:fldCharType="end"/>
      </w:r>
      <w:r>
        <w:rPr>
          <w:lang w:val="en-GB"/>
        </w:rPr>
        <w:t xml:space="preserve"> down-regulating DC-SIGN-ICAM3 signalling for the differentiation of Th1 cells.</w:t>
      </w:r>
      <w:r>
        <w:rPr>
          <w:lang w:val="en-GB"/>
        </w:rPr>
        <w:fldChar w:fldCharType="begin">
          <w:fldData xml:space="preserve">PEVuZE5vdGU+PENpdGU+PEF1dGhvcj5DaGVvbmc8L0F1dGhvcj48WWVhcj4yMDEwPC9ZZWFyPjxS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</w:fldData>
        </w:fldChar>
      </w:r>
      <w:r>
        <w:rPr>
          <w:lang w:val="en-GB"/>
        </w:rPr>
        <w:instrText xml:space="preserve"> ADDIN EN.CITE </w:instrText>
      </w:r>
      <w:r>
        <w:rPr>
          <w:lang w:val="en-GB"/>
        </w:rPr>
        <w:fldChar w:fldCharType="begin">
          <w:fldData xml:space="preserve">PEVuZE5vdGU+PENpdGU+PEF1dGhvcj5DaGVvbmc8L0F1dGhvcj48WWVhcj4yMDEwPC9ZZWFyPjxS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vertAlign w:val="superscript"/>
          <w:lang w:val="en-GB"/>
        </w:rPr>
        <w:t>66</w:t>
      </w:r>
      <w:r>
        <w:rPr>
          <w:lang w:val="en-GB"/>
        </w:rPr>
        <w:fldChar w:fldCharType="end"/>
      </w:r>
      <w:r>
        <w:rPr>
          <w:lang w:val="en-GB"/>
        </w:rPr>
        <w:t xml:space="preserve"> A closely related molecule, DC-SIGNR/L-SIGN (CD299) was also known to be cleaved by Der p 1.</w:t>
      </w:r>
      <w:r>
        <w:rPr>
          <w:lang w:val="en-GB"/>
        </w:rPr>
        <w:fldChar w:fldCharType="begin">
          <w:fldData xml:space="preserve">PEVuZE5vdGU+PENpdGU+PEF1dGhvcj5GdXJtb25hdmljaWVuZTwvQXV0aG9yPjxZZWFyPjIwMDc8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</w:fldData>
        </w:fldChar>
      </w:r>
      <w:r>
        <w:rPr>
          <w:lang w:val="en-GB"/>
        </w:rPr>
        <w:instrText xml:space="preserve"> ADDIN EN.CITE </w:instrText>
      </w:r>
      <w:r>
        <w:rPr>
          <w:lang w:val="en-GB"/>
        </w:rPr>
        <w:fldChar w:fldCharType="begin">
          <w:fldData xml:space="preserve">PEVuZE5vdGU+PENpdGU+PEF1dGhvcj5GdXJtb25hdmljaWVuZTwvQXV0aG9yPjxZZWFyPjIwMDc8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vertAlign w:val="superscript"/>
          <w:lang w:val="en-GB"/>
        </w:rPr>
        <w:t>65</w:t>
      </w:r>
      <w:r>
        <w:rPr>
          <w:lang w:val="en-GB"/>
        </w:rPr>
        <w:fldChar w:fldCharType="end"/>
      </w:r>
      <w:r>
        <w:rPr>
          <w:lang w:val="en-GB"/>
        </w:rPr>
        <w:t xml:space="preserve"> </w:t>
      </w:r>
    </w:p>
    <w:p w14:paraId="0107FF1E" w14:textId="0E2F4708" w:rsidR="005B68C1" w:rsidRDefault="003064EB">
      <w:pPr>
        <w:pStyle w:val="NormalWeb"/>
        <w:spacing w:line="480" w:lineRule="auto"/>
        <w:jc w:val="both"/>
        <w:rPr>
          <w:lang w:val="en-GB"/>
        </w:rPr>
      </w:pPr>
      <w:r w:rsidRPr="00133A36">
        <w:rPr>
          <w:b/>
          <w:bCs/>
          <w:lang w:val="en-GB"/>
        </w:rPr>
        <w:t xml:space="preserve">Der p 1 </w:t>
      </w:r>
      <w:r w:rsidR="005A28A2" w:rsidRPr="00133A36">
        <w:rPr>
          <w:b/>
          <w:bCs/>
          <w:lang w:val="en-GB"/>
        </w:rPr>
        <w:t>upregulated</w:t>
      </w:r>
      <w:r w:rsidRPr="00133A36">
        <w:rPr>
          <w:b/>
          <w:bCs/>
          <w:lang w:val="en-GB"/>
        </w:rPr>
        <w:t xml:space="preserve"> CD86 expression </w:t>
      </w:r>
      <w:r>
        <w:rPr>
          <w:b/>
          <w:bCs/>
          <w:lang w:val="en-GB"/>
        </w:rPr>
        <w:t xml:space="preserve">and mediated the release of </w:t>
      </w:r>
      <w:r w:rsidRPr="00133A36">
        <w:rPr>
          <w:b/>
          <w:bCs/>
          <w:lang w:val="en-GB"/>
        </w:rPr>
        <w:t xml:space="preserve">pro-Th2 TARC (CCL17) and MDC (CCL22) in DCs from HDM-allergic patients through its protease activity. Purified T cells from HDM-sensitive patients stimulated by autologous active Der p 1--pulsed DCs produced large amounts of IL-4, an effect prevented by anti-CD86 </w:t>
      </w:r>
      <w:commentRangeStart w:id="6"/>
      <w:r w:rsidRPr="00133A36">
        <w:rPr>
          <w:b/>
          <w:bCs/>
          <w:lang w:val="en-GB"/>
        </w:rPr>
        <w:t>antibodies.</w:t>
      </w:r>
      <w:commentRangeEnd w:id="6"/>
      <w:r w:rsidRPr="00133A36">
        <w:rPr>
          <w:rStyle w:val="CommentReference"/>
          <w:rFonts w:asciiTheme="minorHAnsi" w:eastAsiaTheme="minorHAnsi" w:hAnsiTheme="minorHAnsi" w:cstheme="minorBidi"/>
          <w:b/>
          <w:bCs/>
          <w:lang w:bidi="ar-SA"/>
        </w:rPr>
        <w:commentReference w:id="6"/>
      </w:r>
      <w:r>
        <w:rPr>
          <w:b/>
          <w:bCs/>
          <w:lang w:val="en-GB"/>
        </w:rPr>
        <w:t xml:space="preserve"> </w:t>
      </w:r>
      <w:r>
        <w:rPr>
          <w:b/>
          <w:bCs/>
          <w:lang w:val="en-GB"/>
        </w:rPr>
        <w:lastRenderedPageBreak/>
        <w:t xml:space="preserve">Proteolytically active Der p 1 or papain can mediate an-IgE-independent activation of mouse basophils leading to secretion of IL-4 and </w:t>
      </w:r>
      <w:commentRangeStart w:id="7"/>
      <w:r>
        <w:rPr>
          <w:b/>
          <w:bCs/>
          <w:lang w:val="en-GB"/>
        </w:rPr>
        <w:t>TSLP.</w:t>
      </w:r>
      <w:commentRangeEnd w:id="7"/>
      <w:r>
        <w:rPr>
          <w:rStyle w:val="CommentReference"/>
          <w:rFonts w:asciiTheme="minorHAnsi" w:eastAsiaTheme="minorHAnsi" w:hAnsiTheme="minorHAnsi" w:cstheme="minorBidi"/>
          <w:b/>
          <w:bCs/>
          <w:lang w:bidi="ar-SA"/>
        </w:rPr>
        <w:commentReference w:id="7"/>
      </w:r>
      <w:r>
        <w:rPr>
          <w:b/>
          <w:bCs/>
          <w:lang w:val="en-GB"/>
        </w:rPr>
        <w:t xml:space="preserve"> Der p 1, but not papain, can induce similar effects in human basophils. The identity of the papain/Der p 1-activated sensor</w:t>
      </w:r>
      <w:r w:rsidR="00F133E4">
        <w:rPr>
          <w:b/>
          <w:bCs/>
          <w:lang w:val="en-GB"/>
        </w:rPr>
        <w:t>(s)</w:t>
      </w:r>
      <w:r>
        <w:rPr>
          <w:b/>
          <w:bCs/>
          <w:lang w:val="en-GB"/>
        </w:rPr>
        <w:t xml:space="preserve"> expressed by basophils remains unknown. PARs are unlikely candidates as they cannot be functionally activated by cysteine proteases, but </w:t>
      </w:r>
      <w:r>
        <w:rPr>
          <w:lang w:val="en-GB"/>
        </w:rPr>
        <w:t xml:space="preserve">Mas-related G-protein-coupled receptors (Mrgprs), innate </w:t>
      </w:r>
      <w:r w:rsidRPr="007651D3">
        <w:rPr>
          <w:b/>
          <w:bCs/>
          <w:lang w:val="en-GB"/>
        </w:rPr>
        <w:t>nociceptive sensors</w:t>
      </w:r>
      <w:commentRangeStart w:id="8"/>
      <w:r>
        <w:rPr>
          <w:lang w:val="en-GB"/>
        </w:rPr>
        <w:t xml:space="preserve">, </w:t>
      </w:r>
      <w:commentRangeEnd w:id="8"/>
      <w:r>
        <w:rPr>
          <w:rStyle w:val="CommentReference"/>
          <w:rFonts w:asciiTheme="minorHAnsi" w:eastAsiaTheme="minorHAnsi" w:hAnsiTheme="minorHAnsi" w:cstheme="minorBidi"/>
          <w:lang w:bidi="ar-SA"/>
        </w:rPr>
        <w:commentReference w:id="8"/>
      </w:r>
      <w:r w:rsidRPr="007651D3">
        <w:rPr>
          <w:b/>
          <w:bCs/>
          <w:lang w:val="en-GB"/>
        </w:rPr>
        <w:t xml:space="preserve"> participate </w:t>
      </w:r>
      <w:r>
        <w:rPr>
          <w:b/>
          <w:bCs/>
          <w:lang w:val="en-GB"/>
        </w:rPr>
        <w:t>in</w:t>
      </w:r>
      <w:r w:rsidRPr="007651D3">
        <w:rPr>
          <w:b/>
          <w:bCs/>
          <w:lang w:val="en-GB"/>
        </w:rPr>
        <w:t xml:space="preserve"> IgE-independent basophil activation. Of note, </w:t>
      </w:r>
      <w:r>
        <w:rPr>
          <w:b/>
          <w:bCs/>
          <w:lang w:val="en-GB"/>
        </w:rPr>
        <w:t>human MRGPRX1 and mouse MRGPRC11</w:t>
      </w:r>
      <w:r w:rsidRPr="007651D3">
        <w:rPr>
          <w:b/>
          <w:bCs/>
          <w:lang w:val="en-GB"/>
        </w:rPr>
        <w:t xml:space="preserve"> </w:t>
      </w:r>
      <w:r>
        <w:rPr>
          <w:lang w:val="en-GB"/>
        </w:rPr>
        <w:t>can be activated by Der p 1 and Der f 1 through cleavage of the N-terminal activation region, leading to IL-6 secretion.</w:t>
      </w:r>
      <w:r>
        <w:rPr>
          <w:lang w:val="en-GB"/>
        </w:rPr>
        <w:fldChar w:fldCharType="begin">
          <w:fldData xml:space="preserve">PEVuZE5vdGU+PENpdGU+PEF1dGhvcj5SZWRkeTwvQXV0aG9yPjxZZWFyPjIwMTc8L1llYXI+PFJl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</w:fldData>
        </w:fldChar>
      </w:r>
      <w:r>
        <w:rPr>
          <w:lang w:val="en-GB"/>
        </w:rPr>
        <w:instrText xml:space="preserve"> ADDIN EN.CITE </w:instrText>
      </w:r>
      <w:r>
        <w:rPr>
          <w:lang w:val="en-GB"/>
        </w:rPr>
        <w:fldChar w:fldCharType="begin">
          <w:fldData xml:space="preserve">PEVuZE5vdGU+PENpdGU+PEF1dGhvcj5SZWRkeTwvQXV0aG9yPjxZZWFyPjIwMTc8L1llYXI+PFJl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vertAlign w:val="superscript"/>
          <w:lang w:val="en-GB"/>
        </w:rPr>
        <w:t>67</w:t>
      </w:r>
      <w:r>
        <w:rPr>
          <w:lang w:val="en-GB"/>
        </w:rPr>
        <w:fldChar w:fldCharType="end"/>
      </w:r>
    </w:p>
    <w:p w14:paraId="29243E0D" w14:textId="1AA5896A" w:rsidR="005B68C1" w:rsidRDefault="00702135">
      <w:pPr>
        <w:pStyle w:val="NormalWeb"/>
        <w:spacing w:line="480" w:lineRule="auto"/>
        <w:jc w:val="both"/>
        <w:rPr>
          <w:b/>
          <w:bCs/>
          <w:lang w:val="en-GB"/>
        </w:rPr>
      </w:pPr>
      <w:r>
        <w:t>Der p 1 or Per a 10 selectively sheds cell surface receptors such as CD23 (Fc</w:t>
      </w:r>
      <w:r>
        <w:sym w:font="Symbol" w:char="F065"/>
      </w:r>
      <w:r>
        <w:t>RII, a low-affinity IgE Fc receptor) on B cells and CD25 (IL-2 receptor) on both CD4 and CD8 T-cells.</w:t>
      </w:r>
      <w:r>
        <w:fldChar w:fldCharType="begin">
          <w:fldData xml:space="preserve">PEVuZE5vdGU+PENpdGU+PEF1dGhvcj5HaGFlbW1hZ2hhbWk8L0F1dGhvcj48WWVhcj4yMDAxPC9Z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</w:fldData>
        </w:fldChar>
      </w:r>
      <w:r>
        <w:instrText xml:space="preserve"> ADDIN EN.CITE </w:instrText>
      </w:r>
      <w:r>
        <w:fldChar w:fldCharType="begin">
          <w:fldData xml:space="preserve">PEVuZE5vdGU+PENpdGU+PEF1dGhvcj5HaGFlbW1hZ2hhbWk8L0F1dGhvcj48WWVhcj4yMDAxPC9Z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</w:fldData>
        </w:fldChar>
      </w:r>
      <w:r>
        <w:instrText xml:space="preserve"> ADDIN EN.CITE.DATA </w:instrText>
      </w:r>
      <w:r>
        <w:fldChar w:fldCharType="end"/>
      </w:r>
      <w:r>
        <w:fldChar w:fldCharType="separate"/>
      </w:r>
      <w:r>
        <w:rPr>
          <w:vertAlign w:val="superscript"/>
        </w:rPr>
        <w:t>38,69-71</w:t>
      </w:r>
      <w:r>
        <w:fldChar w:fldCharType="end"/>
      </w:r>
      <w:r>
        <w:rPr>
          <w:lang w:val="en-GB"/>
        </w:rPr>
        <w:t xml:space="preserve"> Soluble CD23 (sCD23) positively regulates the IgE production,</w:t>
      </w:r>
      <w:r>
        <w:rPr>
          <w:lang w:val="en-GB"/>
        </w:rPr>
        <w:fldChar w:fldCharType="begin"/>
      </w:r>
      <w:r>
        <w:rPr>
          <w:lang w:val="en-GB"/>
        </w:rPr>
        <w:instrText xml:space="preserve"> ADDIN EN.CITE &lt;EndNote&gt;&lt;Cite&gt;&lt;Author&gt;Engeroff&lt;/Author&gt;&lt;Year&gt;2021&lt;/Year&gt;&lt;RecNum&gt;19&lt;/RecNum&gt;&lt;DisplayText&gt;&lt;style face="superscript"&gt;72&lt;/style&gt;&lt;/DisplayText&gt;&lt;record&gt;&lt;rec-number&gt;19&lt;/rec-number&gt;&lt;foreign-keys&gt;&lt;key app="EN" db-id="ev2fpxxar9evx1et9f3xxaz2ert9px2rtp5d" timestamp="1651523987"&gt;19&lt;/key&gt;&lt;/foreign-keys&gt;&lt;ref-type name="Journal Article"&gt;17&lt;/ref-type&gt;&lt;contributors&gt;&lt;authors&gt;&lt;author&gt;Engeroff, P.&lt;/author&gt;&lt;author&gt;Vogel, M.&lt;/author&gt;&lt;/authors&gt;&lt;/contributors&gt;&lt;auth-address&gt;INSERM, UMR_S 959, Immunology-Immunopathology-Immunotherapy (i3), Sorbonne Universite, Paris, France.&amp;#xD;Center for Clinical Research, Region Vastmanland/Uppsala University, Vastmanland hospital, Vasteras, Sweden.&amp;#xD;Department of BioMedical Research, University of Bern, Bern, Switzerland.&lt;/auth-address&gt;&lt;titles&gt;&lt;title&gt;The role of CD23 in the regulation of allergic responses&lt;/title&gt;&lt;secondary-title&gt;Allergy&lt;/secondary-title&gt;&lt;/titles&gt;&lt;periodical&gt;&lt;full-title&gt;Allergy&lt;/full-title&gt;&lt;/periodical&gt;&lt;pages&gt;1981-1989&lt;/pages&gt;&lt;volume&gt;76&lt;/volume&gt;&lt;number&gt;7&lt;/number&gt;&lt;edition&gt;20210116&lt;/edition&gt;&lt;keywords&gt;&lt;keyword&gt;Animals&lt;/keyword&gt;&lt;keyword&gt;Antigen Presentation&lt;/keyword&gt;&lt;keyword&gt;Antigens&lt;/keyword&gt;&lt;keyword&gt;B-Lymphocytes&lt;/keyword&gt;&lt;keyword&gt;Humans&lt;/keyword&gt;&lt;keyword&gt;*Hypersensitivity&lt;/keyword&gt;&lt;keyword&gt;*Immunoglobulin E&lt;/keyword&gt;&lt;keyword&gt;Mice&lt;/keyword&gt;&lt;keyword&gt;Receptors, IgE&lt;/keyword&gt;&lt;keyword&gt;*B cells&lt;/keyword&gt;&lt;keyword&gt;*cd23&lt;/keyword&gt;&lt;keyword&gt;*IgE&lt;/keyword&gt;&lt;keyword&gt;*IgE-immune complexes&lt;/keyword&gt;&lt;keyword&gt;*allergy&lt;/keyword&gt;&lt;/keywords&gt;&lt;dates&gt;&lt;year&gt;2021&lt;/year&gt;&lt;pub-dates&gt;&lt;date&gt;Jul&lt;/date&gt;&lt;/pub-dates&gt;&lt;/dates&gt;&lt;isbn&gt;1398-9995 (Electronic)&amp;#xD;0105-4538 (Linking)&lt;/isbn&gt;&lt;accession-num&gt;33378583&lt;/accession-num&gt;&lt;urls&gt;&lt;related-urls&gt;&lt;url&gt;https://www.ncbi.nlm.nih.gov/pubmed/33378583&lt;/url&gt;&lt;/related-urls&gt;&lt;/urls&gt;&lt;custom2&gt;PMC8359454&lt;/custom2&gt;&lt;electronic-resource-num&gt;10.1111/all.14724&lt;/electronic-resource-num&gt;&lt;/record&gt;&lt;/Cite&gt;&lt;/EndNote&gt;</w:instrText>
      </w:r>
      <w:r>
        <w:rPr>
          <w:lang w:val="en-GB"/>
        </w:rPr>
        <w:fldChar w:fldCharType="separate"/>
      </w:r>
      <w:r>
        <w:rPr>
          <w:vertAlign w:val="superscript"/>
          <w:lang w:val="en-GB"/>
        </w:rPr>
        <w:t>72</w:t>
      </w:r>
      <w:r>
        <w:rPr>
          <w:lang w:val="en-GB"/>
        </w:rPr>
        <w:fldChar w:fldCharType="end"/>
      </w:r>
      <w:r>
        <w:rPr>
          <w:lang w:val="en-GB"/>
        </w:rPr>
        <w:t xml:space="preserve"> whereas shedding of CD25 by protease allergens down-regulates </w:t>
      </w:r>
      <w:r>
        <w:rPr>
          <w:strike/>
          <w:lang w:val="en-GB"/>
        </w:rPr>
        <w:t>the</w:t>
      </w:r>
      <w:r>
        <w:rPr>
          <w:lang w:val="en-GB"/>
        </w:rPr>
        <w:t xml:space="preserve"> Th1 polarization.</w:t>
      </w:r>
      <w:r>
        <w:rPr>
          <w:lang w:val="en-GB"/>
        </w:rPr>
        <w:fldChar w:fldCharType="begin"/>
      </w:r>
      <w:r>
        <w:rPr>
          <w:lang w:val="en-GB"/>
        </w:rPr>
        <w:instrText xml:space="preserve"> ADDIN EN.CITE &lt;EndNote&gt;&lt;Cite&gt;&lt;Author&gt;Shakib&lt;/Author&gt;&lt;Year&gt;1998&lt;/Year&gt;&lt;RecNum&gt;20&lt;/RecNum&gt;&lt;DisplayText&gt;&lt;style face="superscript"&gt;73&lt;/style&gt;&lt;/DisplayText&gt;&lt;record&gt;&lt;rec-number&gt;20&lt;/rec-number&gt;&lt;foreign-keys&gt;&lt;key app="EN" db-id="ev2fpxxar9evx1et9f3xxaz2ert9px2rtp5d" timestamp="1651525170"&gt;20&lt;/key&gt;&lt;/foreign-keys&gt;&lt;ref-type name="Journal Article"&gt;17&lt;/ref-type&gt;&lt;contributors&gt;&lt;authors&gt;&lt;author&gt;Shakib, F.&lt;/author&gt;&lt;author&gt;Schulz, O.&lt;/author&gt;&lt;author&gt;Sewell, H.&lt;/author&gt;&lt;/authors&gt;&lt;/contributors&gt;&lt;auth-address&gt;Division of Molecular and Clinical Immunology, University of Nottingham Faculty of Medicine and Health Sciences, Queen&amp;apos;s Medical Centre, UK. farouk.shakib@nottingham.ac.uk&lt;/auth-address&gt;&lt;titles&gt;&lt;title&gt;A mite subversive: cleavage of CD23 and CD25 by Der p 1 enhances allergenicity&lt;/title&gt;&lt;secondary-title&gt;Immunol Today&lt;/secondary-title&gt;&lt;/titles&gt;&lt;periodical&gt;&lt;full-title&gt;Immunol Today&lt;/full-title&gt;&lt;/periodical&gt;&lt;pages&gt;313-6&lt;/pages&gt;&lt;volume&gt;19&lt;/volume&gt;&lt;number&gt;7&lt;/number&gt;&lt;keywords&gt;&lt;keyword&gt;Allergens/*immunology&lt;/keyword&gt;&lt;keyword&gt;Amino Acid Sequence&lt;/keyword&gt;&lt;keyword&gt;Animals&lt;/keyword&gt;&lt;keyword&gt;Antigens, Dermatophagoides&lt;/keyword&gt;&lt;keyword&gt;Glycoproteins/genetics/*immunology&lt;/keyword&gt;&lt;keyword&gt;Humans&lt;/keyword&gt;&lt;keyword&gt;Hypersensitivity/*immunology&lt;/keyword&gt;&lt;keyword&gt;Immunoglobulin E/immunology&lt;/keyword&gt;&lt;keyword&gt;Mites&lt;/keyword&gt;&lt;keyword&gt;Molecular Sequence Data&lt;/keyword&gt;&lt;keyword&gt;Receptors, IgE/*immunology&lt;/keyword&gt;&lt;keyword&gt;Receptors, Interleukin-2/*immunology&lt;/keyword&gt;&lt;/keywords&gt;&lt;dates&gt;&lt;year&gt;1998&lt;/year&gt;&lt;pub-dates&gt;&lt;date&gt;Jul&lt;/date&gt;&lt;/pub-dates&gt;&lt;/dates&gt;&lt;isbn&gt;0167-5699 (Print)&amp;#xD;0167-5699 (Linking)&lt;/isbn&gt;&lt;accession-num&gt;9666604&lt;/accession-num&gt;&lt;urls&gt;&lt;related-urls&gt;&lt;url&gt;https://www.ncbi.nlm.nih.gov/pubmed/9666604&lt;/url&gt;&lt;/related-urls&gt;&lt;/urls&gt;&lt;electronic-resource-num&gt;10.1016/s0167-5699(98)01284-5&lt;/electronic-resource-num&gt;&lt;/record&gt;&lt;/Cite&gt;&lt;/EndNote&gt;</w:instrText>
      </w:r>
      <w:r>
        <w:rPr>
          <w:lang w:val="en-GB"/>
        </w:rPr>
        <w:fldChar w:fldCharType="separate"/>
      </w:r>
      <w:r>
        <w:rPr>
          <w:vertAlign w:val="superscript"/>
          <w:lang w:val="en-GB"/>
        </w:rPr>
        <w:t>73</w:t>
      </w:r>
      <w:r>
        <w:rPr>
          <w:lang w:val="en-GB"/>
        </w:rPr>
        <w:fldChar w:fldCharType="end"/>
      </w:r>
      <w:r>
        <w:rPr>
          <w:lang w:val="en-GB"/>
        </w:rPr>
        <w:t xml:space="preserve"> </w:t>
      </w:r>
      <w:r>
        <w:rPr>
          <w:b/>
          <w:bCs/>
          <w:lang w:val="en-GB"/>
        </w:rPr>
        <w:t xml:space="preserve">Active Der p 1, Der f 1 or papain can directly mediate the degranulation of human eosinophils and the production of superoxide </w:t>
      </w:r>
      <w:commentRangeStart w:id="9"/>
      <w:r>
        <w:rPr>
          <w:b/>
          <w:bCs/>
          <w:lang w:val="en-GB"/>
        </w:rPr>
        <w:t>anion</w:t>
      </w:r>
      <w:commentRangeEnd w:id="9"/>
      <w:r>
        <w:rPr>
          <w:rStyle w:val="CommentReference"/>
          <w:rFonts w:asciiTheme="minorHAnsi" w:eastAsiaTheme="minorHAnsi" w:hAnsiTheme="minorHAnsi" w:cstheme="minorBidi"/>
          <w:b/>
          <w:bCs/>
          <w:lang w:bidi="ar-SA"/>
        </w:rPr>
        <w:commentReference w:id="9"/>
      </w:r>
      <w:r w:rsidR="007651D3">
        <w:rPr>
          <w:b/>
          <w:bCs/>
          <w:lang w:val="en-GB"/>
        </w:rPr>
        <w:t xml:space="preserve">. </w:t>
      </w:r>
      <w:r>
        <w:rPr>
          <w:b/>
          <w:bCs/>
          <w:lang w:val="en-GB"/>
        </w:rPr>
        <w:t xml:space="preserve">Active Der p 1 can directly exert proasthmatic-like effects by its capacity to mediate MAPK-dependent rabbit airway smooth muscle </w:t>
      </w:r>
      <w:commentRangeStart w:id="10"/>
      <w:r>
        <w:rPr>
          <w:b/>
          <w:bCs/>
          <w:lang w:val="en-GB"/>
        </w:rPr>
        <w:t>responsiveness</w:t>
      </w:r>
      <w:commentRangeEnd w:id="10"/>
      <w:r>
        <w:rPr>
          <w:rStyle w:val="CommentReference"/>
          <w:rFonts w:asciiTheme="minorHAnsi" w:eastAsiaTheme="minorHAnsi" w:hAnsiTheme="minorHAnsi" w:cstheme="minorBidi"/>
          <w:b/>
          <w:bCs/>
          <w:lang w:bidi="ar-SA"/>
        </w:rPr>
        <w:commentReference w:id="10"/>
      </w:r>
      <w:r>
        <w:rPr>
          <w:b/>
          <w:bCs/>
          <w:lang w:val="en-GB"/>
        </w:rPr>
        <w:t xml:space="preserve"> </w:t>
      </w:r>
      <w:r w:rsidRPr="007651D3">
        <w:rPr>
          <w:b/>
          <w:bCs/>
          <w:i/>
          <w:iCs/>
          <w:lang w:val="en-GB"/>
        </w:rPr>
        <w:t>in</w:t>
      </w:r>
      <w:r w:rsidR="00F133E4">
        <w:rPr>
          <w:b/>
          <w:bCs/>
          <w:i/>
          <w:iCs/>
          <w:lang w:val="en-GB"/>
        </w:rPr>
        <w:t xml:space="preserve"> </w:t>
      </w:r>
      <w:r w:rsidRPr="007651D3">
        <w:rPr>
          <w:b/>
          <w:bCs/>
          <w:i/>
          <w:iCs/>
          <w:lang w:val="en-GB"/>
        </w:rPr>
        <w:t>vitro</w:t>
      </w:r>
      <w:r>
        <w:rPr>
          <w:b/>
          <w:bCs/>
          <w:lang w:val="en-GB"/>
        </w:rPr>
        <w:t xml:space="preserve">. The serine protease activity of fungal Asp f 13 provoked AHR by infiltrating bronchial submucosa </w:t>
      </w:r>
      <w:commentRangeStart w:id="11"/>
      <w:r>
        <w:rPr>
          <w:b/>
          <w:bCs/>
          <w:lang w:val="en-GB"/>
        </w:rPr>
        <w:t>in mice</w:t>
      </w:r>
      <w:commentRangeEnd w:id="11"/>
      <w:r>
        <w:rPr>
          <w:rStyle w:val="CommentReference"/>
          <w:rFonts w:asciiTheme="minorHAnsi" w:eastAsiaTheme="minorHAnsi" w:hAnsiTheme="minorHAnsi" w:cstheme="minorBidi"/>
          <w:b/>
          <w:bCs/>
          <w:lang w:bidi="ar-SA"/>
        </w:rPr>
        <w:commentReference w:id="11"/>
      </w:r>
      <w:r>
        <w:rPr>
          <w:b/>
          <w:bCs/>
          <w:lang w:val="en-GB"/>
        </w:rPr>
        <w:t>. Without prior allergic sensitization, Asp f 13, modulates in human ASM cells profound changes in cell morphology, Ca</w:t>
      </w:r>
      <w:r w:rsidRPr="005A28A2">
        <w:rPr>
          <w:b/>
          <w:bCs/>
          <w:vertAlign w:val="superscript"/>
          <w:lang w:val="en-GB"/>
        </w:rPr>
        <w:t>2+</w:t>
      </w:r>
      <w:r>
        <w:rPr>
          <w:b/>
          <w:bCs/>
          <w:lang w:val="en-GB"/>
        </w:rPr>
        <w:t xml:space="preserve"> mobilization and degradation of the extracellular matrix.</w:t>
      </w:r>
    </w:p>
    <w:p w14:paraId="2BCF5FD3" w14:textId="77777777" w:rsidR="005B68C1" w:rsidRDefault="00702135">
      <w:pPr>
        <w:spacing w:after="120" w:line="480" w:lineRule="auto"/>
        <w:rPr>
          <w:rFonts w:ascii="Times New Roman" w:hAnsi="Times New Roman" w:cs="Times New Roman"/>
          <w:b/>
          <w:sz w:val="24"/>
          <w:szCs w:val="24"/>
        </w:rPr>
      </w:pPr>
      <w:r>
        <w:rPr>
          <w:rFonts w:ascii="Times New Roman" w:hAnsi="Times New Roman" w:cs="Times New Roman"/>
          <w:b/>
          <w:sz w:val="24"/>
          <w:szCs w:val="24"/>
        </w:rPr>
        <w:t xml:space="preserve">Protease-activated receptor (PAR) activation by protease allergens </w:t>
      </w:r>
    </w:p>
    <w:p w14:paraId="4D9BF366" w14:textId="77777777" w:rsidR="005B68C1" w:rsidRDefault="00702135">
      <w:pPr>
        <w:spacing w:after="120"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A key mechanism of the innate immune response initiated by some protease allergens involves the proteolytic activation of G-protein-coupled PARs, best known for their stimulation by the coagulation cascade enzyme, thrombin.</w:t>
      </w:r>
      <w:r>
        <w:rPr>
          <w:rFonts w:ascii="Times New Roman" w:eastAsia="Times New Roman" w:hAnsi="Times New Roman" w:cs="Times New Roman"/>
          <w:sz w:val="24"/>
          <w:szCs w:val="24"/>
          <w:lang w:val="el-GR"/>
        </w:rPr>
        <w:fldChar w:fldCharType="begin">
          <w:fldData xml:space="preserve">PEVuZE5vdGU+PENpdGU+PEF1dGhvcj5Db3VnaGxpbjwvQXV0aG9yPjxZZWFyPjIwMDU8L1llYXI+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==
</w:fldData>
        </w:fldChar>
      </w:r>
      <w:r>
        <w:rPr>
          <w:rFonts w:ascii="Times New Roman" w:eastAsia="Times New Roman" w:hAnsi="Times New Roman" w:cs="Times New Roman"/>
          <w:sz w:val="24"/>
          <w:szCs w:val="24"/>
          <w:lang w:val="el-GR"/>
        </w:rPr>
        <w:instrText xml:space="preserve"> ADDIN EN.CITE </w:instrText>
      </w:r>
      <w:r>
        <w:rPr>
          <w:rFonts w:ascii="Times New Roman" w:eastAsia="Times New Roman" w:hAnsi="Times New Roman" w:cs="Times New Roman"/>
          <w:sz w:val="24"/>
          <w:szCs w:val="24"/>
          <w:lang w:val="el-GR"/>
        </w:rPr>
        <w:fldChar w:fldCharType="begin">
          <w:fldData xml:space="preserve">PEVuZE5vdGU+PENpdGU+PEF1dGhvcj5Db3VnaGxpbjwvQXV0aG9yPjxZZWFyPjIwMDU8L1llYXI+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==
</w:fldData>
        </w:fldChar>
      </w:r>
      <w:r>
        <w:rPr>
          <w:rFonts w:ascii="Times New Roman" w:eastAsia="Times New Roman" w:hAnsi="Times New Roman" w:cs="Times New Roman"/>
          <w:sz w:val="24"/>
          <w:szCs w:val="24"/>
          <w:lang w:val="el-GR"/>
        </w:rPr>
        <w:instrText xml:space="preserve"> ADDIN EN.CITE.DATA </w:instrText>
      </w:r>
      <w:r>
        <w:rPr>
          <w:rFonts w:ascii="Times New Roman" w:eastAsia="Times New Roman" w:hAnsi="Times New Roman" w:cs="Times New Roman"/>
          <w:sz w:val="24"/>
          <w:szCs w:val="24"/>
          <w:lang w:val="el-GR"/>
        </w:rPr>
      </w:r>
      <w:r>
        <w:rPr>
          <w:rFonts w:ascii="Times New Roman" w:eastAsia="Times New Roman" w:hAnsi="Times New Roman" w:cs="Times New Roman"/>
          <w:sz w:val="24"/>
          <w:szCs w:val="24"/>
          <w:lang w:val="el-GR"/>
        </w:rPr>
        <w:fldChar w:fldCharType="end"/>
      </w:r>
      <w:r>
        <w:rPr>
          <w:rFonts w:ascii="Times New Roman" w:eastAsia="Times New Roman" w:hAnsi="Times New Roman" w:cs="Times New Roman"/>
          <w:sz w:val="24"/>
          <w:szCs w:val="24"/>
          <w:lang w:val="el-GR"/>
        </w:rPr>
      </w:r>
      <w:r>
        <w:rPr>
          <w:rFonts w:ascii="Times New Roman" w:eastAsia="Times New Roman" w:hAnsi="Times New Roman" w:cs="Times New Roman"/>
          <w:sz w:val="24"/>
          <w:szCs w:val="24"/>
          <w:lang w:val="el-GR"/>
        </w:rPr>
        <w:fldChar w:fldCharType="separate"/>
      </w:r>
      <w:r>
        <w:rPr>
          <w:rFonts w:ascii="Times New Roman" w:eastAsia="Times New Roman" w:hAnsi="Times New Roman" w:cs="Times New Roman"/>
          <w:sz w:val="24"/>
          <w:szCs w:val="24"/>
          <w:vertAlign w:val="superscript"/>
          <w:lang w:val="el-GR"/>
        </w:rPr>
        <w:t>94-96</w:t>
      </w:r>
      <w:r>
        <w:rPr>
          <w:rFonts w:ascii="Times New Roman" w:eastAsia="Times New Roman" w:hAnsi="Times New Roman" w:cs="Times New Roman"/>
          <w:sz w:val="24"/>
          <w:szCs w:val="24"/>
          <w:lang w:val="el-GR"/>
        </w:rPr>
        <w:fldChar w:fldCharType="end"/>
      </w:r>
      <w:r>
        <w:rPr>
          <w:rFonts w:ascii="Times New Roman" w:eastAsia="Times New Roman" w:hAnsi="Times New Roman" w:cs="Times New Roman"/>
          <w:sz w:val="24"/>
          <w:szCs w:val="24"/>
        </w:rPr>
        <w:t xml:space="preserve"> Activation of this unique family of receptors is caused </w:t>
      </w:r>
      <w:r>
        <w:rPr>
          <w:rFonts w:ascii="Times New Roman" w:eastAsia="Times New Roman" w:hAnsi="Times New Roman" w:cs="Times New Roman"/>
          <w:sz w:val="24"/>
          <w:szCs w:val="24"/>
        </w:rPr>
        <w:lastRenderedPageBreak/>
        <w:t xml:space="preserve">by the proteolytic unmasking of a ‘tethered’ receptor-activating ligand. The protease-revealed N-terminal sequence interacts with the extracellular receptor domain 2 to stimulate signal transduction as illustrated in Fig.4.A for </w:t>
      </w:r>
      <w:r>
        <w:rPr>
          <w:rFonts w:ascii="Times New Roman" w:hAnsi="Times New Roman" w:cs="Times New Roman"/>
          <w:sz w:val="24"/>
          <w:szCs w:val="24"/>
        </w:rPr>
        <w:t>PAR2</w:t>
      </w:r>
      <w:r>
        <w:rPr>
          <w:rFonts w:ascii="Times New Roman" w:eastAsia="Times New Roman" w:hAnsi="Times New Roman" w:cs="Times New Roman"/>
          <w:sz w:val="24"/>
          <w:szCs w:val="24"/>
        </w:rPr>
        <w:t xml:space="preserve"> but is also the same for PAR1 and PAR4.</w:t>
      </w:r>
    </w:p>
    <w:p w14:paraId="72D57069"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PARs are widely expressed in the airways by lung epithelial cells, airway smooth muscle and both tissue resident and recruited inflammatory cells, as well as by esophageal epithelium.</w:t>
      </w:r>
      <w:r>
        <w:rPr>
          <w:rFonts w:ascii="Times New Roman" w:hAnsi="Times New Roman" w:cs="Times New Roman"/>
          <w:sz w:val="24"/>
          <w:szCs w:val="24"/>
        </w:rPr>
        <w:fldChar w:fldCharType="begin">
          <w:fldData xml:space="preserve">PEVuZE5vdGU+PENpdGU+PEF1dGhvcj5Bem91ejwvQXV0aG9yPjxZZWFyPjIwMjA8L1llYXI+PFJl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em91ejwvQXV0aG9yPjxZZWFyPjIwMjA8L1llYXI+PFJl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The multiple signaling pathways activated following PAR engagement have been reviewed in depth previously.</w:t>
      </w:r>
      <w:r>
        <w:rPr>
          <w:rFonts w:ascii="Times New Roman" w:hAnsi="Times New Roman" w:cs="Times New Roman"/>
          <w:sz w:val="24"/>
          <w:szCs w:val="24"/>
        </w:rPr>
        <w:fldChar w:fldCharType="begin">
          <w:fldData xml:space="preserve">PEVuZE5vdGU+PENpdGU+PEF1dGhvcj5SYW1hY2hhbmRyYW48L0F1dGhvcj48WWVhcj4yMDEyPC9Z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1hY2hhbmRyYW48L0F1dGhvcj48WWVhcj4yMDEyPC9Z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96-99</w:t>
      </w:r>
      <w:r>
        <w:rPr>
          <w:rFonts w:ascii="Times New Roman" w:hAnsi="Times New Roman" w:cs="Times New Roman"/>
          <w:sz w:val="24"/>
          <w:szCs w:val="24"/>
        </w:rPr>
        <w:fldChar w:fldCharType="end"/>
      </w:r>
    </w:p>
    <w:p w14:paraId="01465C9E" w14:textId="3B3080BE" w:rsidR="005B68C1" w:rsidRDefault="00702135">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o date </w:t>
      </w:r>
      <w:r w:rsidRPr="005A28A2">
        <w:rPr>
          <w:rFonts w:ascii="Times New Roman" w:hAnsi="Times New Roman" w:cs="Times New Roman"/>
          <w:strike/>
          <w:sz w:val="24"/>
          <w:szCs w:val="24"/>
        </w:rPr>
        <w:t>only a</w:t>
      </w:r>
      <w:r>
        <w:rPr>
          <w:rFonts w:ascii="Times New Roman" w:hAnsi="Times New Roman" w:cs="Times New Roman"/>
          <w:sz w:val="24"/>
          <w:szCs w:val="24"/>
        </w:rPr>
        <w:t xml:space="preserve">few </w:t>
      </w:r>
      <w:r w:rsidR="00F133E4" w:rsidRPr="005A28A2">
        <w:rPr>
          <w:rFonts w:ascii="Times New Roman" w:hAnsi="Times New Roman" w:cs="Times New Roman"/>
          <w:b/>
          <w:bCs/>
          <w:sz w:val="24"/>
          <w:szCs w:val="24"/>
        </w:rPr>
        <w:t>serine protease</w:t>
      </w:r>
      <w:r w:rsidR="00F133E4">
        <w:rPr>
          <w:rFonts w:ascii="Times New Roman" w:hAnsi="Times New Roman" w:cs="Times New Roman"/>
          <w:sz w:val="24"/>
          <w:szCs w:val="24"/>
        </w:rPr>
        <w:t xml:space="preserve"> </w:t>
      </w:r>
      <w:r>
        <w:rPr>
          <w:rFonts w:ascii="Times New Roman" w:hAnsi="Times New Roman" w:cs="Times New Roman"/>
          <w:sz w:val="24"/>
          <w:szCs w:val="24"/>
        </w:rPr>
        <w:t xml:space="preserve">allergens </w:t>
      </w:r>
      <w:r w:rsidRPr="005A28A2">
        <w:rPr>
          <w:rFonts w:ascii="Times New Roman" w:hAnsi="Times New Roman" w:cs="Times New Roman"/>
          <w:strike/>
          <w:sz w:val="24"/>
          <w:szCs w:val="24"/>
        </w:rPr>
        <w:t>with serine protease activities</w:t>
      </w:r>
      <w:r>
        <w:rPr>
          <w:rFonts w:ascii="Times New Roman" w:hAnsi="Times New Roman" w:cs="Times New Roman"/>
          <w:sz w:val="24"/>
          <w:szCs w:val="24"/>
        </w:rPr>
        <w:t xml:space="preserve"> have been shown to target PARs directly</w:t>
      </w:r>
      <w:r w:rsidR="00F133E4">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with PAR2 as the main example. The allergens and crude extracts with documented PAR2-regulating proteases are HDM, cockroach and mold allergens.</w:t>
      </w:r>
      <w:r>
        <w:rPr>
          <w:rFonts w:ascii="Times New Roman" w:hAnsi="Times New Roman" w:cs="Times New Roman"/>
          <w:sz w:val="24"/>
          <w:szCs w:val="24"/>
        </w:rPr>
        <w:fldChar w:fldCharType="begin">
          <w:fldData xml:space="preserve">PEVuZE5vdGU+PENpdGU+PEF1dGhvcj5ZZWU8L0F1dGhvcj48WWVhcj4yMDE4PC9ZZWFyPjxSZWNO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U8L0F1dGhvcj48WWVhcj4yMDE4PC9ZZWFyPjxSZWNO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0-102</w:t>
      </w:r>
      <w:r>
        <w:rPr>
          <w:rFonts w:ascii="Times New Roman" w:hAnsi="Times New Roman" w:cs="Times New Roman"/>
          <w:sz w:val="24"/>
          <w:szCs w:val="24"/>
        </w:rPr>
        <w:fldChar w:fldCharType="end"/>
      </w:r>
      <w:r>
        <w:rPr>
          <w:rFonts w:ascii="Times New Roman" w:hAnsi="Times New Roman" w:cs="Times New Roman"/>
          <w:sz w:val="24"/>
          <w:szCs w:val="24"/>
        </w:rPr>
        <w:t xml:space="preserve"> Initially, it was reported that the major HDM allergen Der p 1 could activate PAR2;</w:t>
      </w:r>
      <w:r>
        <w:rPr>
          <w:rFonts w:ascii="Times New Roman" w:hAnsi="Times New Roman" w:cs="Times New Roman"/>
          <w:sz w:val="24"/>
          <w:szCs w:val="24"/>
        </w:rPr>
        <w:fldChar w:fldCharType="begin">
          <w:fldData xml:space="preserve">PEVuZE5vdGU+PENpdGU+PEF1dGhvcj5Bc29rYW5hbnRoYW48L0F1dGhvcj48WWVhcj4yMDAyPC9Z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c29rYW5hbnRoYW48L0F1dGhvcj48WWVhcj4yMDAyPC9Z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3</w:t>
      </w:r>
      <w:r>
        <w:rPr>
          <w:rFonts w:ascii="Times New Roman" w:hAnsi="Times New Roman" w:cs="Times New Roman"/>
          <w:sz w:val="24"/>
          <w:szCs w:val="24"/>
        </w:rPr>
        <w:fldChar w:fldCharType="end"/>
      </w:r>
      <w:r>
        <w:rPr>
          <w:rFonts w:ascii="Times New Roman" w:hAnsi="Times New Roman" w:cs="Times New Roman"/>
          <w:sz w:val="24"/>
          <w:szCs w:val="24"/>
        </w:rPr>
        <w:t xml:space="preserve"> but subsequent studies showed that Der p 1 cleaved PAR2 at a non-activating site</w:t>
      </w:r>
      <w:r>
        <w:rPr>
          <w:rFonts w:ascii="Times New Roman" w:hAnsi="Times New Roman" w:cs="Times New Roman"/>
          <w:sz w:val="24"/>
          <w:szCs w:val="24"/>
        </w:rPr>
        <w:fldChar w:fldCharType="begin">
          <w:fldData xml:space="preserve">PEVuZE5vdGU+PENpdGU+PEF1dGhvcj5BZGFtPC9BdXRob3I+PFllYXI+MjAwNjwvWWVhcj48UmVj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FtPC9BdXRob3I+PFllYXI+MjAwNjwvWWVhcj48UmVj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2</w:t>
      </w:r>
      <w:r>
        <w:rPr>
          <w:rFonts w:ascii="Times New Roman" w:hAnsi="Times New Roman" w:cs="Times New Roman"/>
          <w:sz w:val="24"/>
          <w:szCs w:val="24"/>
        </w:rPr>
        <w:fldChar w:fldCharType="end"/>
      </w:r>
      <w:r>
        <w:rPr>
          <w:rFonts w:ascii="Times New Roman" w:hAnsi="Times New Roman" w:cs="Times New Roman"/>
          <w:sz w:val="24"/>
          <w:szCs w:val="24"/>
        </w:rPr>
        <w:t xml:space="preserve"> (Fig.4B). In contrast, trypsin-like Der p 3 </w:t>
      </w:r>
      <w:r>
        <w:rPr>
          <w:rFonts w:ascii="Times New Roman" w:hAnsi="Times New Roman" w:cs="Times New Roman"/>
          <w:sz w:val="24"/>
          <w:szCs w:val="24"/>
        </w:rPr>
        <w:fldChar w:fldCharType="begin">
          <w:fldData xml:space="preserve">PEVuZE5vdGU+PENpdGU+PEF1dGhvcj5BZGFtPC9BdXRob3I+PFllYXI+MjAwNjwvWWVhcj48UmVj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FtPC9BdXRob3I+PFllYXI+MjAwNjwvWWVhcj48UmVj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2,104</w:t>
      </w:r>
      <w:r>
        <w:rPr>
          <w:rFonts w:ascii="Times New Roman" w:hAnsi="Times New Roman" w:cs="Times New Roman"/>
          <w:sz w:val="24"/>
          <w:szCs w:val="24"/>
        </w:rPr>
        <w:fldChar w:fldCharType="end"/>
      </w:r>
      <w:r>
        <w:rPr>
          <w:rFonts w:ascii="Times New Roman" w:hAnsi="Times New Roman" w:cs="Times New Roman"/>
          <w:sz w:val="24"/>
          <w:szCs w:val="24"/>
        </w:rPr>
        <w:t xml:space="preserve"> and collagenase-like Der p 9 </w:t>
      </w:r>
      <w:r>
        <w:rPr>
          <w:rFonts w:ascii="Times New Roman" w:hAnsi="Times New Roman" w:cs="Times New Roman"/>
          <w:sz w:val="24"/>
          <w:szCs w:val="24"/>
        </w:rPr>
        <w:fldChar w:fldCharType="begin">
          <w:fldData xml:space="preserve">PEVuZE5vdGU+PENpdGU+PEF1dGhvcj5TdW48L0F1dGhvcj48WWVhcj4yMDAxPC9ZZWFyPjxSZWNO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48L0F1dGhvcj48WWVhcj4yMDAxPC9ZZWFyPjxSZWNO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4</w:t>
      </w:r>
      <w:r>
        <w:rPr>
          <w:rFonts w:ascii="Times New Roman" w:hAnsi="Times New Roman" w:cs="Times New Roman"/>
          <w:sz w:val="24"/>
          <w:szCs w:val="24"/>
        </w:rPr>
        <w:fldChar w:fldCharType="end"/>
      </w:r>
      <w:r>
        <w:rPr>
          <w:rFonts w:ascii="Times New Roman" w:hAnsi="Times New Roman" w:cs="Times New Roman"/>
          <w:sz w:val="24"/>
          <w:szCs w:val="24"/>
        </w:rPr>
        <w:t xml:space="preserve"> activate PAR2 in AECs and induce the release of cytokines and chemokines including GM-CSF and eotaxin. Similarly, the </w:t>
      </w:r>
      <w:r>
        <w:rPr>
          <w:rFonts w:ascii="Times New Roman" w:hAnsi="Times New Roman" w:cs="Times New Roman"/>
          <w:i/>
          <w:iCs/>
          <w:sz w:val="24"/>
          <w:szCs w:val="24"/>
        </w:rPr>
        <w:t>D. farinae</w:t>
      </w:r>
      <w:r>
        <w:rPr>
          <w:rFonts w:ascii="Times New Roman" w:hAnsi="Times New Roman" w:cs="Times New Roman"/>
          <w:sz w:val="24"/>
          <w:szCs w:val="24"/>
        </w:rPr>
        <w:t xml:space="preserve"> allergen-derived enzyme, Der f 3 (80% homologous to Der p 3) induces IL-6, IL-8 and GM-CSF release from AECs through its protease activity and PAR2 activation.</w:t>
      </w:r>
      <w:r>
        <w:rPr>
          <w:rFonts w:ascii="Times New Roman" w:hAnsi="Times New Roman" w:cs="Times New Roman"/>
          <w:sz w:val="24"/>
          <w:szCs w:val="24"/>
        </w:rPr>
        <w:fldChar w:fldCharType="begin">
          <w:fldData xml:space="preserve">PEVuZE5vdGU+PENpdGU+PEF1dGhvcj5MaTwvQXV0aG9yPjxZZWFyPjIwMTk8L1llYXI+PFJlY051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Tk8L1llYXI+PFJlY051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color w:val="212121"/>
          <w:sz w:val="24"/>
          <w:szCs w:val="24"/>
        </w:rPr>
        <w:t>Tyr p 3</w:t>
      </w:r>
      <w:r>
        <w:rPr>
          <w:rFonts w:ascii="Times New Roman" w:eastAsia="Times New Roman" w:hAnsi="Times New Roman" w:cs="Times New Roman"/>
          <w:iCs/>
          <w:color w:val="212121"/>
          <w:sz w:val="24"/>
          <w:szCs w:val="24"/>
        </w:rPr>
        <w:t xml:space="preserve"> from the storage mite</w:t>
      </w:r>
      <w:r>
        <w:rPr>
          <w:rFonts w:ascii="Times New Roman" w:eastAsia="Times New Roman" w:hAnsi="Times New Roman" w:cs="Times New Roman"/>
          <w:i/>
          <w:iCs/>
          <w:color w:val="212121"/>
          <w:sz w:val="24"/>
          <w:szCs w:val="24"/>
        </w:rPr>
        <w:t xml:space="preserve"> Tyrophagus putrescentiae</w:t>
      </w:r>
      <w:r>
        <w:rPr>
          <w:rFonts w:ascii="Times New Roman" w:eastAsia="Times New Roman" w:hAnsi="Times New Roman" w:cs="Times New Roman"/>
          <w:color w:val="212121"/>
          <w:sz w:val="24"/>
          <w:szCs w:val="24"/>
          <w:shd w:val="clear" w:color="auto" w:fill="FFFFFF"/>
        </w:rPr>
        <w:t xml:space="preserve">  has serine protease-dependent effects on AECs that are prevented by both a </w:t>
      </w:r>
      <w:r>
        <w:rPr>
          <w:rFonts w:ascii="Times New Roman" w:hAnsi="Times New Roman" w:cs="Times New Roman"/>
          <w:sz w:val="24"/>
          <w:szCs w:val="24"/>
        </w:rPr>
        <w:t>PAR2</w:t>
      </w:r>
      <w:r>
        <w:rPr>
          <w:rFonts w:ascii="Times New Roman" w:eastAsia="Times New Roman" w:hAnsi="Times New Roman" w:cs="Times New Roman"/>
          <w:color w:val="212121"/>
          <w:sz w:val="24"/>
          <w:szCs w:val="24"/>
          <w:shd w:val="clear" w:color="auto" w:fill="FFFFFF"/>
        </w:rPr>
        <w:t xml:space="preserve"> and a serine protease, inhibitor.</w:t>
      </w:r>
      <w:r>
        <w:rPr>
          <w:rFonts w:ascii="Times New Roman" w:eastAsia="Times New Roman" w:hAnsi="Times New Roman" w:cs="Times New Roman"/>
          <w:color w:val="212121"/>
          <w:sz w:val="24"/>
          <w:szCs w:val="24"/>
          <w:shd w:val="clear" w:color="auto" w:fill="FFFFFF"/>
        </w:rPr>
        <w:fldChar w:fldCharType="begin">
          <w:fldData xml:space="preserve">PEVuZE5vdGU+PENpdGU+PEF1dGhvcj5XYW5nPC9BdXRob3I+PFllYXI+MjAyMTwvWWVhcj48UmVj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</w:fldData>
        </w:fldChar>
      </w:r>
      <w:r>
        <w:rPr>
          <w:rFonts w:ascii="Times New Roman" w:eastAsia="Times New Roman" w:hAnsi="Times New Roman" w:cs="Times New Roman"/>
          <w:color w:val="212121"/>
          <w:sz w:val="24"/>
          <w:szCs w:val="24"/>
          <w:shd w:val="clear" w:color="auto" w:fill="FFFFFF"/>
        </w:rPr>
        <w:instrText xml:space="preserve"> ADDIN EN.CITE </w:instrText>
      </w:r>
      <w:r>
        <w:rPr>
          <w:rFonts w:ascii="Times New Roman" w:eastAsia="Times New Roman" w:hAnsi="Times New Roman" w:cs="Times New Roman"/>
          <w:color w:val="212121"/>
          <w:sz w:val="24"/>
          <w:szCs w:val="24"/>
          <w:shd w:val="clear" w:color="auto" w:fill="FFFFFF"/>
        </w:rPr>
        <w:fldChar w:fldCharType="begin">
          <w:fldData xml:space="preserve">PEVuZE5vdGU+PENpdGU+PEF1dGhvcj5XYW5nPC9BdXRob3I+PFllYXI+MjAyMTwvWWVhcj48UmVj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</w:fldData>
        </w:fldChar>
      </w:r>
      <w:r>
        <w:rPr>
          <w:rFonts w:ascii="Times New Roman" w:eastAsia="Times New Roman" w:hAnsi="Times New Roman" w:cs="Times New Roman"/>
          <w:color w:val="212121"/>
          <w:sz w:val="24"/>
          <w:szCs w:val="24"/>
          <w:shd w:val="clear" w:color="auto" w:fill="FFFFFF"/>
        </w:rPr>
        <w:instrText xml:space="preserve"> ADDIN EN.CITE.DATA </w:instrText>
      </w:r>
      <w:r>
        <w:rPr>
          <w:rFonts w:ascii="Times New Roman" w:eastAsia="Times New Roman" w:hAnsi="Times New Roman" w:cs="Times New Roman"/>
          <w:color w:val="212121"/>
          <w:sz w:val="24"/>
          <w:szCs w:val="24"/>
          <w:shd w:val="clear" w:color="auto" w:fill="FFFFFF"/>
        </w:rPr>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vertAlign w:val="superscript"/>
        </w:rPr>
        <w:t>15</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These observations illustrate the clear activity of serine protease allergens on PAR2, although the specificity of Der f 3 </w:t>
      </w:r>
      <w:r>
        <w:rPr>
          <w:rFonts w:ascii="Times New Roman" w:hAnsi="Times New Roman" w:cs="Times New Roman"/>
          <w:sz w:val="24"/>
          <w:szCs w:val="24"/>
        </w:rPr>
        <w:t>to induce cytokines associated with IL-17 responses, is hard to explain based alone on PAR2-mediated activation of AECs.</w:t>
      </w:r>
      <w:r>
        <w:rPr>
          <w:rFonts w:ascii="Times New Roman" w:hAnsi="Times New Roman" w:cs="Times New Roman"/>
          <w:sz w:val="24"/>
          <w:szCs w:val="24"/>
        </w:rPr>
        <w:fldChar w:fldCharType="begin">
          <w:fldData xml:space="preserve">PEVuZE5vdGU+PENpdGU+PEF1dGhvcj5Lb3V6YWtpPC9BdXRob3I+PFllYXI+MjAwOTwvWWVhcj48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C9wZXJpb2RpY2FsPjxwYWdlcz43NDEtNTA8L3BhZ2VzPjx2b2x1bWU+NDk8L3ZvbHVtZT48bnVt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V6YWtpPC9BdXRob3I+PFllYXI+MjAwOTwvWWVhcj48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C9wZXJpb2RpY2FsPjxwYWdlcz43NDEtNTA8L3BhZ2VzPjx2b2x1bWU+NDk8L3ZvbHVtZT48bnVt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5,106</w:t>
      </w:r>
      <w:r>
        <w:rPr>
          <w:rFonts w:ascii="Times New Roman" w:hAnsi="Times New Roman" w:cs="Times New Roman"/>
          <w:sz w:val="24"/>
          <w:szCs w:val="24"/>
        </w:rPr>
        <w:fldChar w:fldCharType="end"/>
      </w:r>
    </w:p>
    <w:p w14:paraId="035BBF3E" w14:textId="77777777" w:rsidR="005B68C1" w:rsidRDefault="00702135">
      <w:pPr>
        <w:spacing w:after="12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Alternaria </w:t>
      </w:r>
      <w:r>
        <w:rPr>
          <w:rFonts w:ascii="Times New Roman" w:hAnsi="Times New Roman" w:cs="Times New Roman"/>
          <w:sz w:val="24"/>
          <w:szCs w:val="24"/>
        </w:rPr>
        <w:t>alkaline serine protease activates PAR2 directly and induces allergic airway inflammation in mice.</w:t>
      </w:r>
      <w:r>
        <w:rPr>
          <w:rFonts w:ascii="Times New Roman" w:hAnsi="Times New Roman" w:cs="Times New Roman"/>
          <w:sz w:val="24"/>
          <w:szCs w:val="24"/>
        </w:rPr>
        <w:fldChar w:fldCharType="begin">
          <w:fldData xml:space="preserve">PEVuZE5vdGU+PENpdGU+PEF1dGhvcj5ZZWU8L0F1dGhvcj48WWVhcj4yMDE4PC9ZZWFyPjxSZWNO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U8L0F1dGhvcj48WWVhcj4yMDE4PC9ZZWFyPjxSZWNO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0</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various fungal allergen extracts, including </w:t>
      </w:r>
      <w:r>
        <w:rPr>
          <w:rFonts w:ascii="Times New Roman" w:hAnsi="Times New Roman" w:cs="Times New Roman"/>
          <w:i/>
          <w:iCs/>
          <w:sz w:val="24"/>
          <w:szCs w:val="24"/>
        </w:rPr>
        <w:t>Alterna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aXZhczwvQXV0aG9yPjxZZWFyPjIwMjI8L1llYXI+PFJl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aXZhczwvQXV0aG9yPjxZZWFyPjIwMjI8L1llYXI+PFJl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7,1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nd </w:t>
      </w:r>
      <w:r>
        <w:rPr>
          <w:rFonts w:ascii="Times New Roman" w:hAnsi="Times New Roman" w:cs="Times New Roman"/>
          <w:i/>
          <w:iCs/>
          <w:sz w:val="24"/>
          <w:szCs w:val="24"/>
        </w:rPr>
        <w:t>Aspergill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b21tYTwvQXV0aG9yPjxZZWFyPjIwMTY8L1llYXI+PFJl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1tYTwvQXV0aG9yPjxZZWFyPjIwMTY8L1llYXI+PFJl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9</w:t>
      </w:r>
      <w:r>
        <w:rPr>
          <w:rFonts w:ascii="Times New Roman" w:hAnsi="Times New Roman" w:cs="Times New Roman"/>
          <w:sz w:val="24"/>
          <w:szCs w:val="24"/>
        </w:rPr>
        <w:fldChar w:fldCharType="end"/>
      </w:r>
      <w:r>
        <w:rPr>
          <w:rFonts w:ascii="Times New Roman" w:hAnsi="Times New Roman" w:cs="Times New Roman"/>
          <w:sz w:val="24"/>
          <w:szCs w:val="24"/>
        </w:rPr>
        <w:t xml:space="preserve"> extracts, have been shown to activate AEC, </w:t>
      </w:r>
      <w:commentRangeStart w:id="12"/>
      <w:r>
        <w:rPr>
          <w:rFonts w:ascii="Times New Roman" w:hAnsi="Times New Roman" w:cs="Times New Roman"/>
          <w:sz w:val="24"/>
          <w:szCs w:val="24"/>
        </w:rPr>
        <w:t>eosinophils</w:t>
      </w:r>
      <w:commentRangeEnd w:id="12"/>
      <w:r>
        <w:rPr>
          <w:rStyle w:val="CommentReference"/>
        </w:rPr>
        <w:commentReference w:id="12"/>
      </w:r>
      <w:r>
        <w:rPr>
          <w:rFonts w:ascii="Times New Roman" w:hAnsi="Times New Roman" w:cs="Times New Roman"/>
          <w:sz w:val="24"/>
          <w:szCs w:val="24"/>
        </w:rPr>
        <w:t>, and induce cytokines through PAR2 but the exact proteases mediating these effects have not been identified. Fungal Pen c 13 can cleave PAR1 and PAR2 at their activation sites and desensitize AECs to increased intracellular calcium induced by PAR1 and PAR2 agonists.</w:t>
      </w:r>
      <w:r>
        <w:rPr>
          <w:rFonts w:ascii="Times New Roman" w:hAnsi="Times New Roman" w:cs="Times New Roman"/>
          <w:sz w:val="24"/>
          <w:szCs w:val="24"/>
        </w:rPr>
        <w:fldChar w:fldCharType="begin">
          <w:fldData xml:space="preserve">PEVuZE5vdGU+PENpdGU+PEF1dGhvcj5DaGl1PC9BdXRob3I+PFllYXI+MjAwNzwvWWVhcj48UmVj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l1PC9BdXRob3I+PFllYXI+MjAwNzwvWWVhcj48UmVj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0</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incubation of human AECs with Pen c 13 induces cytokine production that is inhibited by antibodies that prevent either PAR1 or PAR2 cleavage.  </w:t>
      </w:r>
    </w:p>
    <w:p w14:paraId="143A8C26" w14:textId="42989DBA" w:rsidR="005B68C1" w:rsidRDefault="00702135">
      <w:pPr>
        <w:spacing w:after="120" w:line="480" w:lineRule="auto"/>
        <w:jc w:val="both"/>
        <w:rPr>
          <w:rFonts w:ascii="Times New Roman" w:eastAsia="SimSun" w:hAnsi="Times New Roman" w:cs="Times New Roman"/>
          <w:b/>
          <w:bCs/>
          <w:sz w:val="24"/>
          <w:szCs w:val="24"/>
          <w:lang w:eastAsia="zh-CN"/>
        </w:rPr>
      </w:pPr>
      <w:r>
        <w:rPr>
          <w:rFonts w:ascii="Times New Roman" w:hAnsi="Times New Roman" w:cs="Times New Roman"/>
          <w:sz w:val="24"/>
          <w:szCs w:val="24"/>
        </w:rPr>
        <w:t xml:space="preserve">Cockroach extracts activate AECs in a PAR2-dependent fashion </w:t>
      </w:r>
      <w:r>
        <w:rPr>
          <w:rFonts w:ascii="Times New Roman" w:hAnsi="Times New Roman" w:cs="Times New Roman"/>
          <w:sz w:val="24"/>
          <w:szCs w:val="24"/>
        </w:rPr>
        <w:fldChar w:fldCharType="begin">
          <w:fldData xml:space="preserve">PEVuZE5vdGU+PENpdGU+PEF1dGhvcj5QYWdlPC9BdXRob3I+PFllYXI+MjAwNTwvWWVhcj48UmVj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WdlPC9BdXRob3I+PFllYXI+MjAwNTwvWWVhcj48UmVj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1,112</w:t>
      </w:r>
      <w:r>
        <w:rPr>
          <w:rFonts w:ascii="Times New Roman" w:hAnsi="Times New Roman" w:cs="Times New Roman"/>
          <w:sz w:val="24"/>
          <w:szCs w:val="24"/>
        </w:rPr>
        <w:fldChar w:fldCharType="end"/>
      </w:r>
      <w:r>
        <w:rPr>
          <w:rFonts w:ascii="Times New Roman" w:hAnsi="Times New Roman" w:cs="Times New Roman"/>
          <w:sz w:val="24"/>
          <w:szCs w:val="24"/>
        </w:rPr>
        <w:t xml:space="preserve"> and mediate PAR2-dependent sensitization of mice.</w:t>
      </w:r>
      <w:r>
        <w:rPr>
          <w:rFonts w:ascii="Times New Roman" w:hAnsi="Times New Roman" w:cs="Times New Roman"/>
          <w:sz w:val="24"/>
          <w:szCs w:val="24"/>
        </w:rPr>
        <w:fldChar w:fldCharType="begin">
          <w:fldData xml:space="preserve">PEVuZE5vdGU+PENpdGU+PEF1dGhvcj5QYWdlPC9BdXRob3I+PFllYXI+MjAxMDwvWWVhcj48UmVj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WdlPC9BdXRob3I+PFllYXI+MjAxMDwvWWVhcj48UmVj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3-115</w:t>
      </w:r>
      <w:r>
        <w:rPr>
          <w:rFonts w:ascii="Times New Roman" w:hAnsi="Times New Roman" w:cs="Times New Roman"/>
          <w:sz w:val="24"/>
          <w:szCs w:val="24"/>
        </w:rPr>
        <w:fldChar w:fldCharType="end"/>
      </w:r>
      <w:r>
        <w:rPr>
          <w:rFonts w:ascii="Times New Roman" w:hAnsi="Times New Roman" w:cs="Times New Roman"/>
          <w:sz w:val="24"/>
          <w:szCs w:val="24"/>
        </w:rPr>
        <w:t xml:space="preserve"> Less is known regarding the cockroach allergens that can activate PAR2. Per a 10 induces PAR2-mediated effects in purified cells </w:t>
      </w:r>
      <w:r>
        <w:rPr>
          <w:rFonts w:ascii="Times New Roman" w:hAnsi="Times New Roman" w:cs="Times New Roman"/>
          <w:sz w:val="24"/>
          <w:szCs w:val="24"/>
        </w:rPr>
        <w:fldChar w:fldCharType="begin">
          <w:fldData xml:space="preserve">PEVuZE5vdGU+PENpdGU+PEF1dGhvcj5BZ3Jhd2FsPC9BdXRob3I+PFllYXI+MjAxODwvWWVhcj48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3Jhd2FsPC9BdXRob3I+PFllYXI+MjAxODwvWWVhcj48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6,117</w:t>
      </w:r>
      <w:r>
        <w:rPr>
          <w:rFonts w:ascii="Times New Roman" w:hAnsi="Times New Roman" w:cs="Times New Roman"/>
          <w:sz w:val="24"/>
          <w:szCs w:val="24"/>
        </w:rPr>
        <w:fldChar w:fldCharType="end"/>
      </w:r>
      <w:r>
        <w:rPr>
          <w:rFonts w:ascii="Times New Roman" w:hAnsi="Times New Roman" w:cs="Times New Roman"/>
          <w:sz w:val="24"/>
          <w:szCs w:val="24"/>
        </w:rPr>
        <w:t xml:space="preserve"> and can elicit allergic sensitization in mi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rawal&lt;/Author&gt;&lt;Year&gt;2018&lt;/Year&gt;&lt;RecNum&gt;2742&lt;/RecNum&gt;&lt;DisplayText&gt;&lt;style face="superscript"&gt;116&lt;/style&gt;&lt;/DisplayText&gt;&lt;record&gt;&lt;rec-number&gt;2742&lt;/rec-number&gt;&lt;foreign-keys&gt;&lt;key app="EN" db-id="aad9fzwa9f09speas9epvt2l2s090dfd00az" timestamp="1652224958"&gt;2742&lt;/key&gt;&lt;/foreign-keys&gt;&lt;ref-type name="Journal Article"&gt;17&lt;/ref-type&gt;&lt;contributors&gt;&lt;authors&gt;&lt;author&gt;Agrawal, K.&lt;/author&gt;&lt;author&gt;Arora, N.&lt;/author&gt;&lt;/authors&gt;&lt;/contributors&gt;&lt;auth-address&gt;Allergy and Immunology section, CSIR-Institute of Genomics and Integrative Biology, New Delhi, India.&amp;#xD;Academy of Scientific and Innovative Research (AcSIR), CSIR-IGIB Campus, New Delhi, India.&lt;/auth-address&gt;&lt;titles&gt;&lt;title&gt;Serine protease allergen favours Th2 responses via PAR-2 and STAT3 activation in murine model&lt;/title&gt;&lt;secondary-title&gt;Allergy&lt;/secondary-title&gt;&lt;/titles&gt;&lt;periodical&gt;&lt;full-title&gt;Allergy&lt;/full-title&gt;&lt;/periodical&gt;&lt;pages&gt;569-575&lt;/pages&gt;&lt;volume&gt;73&lt;/volume&gt;&lt;number&gt;3&lt;/number&gt;&lt;edition&gt;2017/09/25&lt;/edition&gt;&lt;keywords&gt;&lt;keyword&gt;Allergens/immunology&lt;/keyword&gt;&lt;keyword&gt;Animals&lt;/keyword&gt;&lt;keyword&gt;Bone Marrow Cells/immunology&lt;/keyword&gt;&lt;keyword&gt;Disease Models, Animal&lt;/keyword&gt;&lt;keyword&gt;Hypersensitivity/*immunology&lt;/keyword&gt;&lt;keyword&gt;Mice&lt;/keyword&gt;&lt;keyword&gt;Periplaneta/immunology&lt;/keyword&gt;&lt;keyword&gt;Receptor, PAR-2/immunology&lt;/keyword&gt;&lt;keyword&gt;STAT3 Transcription Factor/immunology&lt;/keyword&gt;&lt;keyword&gt;Serine Proteases/*immunology&lt;/keyword&gt;&lt;keyword&gt;Signal Transduction/*immunology&lt;/keyword&gt;&lt;keyword&gt;Th2 Cells/*immunology&lt;/keyword&gt;&lt;keyword&gt;*par-2&lt;/keyword&gt;&lt;keyword&gt;*stat3&lt;/keyword&gt;&lt;keyword&gt;*cytokines&lt;/keyword&gt;&lt;keyword&gt;*dendritic cells&lt;/keyword&gt;&lt;keyword&gt;*protease allergens&lt;/keyword&gt;&lt;/keywords&gt;&lt;dates&gt;&lt;year&gt;2018&lt;/year&gt;&lt;pub-dates&gt;&lt;date&gt;Mar&lt;/date&gt;&lt;/pub-dates&gt;&lt;/dates&gt;&lt;isbn&gt;1398-9995 (Electronic)&amp;#xD;0105-4538 (Linking)&lt;/isbn&gt;&lt;accession-num&gt;28940472&lt;/accession-num&gt;&lt;urls&gt;&lt;related-urls&gt;&lt;url&gt;https://www.ncbi.nlm.nih.gov/pubmed/28940472&lt;/url&gt;&lt;/related-urls&gt;&lt;/urls&gt;&lt;electronic-resource-num&gt;10.1111/all.1331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6</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using a trypsin-specific activity based probe, three serine proteases from German cockroach (</w:t>
      </w:r>
      <w:r>
        <w:rPr>
          <w:rFonts w:ascii="Times New Roman" w:hAnsi="Times New Roman" w:cs="Times New Roman"/>
          <w:i/>
          <w:sz w:val="24"/>
          <w:szCs w:val="24"/>
        </w:rPr>
        <w:t>Blatella germanica</w:t>
      </w:r>
      <w:r>
        <w:rPr>
          <w:rFonts w:ascii="Times New Roman" w:hAnsi="Times New Roman" w:cs="Times New Roman"/>
          <w:iCs/>
          <w:sz w:val="24"/>
          <w:szCs w:val="24"/>
        </w:rPr>
        <w:t xml:space="preserve">) </w:t>
      </w:r>
      <w:r>
        <w:rPr>
          <w:rFonts w:ascii="Times New Roman" w:hAnsi="Times New Roman" w:cs="Times New Roman"/>
          <w:sz w:val="24"/>
          <w:szCs w:val="24"/>
        </w:rPr>
        <w:t xml:space="preserve">were shown to be highly homologous to Per a 10 </w:t>
      </w:r>
      <w:r w:rsidRPr="005A28A2">
        <w:rPr>
          <w:rFonts w:ascii="Times New Roman" w:hAnsi="Times New Roman" w:cs="Times New Roman"/>
          <w:strike/>
          <w:sz w:val="24"/>
          <w:szCs w:val="24"/>
        </w:rPr>
        <w:t>each other</w:t>
      </w:r>
      <w:r>
        <w:rPr>
          <w:rFonts w:ascii="Times New Roman" w:hAnsi="Times New Roman" w:cs="Times New Roman"/>
          <w:sz w:val="24"/>
          <w:szCs w:val="24"/>
        </w:rPr>
        <w:t xml:space="preserve"> and to activate PAR2</w:t>
      </w:r>
      <w:r>
        <w:rPr>
          <w:rFonts w:ascii="Times New Roman" w:hAnsi="Times New Roman" w:cs="Times New Roman"/>
          <w:sz w:val="24"/>
          <w:szCs w:val="24"/>
        </w:rPr>
        <w:fldChar w:fldCharType="begin">
          <w:fldData xml:space="preserve">PEVuZE5vdGU+PENpdGU+PEF1dGhvcj5Qb2xsZXk8L0F1dGhvcj48WWVhcj4yMDE3PC9ZZWFyPjxS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b2xsZXk8L0F1dGhvcj48WWVhcj4yMDE3PC9ZZWFyPjxS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1</w:t>
      </w:r>
      <w:r>
        <w:rPr>
          <w:rFonts w:ascii="Times New Roman" w:hAnsi="Times New Roman" w:cs="Times New Roman"/>
          <w:sz w:val="24"/>
          <w:szCs w:val="24"/>
        </w:rPr>
        <w:fldChar w:fldCharType="end"/>
      </w:r>
      <w:r>
        <w:rPr>
          <w:rFonts w:ascii="Times New Roman" w:hAnsi="Times New Roman" w:cs="Times New Roman"/>
          <w:b/>
          <w:bCs/>
          <w:sz w:val="24"/>
          <w:szCs w:val="24"/>
        </w:rPr>
        <w:t xml:space="preserve">.  Finally, German cockroach extracts mediated the PAR2-dependent inflammatory responses of human </w:t>
      </w:r>
      <w:commentRangeStart w:id="13"/>
      <w:r>
        <w:rPr>
          <w:rFonts w:ascii="Times New Roman" w:hAnsi="Times New Roman" w:cs="Times New Roman"/>
          <w:b/>
          <w:bCs/>
          <w:sz w:val="24"/>
          <w:szCs w:val="24"/>
        </w:rPr>
        <w:t>eosinophils</w:t>
      </w:r>
      <w:commentRangeEnd w:id="13"/>
      <w:r>
        <w:rPr>
          <w:rStyle w:val="CommentReference"/>
          <w:b/>
          <w:bCs/>
        </w:rPr>
        <w:commentReference w:id="13"/>
      </w:r>
      <w:r>
        <w:rPr>
          <w:rStyle w:val="CommentReference"/>
          <w:rFonts w:eastAsia="SimSun" w:hint="eastAsia"/>
          <w:b/>
          <w:bCs/>
          <w:lang w:eastAsia="zh-CN"/>
        </w:rPr>
        <w:t>.</w:t>
      </w:r>
    </w:p>
    <w:p w14:paraId="3BB371D8"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PAR2 is not the only PAR activated by allergens, Pen c 13 can also activate PAR1.</w:t>
      </w:r>
      <w:r>
        <w:rPr>
          <w:rFonts w:ascii="Times New Roman" w:hAnsi="Times New Roman" w:cs="Times New Roman"/>
          <w:sz w:val="24"/>
          <w:szCs w:val="24"/>
        </w:rPr>
        <w:fldChar w:fldCharType="begin">
          <w:fldData xml:space="preserve">PEVuZE5vdGU+PENpdGU+PEF1dGhvcj5DaGl1PC9BdXRob3I+PFllYXI+MjAwNzwvWWVhcj48UmVj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l1PC9BdXRob3I+PFllYXI+MjAwNzwvWWVhcj48UmVj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0</w:t>
      </w:r>
      <w:r>
        <w:rPr>
          <w:rFonts w:ascii="Times New Roman" w:hAnsi="Times New Roman" w:cs="Times New Roman"/>
          <w:sz w:val="24"/>
          <w:szCs w:val="24"/>
        </w:rPr>
        <w:fldChar w:fldCharType="end"/>
      </w:r>
      <w:r>
        <w:rPr>
          <w:rFonts w:ascii="Times New Roman" w:hAnsi="Times New Roman" w:cs="Times New Roman"/>
          <w:sz w:val="24"/>
          <w:szCs w:val="24"/>
        </w:rPr>
        <w:t xml:space="preserve"> Among HDM allergens, Der f 3 has been shown to activate PAR1 in addition to PAR2,</w:t>
      </w:r>
      <w:r>
        <w:rPr>
          <w:rFonts w:ascii="Times New Roman" w:hAnsi="Times New Roman" w:cs="Times New Roman"/>
          <w:sz w:val="24"/>
          <w:szCs w:val="24"/>
        </w:rPr>
        <w:fldChar w:fldCharType="begin">
          <w:fldData xml:space="preserve">PEVuZE5vdGU+PENpdGU+PEF1dGhvcj5MaTwvQXV0aG9yPjxZZWFyPjIwMTk8L1llYXI+PFJlY051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Tk8L1llYXI+PFJlY051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hile Der p 3 can activate PAR4 and lead to PAR4-mediated activation of store-operated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channels in mast cells.</w:t>
      </w:r>
      <w:r>
        <w:rPr>
          <w:rFonts w:ascii="Times New Roman" w:hAnsi="Times New Roman" w:cs="Times New Roman"/>
          <w:sz w:val="24"/>
          <w:szCs w:val="24"/>
        </w:rPr>
        <w:fldChar w:fldCharType="begin">
          <w:fldData xml:space="preserve">PEVuZE5vdGU+PENpdGU+PEF1dGhvcj5MaW48L0F1dGhvcj48WWVhcj4yMDE4PC9ZZWFyPjxSZWNO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48L0F1dGhvcj48WWVhcj4yMDE4PC9ZZWFyPjxSZWNO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Interestingly, allergens indirectly activate PARs. Der p 1 can activate thrombin that then has PAR1-mediated effects on AECs;</w:t>
      </w:r>
      <w:r>
        <w:rPr>
          <w:rFonts w:ascii="Times New Roman" w:hAnsi="Times New Roman" w:cs="Times New Roman"/>
          <w:sz w:val="24"/>
          <w:szCs w:val="24"/>
        </w:rPr>
        <w:fldChar w:fldCharType="begin">
          <w:fldData xml:space="preserve">PEVuZE5vdGU+PENpdGU+PEF1dGhvcj5aaGFuZzwvQXV0aG9yPjxZZWFyPjIwMTY8L1llYXI+PFJl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Y8L1llYXI+PFJl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eastAsia="Times New Roman" w:hAnsi="Times New Roman" w:cs="Times New Roman"/>
          <w:color w:val="212121"/>
          <w:sz w:val="24"/>
          <w:szCs w:val="24"/>
          <w:shd w:val="clear" w:color="auto" w:fill="FFFFFF"/>
        </w:rPr>
        <w:t xml:space="preserve">Cry j 1, the major pollen allergen of </w:t>
      </w:r>
      <w:r>
        <w:rPr>
          <w:rFonts w:ascii="Times New Roman" w:eastAsia="Times New Roman" w:hAnsi="Times New Roman" w:cs="Times New Roman"/>
          <w:i/>
          <w:color w:val="212121"/>
          <w:sz w:val="24"/>
          <w:szCs w:val="24"/>
          <w:shd w:val="clear" w:color="auto" w:fill="FFFFFF"/>
        </w:rPr>
        <w:t>Cryptomeria japonica</w:t>
      </w:r>
      <w:r>
        <w:rPr>
          <w:rFonts w:ascii="Times New Roman" w:eastAsia="Times New Roman" w:hAnsi="Times New Roman" w:cs="Times New Roman"/>
          <w:color w:val="212121"/>
          <w:sz w:val="24"/>
          <w:szCs w:val="24"/>
          <w:shd w:val="clear" w:color="auto" w:fill="FFFFFF"/>
        </w:rPr>
        <w:t xml:space="preserve"> (Japanese cedar), can potentially indirectly cause PAR activation by upregulating a cellular serine protease like thrombin.</w:t>
      </w:r>
      <w:r>
        <w:rPr>
          <w:rFonts w:ascii="Times New Roman" w:eastAsia="Times New Roman" w:hAnsi="Times New Roman" w:cs="Times New Roman"/>
          <w:color w:val="212121"/>
          <w:sz w:val="24"/>
          <w:szCs w:val="24"/>
          <w:shd w:val="clear" w:color="auto" w:fill="FFFFFF"/>
        </w:rPr>
        <w:fldChar w:fldCharType="begin"/>
      </w:r>
      <w:r>
        <w:rPr>
          <w:rFonts w:ascii="Times New Roman" w:eastAsia="Times New Roman" w:hAnsi="Times New Roman" w:cs="Times New Roman"/>
          <w:color w:val="212121"/>
          <w:sz w:val="24"/>
          <w:szCs w:val="24"/>
          <w:shd w:val="clear" w:color="auto" w:fill="FFFFFF"/>
        </w:rPr>
        <w:instrText xml:space="preserve"> ADDIN EN.CITE &lt;EndNote&gt;&lt;Cite&gt;&lt;Author&gt;Nakanishi&lt;/Author&gt;&lt;Year&gt;2018&lt;/Year&gt;&lt;RecNum&gt;2756&lt;/RecNum&gt;&lt;DisplayText&gt;&lt;style face="superscript"&gt;118&lt;/style&gt;&lt;/DisplayText&gt;&lt;record&gt;&lt;rec-number&gt;2756&lt;/rec-number&gt;&lt;foreign-keys&gt;&lt;key app="EN" db-id="aad9fzwa9f09speas9epvt2l2s090dfd00az" timestamp="1654642425"&gt;2756&lt;/key&gt;&lt;/foreign-keys&gt;&lt;ref-type name="Journal Article"&gt;17&lt;/ref-type&gt;&lt;contributors&gt;&lt;authors&gt;&lt;author&gt;Nakanishi, S.&lt;/author&gt;&lt;author&gt;Kumamoto, J.&lt;/author&gt;&lt;author&gt;Denda, M.&lt;/author&gt;&lt;/authors&gt;&lt;/contributors&gt;&lt;auth-address&gt;Shiseido Research Center, Yokohama, Japan. shinobu.nakanishi@to.shiseido.co.jp.&amp;#xD;Research Institute for Electronic Science, Hokkaido University, Sapporo, Japan.&amp;#xD;Shiseido Research Center, Yokohama, Japan.&lt;/auth-address&gt;&lt;titles&gt;&lt;title&gt;Tranexamic acid blocks the thrombin-mediated delay of epidermal permeability barrier recovery induced by the cedar pollen allergen, Cry j1&lt;/title&gt;&lt;secondary-title&gt;Sci Rep&lt;/secondary-title&gt;&lt;/titles&gt;&lt;periodical&gt;&lt;full-title&gt;Sci Rep&lt;/full-title&gt;&lt;/periodical&gt;&lt;pages&gt;15610&lt;/pages&gt;&lt;volume&gt;8&lt;/volume&gt;&lt;number&gt;1&lt;/number&gt;&lt;edition&gt;2018/10/26&lt;/edition&gt;&lt;keywords&gt;&lt;keyword&gt;Antigens, Plant/*immunology&lt;/keyword&gt;&lt;keyword&gt;Calcium/immunology&lt;/keyword&gt;&lt;keyword&gt;Cell Line&lt;/keyword&gt;&lt;keyword&gt;Cryptomeria/*immunology&lt;/keyword&gt;&lt;keyword&gt;Epidermis/drug effects/immunology&lt;/keyword&gt;&lt;keyword&gt;Humans&lt;/keyword&gt;&lt;keyword&gt;Keratinocytes/*drug effects/immunology&lt;/keyword&gt;&lt;keyword&gt;Permeability/drug effects&lt;/keyword&gt;&lt;keyword&gt;Plant Proteins/*immunology&lt;/keyword&gt;&lt;keyword&gt;Receptor, PAR-1/immunology&lt;/keyword&gt;&lt;keyword&gt;Thrombin/*immunology&lt;/keyword&gt;&lt;keyword&gt;Tranexamic Acid/*pharmacology&lt;/keyword&gt;&lt;/keywords&gt;&lt;dates&gt;&lt;year&gt;2018&lt;/year&gt;&lt;pub-dates&gt;&lt;date&gt;Oct 23&lt;/date&gt;&lt;/pub-dates&gt;&lt;/dates&gt;&lt;isbn&gt;2045-2322 (Electronic)&amp;#xD;2045-2322 (Linking)&lt;/isbn&gt;&lt;accession-num&gt;30353092&lt;/accession-num&gt;&lt;urls&gt;&lt;related-urls&gt;&lt;url&gt;https://www.ncbi.nlm.nih.gov/pubmed/30353092&lt;/url&gt;&lt;/related-urls&gt;&lt;/urls&gt;&lt;custom2&gt;PMC6199325&lt;/custom2&gt;&lt;electronic-resource-num&gt;10.1038/s41598-018-33898-7&lt;/electronic-resource-num&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vertAlign w:val="superscript"/>
        </w:rPr>
        <w:t>118</w:t>
      </w:r>
      <w:r>
        <w:rPr>
          <w:rFonts w:ascii="Times New Roman" w:eastAsia="Times New Roman" w:hAnsi="Times New Roman" w:cs="Times New Roman"/>
          <w:color w:val="212121"/>
          <w:sz w:val="24"/>
          <w:szCs w:val="24"/>
          <w:shd w:val="clear" w:color="auto" w:fill="FFFFFF"/>
        </w:rPr>
        <w:fldChar w:fldCharType="end"/>
      </w:r>
      <w:r>
        <w:rPr>
          <w:rFonts w:ascii="Times New Roman" w:hAnsi="Times New Roman" w:cs="Times New Roman"/>
          <w:sz w:val="24"/>
          <w:szCs w:val="24"/>
        </w:rPr>
        <w:t xml:space="preserve"> </w:t>
      </w:r>
    </w:p>
    <w:p w14:paraId="6E234C80" w14:textId="77777777" w:rsidR="005B68C1" w:rsidRDefault="00702135">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Even though we have learned more about the role of PARs in asthma and allergy from </w:t>
      </w:r>
      <w:r>
        <w:rPr>
          <w:rFonts w:ascii="Times New Roman" w:hAnsi="Times New Roman" w:cs="Times New Roman"/>
          <w:i/>
          <w:iCs/>
          <w:sz w:val="24"/>
          <w:szCs w:val="24"/>
        </w:rPr>
        <w:t>in-vitro</w:t>
      </w:r>
      <w:r>
        <w:rPr>
          <w:rFonts w:ascii="Times New Roman" w:hAnsi="Times New Roman" w:cs="Times New Roman"/>
          <w:sz w:val="24"/>
          <w:szCs w:val="24"/>
        </w:rPr>
        <w:t xml:space="preserve"> and murine studies, there are limited data linking PARs and asthma or allergies in humans </w:t>
      </w:r>
      <w:r>
        <w:rPr>
          <w:rFonts w:ascii="Times New Roman" w:hAnsi="Times New Roman" w:cs="Times New Roman"/>
          <w:i/>
          <w:iCs/>
          <w:sz w:val="24"/>
          <w:szCs w:val="24"/>
        </w:rPr>
        <w:t>in vivo</w:t>
      </w:r>
      <w:r>
        <w:rPr>
          <w:rFonts w:ascii="Times New Roman" w:hAnsi="Times New Roman" w:cs="Times New Roman"/>
          <w:sz w:val="24"/>
          <w:szCs w:val="24"/>
        </w:rPr>
        <w:t>. Notwithstanding, PAR2 expression is increased in the airways of patients with asthma,</w:t>
      </w:r>
      <w:r>
        <w:rPr>
          <w:rFonts w:ascii="Times New Roman" w:hAnsi="Times New Roman" w:cs="Times New Roman"/>
          <w:sz w:val="24"/>
          <w:szCs w:val="24"/>
        </w:rPr>
        <w:fldChar w:fldCharType="begin">
          <w:fldData xml:space="preserve">PEVuZE5vdGU+PENpdGU+PEF1dGhvcj5LbmlnaHQ8L0F1dGhvcj48WWVhcj4yMDAxPC9ZZWFyPjxS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mlnaHQ8L0F1dGhvcj48WWVhcj4yMDAxPC9ZZWFyPjxS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19,120</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lastRenderedPageBreak/>
        <w:t>in peripheral monocytes of patients with severe asthma.</w:t>
      </w:r>
      <w:r>
        <w:rPr>
          <w:rFonts w:ascii="Times New Roman" w:hAnsi="Times New Roman" w:cs="Times New Roman"/>
          <w:sz w:val="24"/>
          <w:szCs w:val="24"/>
        </w:rPr>
        <w:fldChar w:fldCharType="begin">
          <w:fldData xml:space="preserve">PEVuZE5vdGU+PENpdGU+PEF1dGhvcj5TaHJlc3RoYSBQYWxpa2hlPC9BdXRob3I+PFllYXI+MjAx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HJlc3RoYSBQYWxpa2hlPC9BdXRob3I+PFllYXI+MjAx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21</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w:t>
      </w:r>
      <w:r>
        <w:rPr>
          <w:rFonts w:ascii="Times New Roman" w:hAnsi="Times New Roman" w:cs="Times New Roman"/>
          <w:sz w:val="24"/>
          <w:szCs w:val="24"/>
          <w:lang w:val="en-CA"/>
        </w:rPr>
        <w:t>, in a murine model of eosinophilic esophagitis, SPINK5 or SPINK7 deficiency unleashes serine protease activity, triggering PAR2-dependent TSLP release and subsequent type 2 immunity.</w:t>
      </w:r>
      <w:r>
        <w:rPr>
          <w:rFonts w:ascii="Times New Roman" w:hAnsi="Times New Roman" w:cs="Times New Roman"/>
          <w:sz w:val="24"/>
          <w:szCs w:val="24"/>
          <w:lang w:val="en-CA"/>
        </w:rPr>
        <w:fldChar w:fldCharType="begin">
          <w:fldData xml:space="preserve">PEVuZE5vdGU+PENpdGU+PEF1dGhvcj5Bem91ejwvQXV0aG9yPjxZZWFyPjIwMTg8L1llYXI+PFJl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</w:fldData>
        </w:fldChar>
      </w:r>
      <w:r>
        <w:rPr>
          <w:rFonts w:ascii="Times New Roman" w:hAnsi="Times New Roman" w:cs="Times New Roman"/>
          <w:sz w:val="24"/>
          <w:szCs w:val="24"/>
          <w:lang w:val="en-CA"/>
        </w:rPr>
        <w:instrText xml:space="preserve"> ADDIN EN.CITE </w:instrText>
      </w:r>
      <w:r>
        <w:rPr>
          <w:rFonts w:ascii="Times New Roman" w:hAnsi="Times New Roman" w:cs="Times New Roman"/>
          <w:sz w:val="24"/>
          <w:szCs w:val="24"/>
          <w:lang w:val="en-CA"/>
        </w:rPr>
        <w:fldChar w:fldCharType="begin">
          <w:fldData xml:space="preserve">PEVuZE5vdGU+PENpdGU+PEF1dGhvcj5Bem91ejwvQXV0aG9yPjxZZWFyPjIwMTg8L1llYXI+PFJl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</w:fldData>
        </w:fldChar>
      </w:r>
      <w:r>
        <w:rPr>
          <w:rFonts w:ascii="Times New Roman" w:hAnsi="Times New Roman" w:cs="Times New Roman"/>
          <w:sz w:val="24"/>
          <w:szCs w:val="24"/>
          <w:lang w:val="en-CA"/>
        </w:rPr>
        <w:instrText xml:space="preserve"> ADDIN EN.CITE.DATA </w:instrText>
      </w:r>
      <w:r>
        <w:rPr>
          <w:rFonts w:ascii="Times New Roman" w:hAnsi="Times New Roman" w:cs="Times New Roman"/>
          <w:sz w:val="24"/>
          <w:szCs w:val="24"/>
          <w:lang w:val="en-CA"/>
        </w:rPr>
      </w:r>
      <w:r>
        <w:rPr>
          <w:rFonts w:ascii="Times New Roman" w:hAnsi="Times New Roman" w:cs="Times New Roman"/>
          <w:sz w:val="24"/>
          <w:szCs w:val="24"/>
          <w:lang w:val="en-CA"/>
        </w:rPr>
        <w:fldChar w:fldCharType="end"/>
      </w:r>
      <w:r>
        <w:rPr>
          <w:rFonts w:ascii="Times New Roman" w:hAnsi="Times New Roman" w:cs="Times New Roman"/>
          <w:sz w:val="24"/>
          <w:szCs w:val="24"/>
          <w:lang w:val="en-CA"/>
        </w:rPr>
      </w:r>
      <w:r>
        <w:rPr>
          <w:rFonts w:ascii="Times New Roman" w:hAnsi="Times New Roman" w:cs="Times New Roman"/>
          <w:sz w:val="24"/>
          <w:szCs w:val="24"/>
          <w:lang w:val="en-CA"/>
        </w:rPr>
        <w:fldChar w:fldCharType="separate"/>
      </w:r>
      <w:r>
        <w:rPr>
          <w:rFonts w:ascii="Times New Roman" w:hAnsi="Times New Roman" w:cs="Times New Roman"/>
          <w:sz w:val="24"/>
          <w:szCs w:val="24"/>
          <w:vertAlign w:val="superscript"/>
          <w:lang w:val="en-CA"/>
        </w:rPr>
        <w:t>50,51</w:t>
      </w:r>
      <w:r>
        <w:rPr>
          <w:rFonts w:ascii="Times New Roman" w:hAnsi="Times New Roman" w:cs="Times New Roman"/>
          <w:sz w:val="24"/>
          <w:szCs w:val="24"/>
          <w:lang w:val="en-CA"/>
        </w:rPr>
        <w:fldChar w:fldCharType="end"/>
      </w:r>
      <w:r>
        <w:rPr>
          <w:rFonts w:ascii="Times New Roman" w:hAnsi="Times New Roman" w:cs="Times New Roman"/>
          <w:sz w:val="24"/>
          <w:szCs w:val="24"/>
          <w:lang w:val="en-CA"/>
        </w:rPr>
        <w:t xml:space="preserve"> Given that SPINK5 deficiency underlies Netherton syndrome,</w:t>
      </w:r>
      <w:r>
        <w:rPr>
          <w:rFonts w:ascii="Times New Roman" w:hAnsi="Times New Roman" w:cs="Times New Roman"/>
          <w:sz w:val="24"/>
          <w:szCs w:val="24"/>
          <w:lang w:val="en-CA"/>
        </w:rPr>
        <w:fldChar w:fldCharType="begin">
          <w:fldData xml:space="preserve">PEVuZE5vdGU+PENpdGU+PEF1dGhvcj5EZXNjYXJndWVzPC9BdXRob3I+PFllYXI+MjAwNTwvWWVh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</w:fldData>
        </w:fldChar>
      </w:r>
      <w:r>
        <w:rPr>
          <w:rFonts w:ascii="Times New Roman" w:hAnsi="Times New Roman" w:cs="Times New Roman"/>
          <w:sz w:val="24"/>
          <w:szCs w:val="24"/>
          <w:lang w:val="en-CA"/>
        </w:rPr>
        <w:instrText xml:space="preserve"> ADDIN EN.CITE </w:instrText>
      </w:r>
      <w:r>
        <w:rPr>
          <w:rFonts w:ascii="Times New Roman" w:hAnsi="Times New Roman" w:cs="Times New Roman"/>
          <w:sz w:val="24"/>
          <w:szCs w:val="24"/>
          <w:lang w:val="en-CA"/>
        </w:rPr>
        <w:fldChar w:fldCharType="begin">
          <w:fldData xml:space="preserve">PEVuZE5vdGU+PENpdGU+PEF1dGhvcj5EZXNjYXJndWVzPC9BdXRob3I+PFllYXI+MjAwNTwvWWVh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</w:fldData>
        </w:fldChar>
      </w:r>
      <w:r>
        <w:rPr>
          <w:rFonts w:ascii="Times New Roman" w:hAnsi="Times New Roman" w:cs="Times New Roman"/>
          <w:sz w:val="24"/>
          <w:szCs w:val="24"/>
          <w:lang w:val="en-CA"/>
        </w:rPr>
        <w:instrText xml:space="preserve"> ADDIN EN.CITE.DATA </w:instrText>
      </w:r>
      <w:r>
        <w:rPr>
          <w:rFonts w:ascii="Times New Roman" w:hAnsi="Times New Roman" w:cs="Times New Roman"/>
          <w:sz w:val="24"/>
          <w:szCs w:val="24"/>
          <w:lang w:val="en-CA"/>
        </w:rPr>
      </w:r>
      <w:r>
        <w:rPr>
          <w:rFonts w:ascii="Times New Roman" w:hAnsi="Times New Roman" w:cs="Times New Roman"/>
          <w:sz w:val="24"/>
          <w:szCs w:val="24"/>
          <w:lang w:val="en-CA"/>
        </w:rPr>
        <w:fldChar w:fldCharType="end"/>
      </w:r>
      <w:r>
        <w:rPr>
          <w:rFonts w:ascii="Times New Roman" w:hAnsi="Times New Roman" w:cs="Times New Roman"/>
          <w:sz w:val="24"/>
          <w:szCs w:val="24"/>
          <w:lang w:val="en-CA"/>
        </w:rPr>
      </w:r>
      <w:r>
        <w:rPr>
          <w:rFonts w:ascii="Times New Roman" w:hAnsi="Times New Roman" w:cs="Times New Roman"/>
          <w:sz w:val="24"/>
          <w:szCs w:val="24"/>
          <w:lang w:val="en-CA"/>
        </w:rPr>
        <w:fldChar w:fldCharType="separate"/>
      </w:r>
      <w:r>
        <w:rPr>
          <w:rFonts w:ascii="Times New Roman" w:hAnsi="Times New Roman" w:cs="Times New Roman"/>
          <w:sz w:val="24"/>
          <w:szCs w:val="24"/>
          <w:vertAlign w:val="superscript"/>
          <w:lang w:val="en-CA"/>
        </w:rPr>
        <w:t>122</w:t>
      </w:r>
      <w:r>
        <w:rPr>
          <w:rFonts w:ascii="Times New Roman" w:hAnsi="Times New Roman" w:cs="Times New Roman"/>
          <w:sz w:val="24"/>
          <w:szCs w:val="24"/>
          <w:lang w:val="en-CA"/>
        </w:rPr>
        <w:fldChar w:fldCharType="end"/>
      </w:r>
      <w:r>
        <w:rPr>
          <w:rFonts w:ascii="Times New Roman" w:hAnsi="Times New Roman" w:cs="Times New Roman"/>
          <w:sz w:val="24"/>
          <w:szCs w:val="24"/>
          <w:lang w:val="en-CA"/>
        </w:rPr>
        <w:t xml:space="preserve"> which is marked by allergic inflammation, the impact of this deficiency may be evidence for a human link to PAR2-mediated inflammatory disease. </w:t>
      </w:r>
    </w:p>
    <w:p w14:paraId="5B3AACF4" w14:textId="77777777" w:rsidR="005B68C1" w:rsidRDefault="00702135">
      <w:pPr>
        <w:spacing w:line="480" w:lineRule="auto"/>
        <w:rPr>
          <w:rFonts w:ascii="Times New Roman" w:hAnsi="Times New Roman" w:cs="Times New Roman"/>
          <w:b/>
          <w:bCs/>
          <w:sz w:val="24"/>
          <w:szCs w:val="24"/>
        </w:rPr>
      </w:pPr>
      <w:r>
        <w:rPr>
          <w:rFonts w:ascii="Times New Roman" w:hAnsi="Times New Roman" w:cs="Times New Roman"/>
          <w:b/>
          <w:bCs/>
          <w:sz w:val="24"/>
          <w:szCs w:val="24"/>
        </w:rPr>
        <w:t>The RipIL-33 pathway, IL-33 maturation and protease allergens</w:t>
      </w:r>
    </w:p>
    <w:p w14:paraId="750A008D" w14:textId="77777777" w:rsidR="005B68C1" w:rsidRDefault="00702135">
      <w:pPr>
        <w:spacing w:line="480" w:lineRule="auto"/>
        <w:jc w:val="both"/>
        <w:rPr>
          <w:rFonts w:ascii="Times New Roman" w:eastAsia="Times New Roman" w:hAnsi="Times New Roman" w:cs="Times New Roman"/>
          <w:sz w:val="24"/>
          <w:szCs w:val="24"/>
          <w:lang w:bidi="he-IL"/>
        </w:rPr>
      </w:pPr>
      <w:r>
        <w:rPr>
          <w:rFonts w:ascii="Times New Roman" w:hAnsi="Times New Roman" w:cs="Times New Roman"/>
          <w:sz w:val="24"/>
          <w:szCs w:val="24"/>
        </w:rPr>
        <w:t xml:space="preserve">It is well established that the alarmin IL-33, a member of the IL-1 cytokine family, has a critical role in the context of allergic inflammation. IL-33 secreted into the extracellular space binds ST2-expressing ILC2s, mast cells, Th2 cells, eosinophils, basophils and dendritic cells. Activation of IL-33/ST2 axis thereby contributes to the development and amplification of an allergic inflammatory response. </w:t>
      </w:r>
      <w:r>
        <w:rPr>
          <w:rFonts w:ascii="Times New Roman" w:eastAsia="Times New Roman" w:hAnsi="Times New Roman" w:cs="Times New Roman"/>
          <w:sz w:val="24"/>
          <w:szCs w:val="24"/>
          <w:lang w:bidi="he-IL"/>
        </w:rPr>
        <w:t xml:space="preserve">The importance of IL-33 and its receptor in allergic responses is substantiated by genetic linkage studies.  </w:t>
      </w:r>
      <w:r>
        <w:rPr>
          <w:rFonts w:ascii="Times New Roman" w:hAnsi="Times New Roman" w:cs="Times New Roman"/>
          <w:sz w:val="24"/>
          <w:szCs w:val="24"/>
        </w:rPr>
        <w:t xml:space="preserve">The genes </w:t>
      </w:r>
      <w:r>
        <w:rPr>
          <w:rFonts w:ascii="Times New Roman" w:hAnsi="Times New Roman" w:cs="Times New Roman"/>
          <w:i/>
          <w:iCs/>
          <w:sz w:val="24"/>
          <w:szCs w:val="24"/>
        </w:rPr>
        <w:t xml:space="preserve">IL-33 </w:t>
      </w:r>
      <w:r>
        <w:rPr>
          <w:rFonts w:ascii="Times New Roman" w:hAnsi="Times New Roman" w:cs="Times New Roman"/>
          <w:sz w:val="24"/>
          <w:szCs w:val="24"/>
        </w:rPr>
        <w:t xml:space="preserve">(9p24) and </w:t>
      </w:r>
      <w:r>
        <w:rPr>
          <w:rFonts w:ascii="Times New Roman" w:hAnsi="Times New Roman" w:cs="Times New Roman"/>
          <w:i/>
          <w:iCs/>
          <w:sz w:val="24"/>
          <w:szCs w:val="24"/>
        </w:rPr>
        <w:t xml:space="preserve">ST2/IL1RL1 </w:t>
      </w:r>
      <w:r>
        <w:rPr>
          <w:rFonts w:ascii="Times New Roman" w:hAnsi="Times New Roman" w:cs="Times New Roman"/>
          <w:sz w:val="24"/>
          <w:szCs w:val="24"/>
        </w:rPr>
        <w:t>(2q12) are top hits in genome-wide association studies of asthma, blood eosinophil counts in the general population, and virus-induced exacerbations in severe childhood-onset asthma.</w:t>
      </w:r>
      <w:r>
        <w:rPr>
          <w:rFonts w:ascii="Times New Roman" w:hAnsi="Times New Roman" w:cs="Times New Roman"/>
          <w:sz w:val="24"/>
          <w:szCs w:val="24"/>
        </w:rPr>
        <w:fldChar w:fldCharType="begin">
          <w:fldData xml:space="preserve">PEVuZE5vdGU+PENpdGU+PEF1dGhvcj5Hcm90ZW5ib2VyPC9BdXRob3I+PFllYXI+MjAxMzwvWWVh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90ZW5ib2VyPC9BdXRob3I+PFllYXI+MjAxMzwvWWVh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23-12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lang w:bidi="he-IL"/>
        </w:rPr>
        <w:t xml:space="preserve"> Indeed, early clinical trials with anti-IL-33 and anti-ST2 monoclonal antibodies have revealed improvements in asthma and lowering of blood eosinophil levels.</w:t>
      </w:r>
      <w:r>
        <w:rPr>
          <w:rFonts w:ascii="Times New Roman" w:eastAsia="Times New Roman" w:hAnsi="Times New Roman" w:cs="Times New Roman"/>
          <w:sz w:val="24"/>
          <w:szCs w:val="24"/>
          <w:lang w:bidi="he-IL"/>
        </w:rPr>
        <w:fldChar w:fldCharType="begin">
          <w:fldData xml:space="preserve">PEVuZE5vdGU+PENpdGU+PEF1dGhvcj5XZWNoc2xlcjwvQXV0aG9yPjxZZWFyPjIwMjE8L1llYXI+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</w:fldData>
        </w:fldChar>
      </w:r>
      <w:r>
        <w:rPr>
          <w:rFonts w:ascii="Times New Roman" w:eastAsia="Times New Roman" w:hAnsi="Times New Roman" w:cs="Times New Roman"/>
          <w:sz w:val="24"/>
          <w:szCs w:val="24"/>
          <w:lang w:bidi="he-IL"/>
        </w:rPr>
        <w:instrText xml:space="preserve"> ADDIN EN.CITE </w:instrText>
      </w:r>
      <w:r>
        <w:rPr>
          <w:rFonts w:ascii="Times New Roman" w:eastAsia="Times New Roman" w:hAnsi="Times New Roman" w:cs="Times New Roman"/>
          <w:sz w:val="24"/>
          <w:szCs w:val="24"/>
          <w:lang w:bidi="he-IL"/>
        </w:rPr>
        <w:fldChar w:fldCharType="begin">
          <w:fldData xml:space="preserve">PEVuZE5vdGU+PENpdGU+PEF1dGhvcj5XZWNoc2xlcjwvQXV0aG9yPjxZZWFyPjIwMjE8L1llYXI+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</w:fldData>
        </w:fldChar>
      </w:r>
      <w:r>
        <w:rPr>
          <w:rFonts w:ascii="Times New Roman" w:eastAsia="Times New Roman" w:hAnsi="Times New Roman" w:cs="Times New Roman"/>
          <w:sz w:val="24"/>
          <w:szCs w:val="24"/>
          <w:lang w:bidi="he-IL"/>
        </w:rPr>
        <w:instrText xml:space="preserve"> ADDIN EN.CITE.DATA </w:instrText>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separate"/>
      </w:r>
      <w:r>
        <w:rPr>
          <w:rFonts w:ascii="Times New Roman" w:eastAsia="Times New Roman" w:hAnsi="Times New Roman" w:cs="Times New Roman"/>
          <w:sz w:val="24"/>
          <w:szCs w:val="24"/>
          <w:vertAlign w:val="superscript"/>
          <w:lang w:bidi="he-IL"/>
        </w:rPr>
        <w:t>127,128</w:t>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t xml:space="preserve">  </w:t>
      </w:r>
    </w:p>
    <w:p w14:paraId="1BC4215A"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L-33 is normally localized in the nucleus of epithelial and endothelial ce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wyer&lt;/Author&gt;&lt;Year&gt;2022&lt;/Year&gt;&lt;RecNum&gt;14098&lt;/RecNum&gt;&lt;DisplayText&gt;&lt;style face="superscript"&gt;129&lt;/style&gt;&lt;/DisplayText&gt;&lt;record&gt;&lt;rec-number&gt;14098&lt;/rec-number&gt;&lt;foreign-keys&gt;&lt;key app="EN" db-id="2v2rd0sd80wtt3e5svbx0vzft2ez9re200pd" timestamp="1654585997"&gt;14098&lt;/key&gt;&lt;/foreign-keys&gt;&lt;ref-type name="Journal Article"&gt;17&lt;/ref-type&gt;&lt;contributors&gt;&lt;authors&gt;&lt;author&gt;Dwyer, G. K.&lt;/author&gt;&lt;author&gt;D&amp;apos;Cruz, L. M.&lt;/author&gt;&lt;author&gt;Turnquist, H. R.&lt;/author&gt;&lt;/authors&gt;&lt;/contributors&gt;&lt;auth-address&gt;Department of Immunology, University of Pittsburgh School of Medicine, Pittsburgh, Pennsylvania, USA; email: het5@pitt.edu.&amp;#xD;Thomas E. Starzl Transplantation Institute, University of Pittsburgh School of Medicine, Pittsburgh, Pennsylvania, USA.&amp;#xD;Department of Surgery, University of Pittsburgh School of Medicine, Pittsburgh, Pennsylvania, USA.&amp;#xD;McGowan Institute for Regenerative Medicine, University of Pittsburgh, Pittsburgh, Pennsylvania, USA.&lt;/auth-address&gt;&lt;titles&gt;&lt;title&gt;Emerging Functions of IL-33 in Homeostasis and Immunity&lt;/title&gt;&lt;secondary-title&gt;Annu Rev Immunol&lt;/secondary-title&gt;&lt;/titles&gt;&lt;periodical&gt;&lt;full-title&gt;Annu Rev Immunol&lt;/full-title&gt;&lt;/periodical&gt;&lt;pages&gt;15-43&lt;/pages&gt;&lt;volume&gt;40&lt;/volume&gt;&lt;edition&gt;2022/01/06&lt;/edition&gt;&lt;keywords&gt;&lt;keyword&gt;Animals&lt;/keyword&gt;&lt;keyword&gt;Cytokines&lt;/keyword&gt;&lt;keyword&gt;Homeostasis&lt;/keyword&gt;&lt;keyword&gt;Humans&lt;/keyword&gt;&lt;keyword&gt;*Hypersensitivity&lt;/keyword&gt;&lt;keyword&gt;Immunity, Innate&lt;/keyword&gt;&lt;keyword&gt;*Interleukin-33&lt;/keyword&gt;&lt;keyword&gt;Lymphocytes&lt;/keyword&gt;&lt;keyword&gt;Il-33&lt;/keyword&gt;&lt;keyword&gt;damage-associated molecular patterns&lt;/keyword&gt;&lt;keyword&gt;tissue repair&lt;/keyword&gt;&lt;keyword&gt;type 2 immunity&lt;/keyword&gt;&lt;/keywords&gt;&lt;dates&gt;&lt;year&gt;2022&lt;/year&gt;&lt;pub-dates&gt;&lt;date&gt;Apr 26&lt;/date&gt;&lt;/pub-dates&gt;&lt;/dates&gt;&lt;isbn&gt;1545-3278 (Electronic)&amp;#xD;0732-0582 (Linking)&lt;/isbn&gt;&lt;accession-num&gt;34985928&lt;/accession-num&gt;&lt;urls&gt;&lt;related-urls&gt;&lt;url&gt;https://www.ncbi.nlm.nih.gov/pubmed/34985928&lt;/url&gt;&lt;/related-urls&gt;&lt;/urls&gt;&lt;electronic-resource-num&gt;10.1146/annurev-immunol-101320-124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29</w:t>
      </w:r>
      <w:r>
        <w:rPr>
          <w:rFonts w:ascii="Times New Roman" w:hAnsi="Times New Roman" w:cs="Times New Roman"/>
          <w:sz w:val="24"/>
          <w:szCs w:val="24"/>
        </w:rPr>
        <w:fldChar w:fldCharType="end"/>
      </w:r>
      <w:r>
        <w:rPr>
          <w:rFonts w:ascii="Times New Roman" w:hAnsi="Times New Roman" w:cs="Times New Roman"/>
          <w:sz w:val="24"/>
          <w:szCs w:val="24"/>
        </w:rPr>
        <w:t xml:space="preserve"> as an immature form of 270 amino-acids (</w:t>
      </w:r>
      <w:r>
        <w:rPr>
          <w:rFonts w:ascii="Times New Roman" w:hAnsi="Times New Roman" w:cs="Times New Roman"/>
          <w:sz w:val="24"/>
          <w:szCs w:val="24"/>
          <w:vertAlign w:val="subscript"/>
        </w:rPr>
        <w:t>FL</w:t>
      </w:r>
      <w:r>
        <w:rPr>
          <w:rFonts w:ascii="Times New Roman" w:hAnsi="Times New Roman" w:cs="Times New Roman"/>
          <w:sz w:val="24"/>
          <w:szCs w:val="24"/>
        </w:rPr>
        <w:t>IL-33) tightly bound to histone proteins associated with chromatin, through an N-terminal chromatin binding domain.</w:t>
      </w:r>
      <w:r>
        <w:rPr>
          <w:rFonts w:ascii="Times New Roman" w:hAnsi="Times New Roman" w:cs="Times New Roman"/>
          <w:sz w:val="24"/>
          <w:szCs w:val="24"/>
        </w:rPr>
        <w:fldChar w:fldCharType="begin">
          <w:fldData xml:space="preserve">PEVuZE5vdGU+PENpdGU+PEF1dGhvcj5KaWFuZzwvQXV0aG9yPjxZZWFyPjIwMjA8L1llYXI+PFJl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aWFuZzwvQXV0aG9yPjxZZWFyPjIwMjA8L1llYXI+PFJl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0</w:t>
      </w:r>
      <w:r>
        <w:rPr>
          <w:rFonts w:ascii="Times New Roman" w:hAnsi="Times New Roman" w:cs="Times New Roman"/>
          <w:sz w:val="24"/>
          <w:szCs w:val="24"/>
        </w:rPr>
        <w:fldChar w:fldCharType="end"/>
      </w:r>
      <w:r>
        <w:rPr>
          <w:rFonts w:ascii="Times New Roman" w:hAnsi="Times New Roman" w:cs="Times New Roman"/>
          <w:sz w:val="24"/>
          <w:szCs w:val="24"/>
        </w:rPr>
        <w:t xml:space="preserve"> The nuclear sequestration of IL-33 is essential for fine tuning its cytokine activity.  Another control mechanism for regulating IL-33 activity is modification by proteases.</w:t>
      </w:r>
    </w:p>
    <w:p w14:paraId="4E40448C" w14:textId="77777777" w:rsidR="005B68C1" w:rsidRDefault="00702135">
      <w:pPr>
        <w:spacing w:line="480" w:lineRule="auto"/>
        <w:jc w:val="both"/>
        <w:rPr>
          <w:rFonts w:ascii="Times New Roman" w:eastAsia="Times New Roman" w:hAnsi="Times New Roman" w:cs="Times New Roman"/>
          <w:sz w:val="24"/>
          <w:szCs w:val="24"/>
          <w:lang w:bidi="he-IL"/>
        </w:rPr>
      </w:pPr>
      <w:r>
        <w:rPr>
          <w:rFonts w:ascii="Times New Roman" w:eastAsia="Times New Roman" w:hAnsi="Times New Roman" w:cs="Times New Roman"/>
          <w:sz w:val="24"/>
          <w:szCs w:val="24"/>
          <w:lang w:bidi="he-IL"/>
        </w:rPr>
        <w:lastRenderedPageBreak/>
        <w:t xml:space="preserve">A variety of type 2 stimuli including allergens, parasites and viral component (including Toll-like receptor 3 ligands) trigger IL-33 proteolytic maturation and activation </w:t>
      </w:r>
      <w:r>
        <w:rPr>
          <w:rFonts w:ascii="Times New Roman" w:eastAsia="Times New Roman" w:hAnsi="Times New Roman" w:cs="Times New Roman"/>
          <w:sz w:val="24"/>
          <w:szCs w:val="24"/>
          <w:lang w:bidi="he-IL"/>
        </w:rPr>
        <w:fldChar w:fldCharType="begin"/>
      </w:r>
      <w:r>
        <w:rPr>
          <w:rFonts w:ascii="Times New Roman" w:eastAsia="Times New Roman" w:hAnsi="Times New Roman" w:cs="Times New Roman"/>
          <w:sz w:val="24"/>
          <w:szCs w:val="24"/>
          <w:lang w:bidi="he-IL"/>
        </w:rPr>
        <w:instrText xml:space="preserve"> ADDIN EN.CITE &lt;EndNote&gt;&lt;Cite&gt;&lt;Author&gt;Cayrol&lt;/Author&gt;&lt;Year&gt;2022&lt;/Year&gt;&lt;RecNum&gt;14107&lt;/RecNum&gt;&lt;DisplayText&gt;&lt;style face="superscript"&gt;131&lt;/style&gt;&lt;/DisplayText&gt;&lt;record&gt;&lt;rec-number&gt;14107&lt;/rec-number&gt;&lt;foreign-keys&gt;&lt;key app="EN" db-id="2v2rd0sd80wtt3e5svbx0vzft2ez9re200pd" timestamp="1654588644"&gt;14107&lt;/key&gt;&lt;/foreign-keys&gt;&lt;ref-type name="Journal Article"&gt;17&lt;/ref-type&gt;&lt;contributors&gt;&lt;authors&gt;&lt;author&gt;Cayrol, C.&lt;/author&gt;&lt;author&gt;Girard, J. P.&lt;/author&gt;&lt;/authors&gt;&lt;/contributors&gt;&lt;auth-address&gt;Institut de Pharmacologie et Biologie Structurale, IPBS, Universite de Toulouse, CNRS, UPS, Toulouse, France.&amp;#xD;Institut de Pharmacologie et Biologie Structurale, IPBS, Universite de Toulouse, CNRS, UPS, Toulouse, France. Electronic address: Jean-Philippe.Girard@ipbs.fr.&lt;/auth-address&gt;&lt;titles&gt;&lt;title&gt;Interleukin-33 (IL-33): A critical review of its biology and the mechanisms involved in its release as a potent extracellular cytokine&lt;/title&gt;&lt;secondary-title&gt;Cytokine&lt;/secondary-title&gt;&lt;/titles&gt;&lt;periodical&gt;&lt;full-title&gt;Cytokine&lt;/full-title&gt;&lt;/periodical&gt;&lt;pages&gt;155891&lt;/pages&gt;&lt;volume&gt;156&lt;/volume&gt;&lt;edition&gt;2022/06/01&lt;/edition&gt;&lt;keywords&gt;&lt;keyword&gt;Alarmin&lt;/keyword&gt;&lt;keyword&gt;Allergy&lt;/keyword&gt;&lt;keyword&gt;Asthma&lt;/keyword&gt;&lt;keyword&gt;Copd&lt;/keyword&gt;&lt;keyword&gt;Cytokine&lt;/keyword&gt;&lt;keyword&gt;Il-33&lt;/keyword&gt;&lt;keyword&gt;Inflammation&lt;/keyword&gt;&lt;/keywords&gt;&lt;dates&gt;&lt;year&gt;2022&lt;/year&gt;&lt;pub-dates&gt;&lt;date&gt;May 25&lt;/date&gt;&lt;/pub-dates&gt;&lt;/dates&gt;&lt;isbn&gt;1096-0023 (Electronic)&amp;#xD;1043-4666 (Linking)&lt;/isbn&gt;&lt;accession-num&gt;35640416&lt;/accession-num&gt;&lt;urls&gt;&lt;related-urls&gt;&lt;url&gt;https://www.ncbi.nlm.nih.gov/pubmed/35640416&lt;/url&gt;&lt;/related-urls&gt;&lt;/urls&gt;&lt;electronic-resource-num&gt;10.1016/j.cyto.2022.155891&lt;/electronic-resource-num&gt;&lt;/record&gt;&lt;/Cite&gt;&lt;/EndNote&gt;</w:instrText>
      </w:r>
      <w:r>
        <w:rPr>
          <w:rFonts w:ascii="Times New Roman" w:eastAsia="Times New Roman" w:hAnsi="Times New Roman" w:cs="Times New Roman"/>
          <w:sz w:val="24"/>
          <w:szCs w:val="24"/>
          <w:lang w:bidi="he-IL"/>
        </w:rPr>
        <w:fldChar w:fldCharType="separate"/>
      </w:r>
      <w:r>
        <w:rPr>
          <w:rFonts w:ascii="Times New Roman" w:eastAsia="Times New Roman" w:hAnsi="Times New Roman" w:cs="Times New Roman"/>
          <w:sz w:val="24"/>
          <w:szCs w:val="24"/>
          <w:vertAlign w:val="superscript"/>
          <w:lang w:bidi="he-IL"/>
        </w:rPr>
        <w:t>131</w:t>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t xml:space="preserve"> and subsequent epithelial cell release in a large molecular weight complex with histones.</w:t>
      </w:r>
      <w:r>
        <w:rPr>
          <w:rFonts w:ascii="Times New Roman" w:eastAsia="Times New Roman" w:hAnsi="Times New Roman" w:cs="Times New Roman"/>
          <w:sz w:val="24"/>
          <w:szCs w:val="24"/>
          <w:lang w:bidi="he-IL"/>
        </w:rPr>
        <w:fldChar w:fldCharType="begin"/>
      </w:r>
      <w:r>
        <w:rPr>
          <w:rFonts w:ascii="Times New Roman" w:eastAsia="Times New Roman" w:hAnsi="Times New Roman" w:cs="Times New Roman"/>
          <w:sz w:val="24"/>
          <w:szCs w:val="24"/>
          <w:lang w:bidi="he-IL"/>
        </w:rPr>
        <w:instrText xml:space="preserve"> ADDIN EN.CITE &lt;EndNote&gt;&lt;Cite&gt;&lt;Author&gt;Travers&lt;/Author&gt;&lt;Year&gt;2018&lt;/Year&gt;&lt;RecNum&gt;12252&lt;/RecNum&gt;&lt;DisplayText&gt;&lt;style face="superscript"&gt;132&lt;/style&gt;&lt;/DisplayText&gt;&lt;record&gt;&lt;rec-number&gt;12252&lt;/rec-number&gt;&lt;foreign-keys&gt;&lt;key app="EN" db-id="2v2rd0sd80wtt3e5svbx0vzft2ez9re200pd" timestamp="0"&gt;12252&lt;/key&gt;&lt;/foreign-keys&gt;&lt;ref-type name="Journal Article"&gt;17&lt;/ref-type&gt;&lt;contributors&gt;&lt;authors&gt;&lt;author&gt;Travers, J.&lt;/author&gt;&lt;author&gt;Rochman, M.&lt;/author&gt;&lt;author&gt;Miracle, C. E.&lt;/author&gt;&lt;author&gt;Habel, J. E.&lt;/author&gt;&lt;author&gt;Brusilovsky, M.&lt;/author&gt;&lt;author&gt;Caldwell, J. M.&lt;/author&gt;&lt;author&gt;Rymer, J. K.&lt;/author&gt;&lt;author&gt;Rothenberg, M. E.&lt;/author&gt;&lt;/authors&gt;&lt;/contributors&gt;&lt;auth-address&gt;Division of Allergy and Immunology, Cincinnati Children&amp;apos;s Hospital Medical Center, 3333 Burnet Avenue, Cincinnati, OH, 45229-3039, USA.&amp;#xD;Division of Allergy and Immunology, Cincinnati Children&amp;apos;s Hospital Medical Center, 3333 Burnet Avenue, Cincinnati, OH, 45229-3039, USA. Marc.Rothenberg@cchmc.org.&lt;/auth-address&gt;&lt;titles&gt;&lt;title&gt;Chromatin regulates IL-33 release and extracellular cytokine activity&lt;/title&gt;&lt;secondary-title&gt;Nat Commun&lt;/secondary-title&gt;&lt;/titles&gt;&lt;periodical&gt;&lt;full-title&gt;Nat Commun&lt;/full-title&gt;&lt;/periodical&gt;&lt;pages&gt;3244&lt;/pages&gt;&lt;volume&gt;9&lt;/volume&gt;&lt;number&gt;1&lt;/number&gt;&lt;edition&gt;2018/08/16&lt;/edition&gt;&lt;dates&gt;&lt;year&gt;2018&lt;/year&gt;&lt;pub-dates&gt;&lt;date&gt;Aug 14&lt;/date&gt;&lt;/pub-dates&gt;&lt;/dates&gt;&lt;isbn&gt;2041-1723 (Electronic)&amp;#xD;2041-1723 (Linking)&lt;/isbn&gt;&lt;accession-num&gt;30108214&lt;/accession-num&gt;&lt;urls&gt;&lt;related-urls&gt;&lt;url&gt;https://www.ncbi.nlm.nih.gov/pubmed/30108214&lt;/url&gt;&lt;/related-urls&gt;&lt;/urls&gt;&lt;custom2&gt;PMC6092330&lt;/custom2&gt;&lt;electronic-resource-num&gt;10.1038/s41467-018-05485-x&lt;/electronic-resource-num&gt;&lt;/record&gt;&lt;/Cite&gt;&lt;/EndNote&gt;</w:instrText>
      </w:r>
      <w:r>
        <w:rPr>
          <w:rFonts w:ascii="Times New Roman" w:eastAsia="Times New Roman" w:hAnsi="Times New Roman" w:cs="Times New Roman"/>
          <w:sz w:val="24"/>
          <w:szCs w:val="24"/>
          <w:lang w:bidi="he-IL"/>
        </w:rPr>
        <w:fldChar w:fldCharType="separate"/>
      </w:r>
      <w:r>
        <w:rPr>
          <w:rFonts w:ascii="Times New Roman" w:eastAsia="Times New Roman" w:hAnsi="Times New Roman" w:cs="Times New Roman"/>
          <w:sz w:val="24"/>
          <w:szCs w:val="24"/>
          <w:vertAlign w:val="superscript"/>
          <w:lang w:bidi="he-IL"/>
        </w:rPr>
        <w:t>132</w:t>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t xml:space="preserve">  Exposure of epithelial cells to a broad range of aeroallergens (including </w:t>
      </w:r>
      <w:r>
        <w:rPr>
          <w:rFonts w:ascii="Times New Roman" w:hAnsi="Times New Roman" w:cs="Times New Roman"/>
          <w:i/>
          <w:iCs/>
          <w:sz w:val="24"/>
          <w:szCs w:val="24"/>
          <w:lang w:bidi="he-IL"/>
        </w:rPr>
        <w:t>Alternaria alternata</w:t>
      </w:r>
      <w:r>
        <w:rPr>
          <w:rFonts w:ascii="Times New Roman" w:hAnsi="Times New Roman" w:cs="Times New Roman"/>
          <w:sz w:val="24"/>
          <w:szCs w:val="24"/>
          <w:lang w:bidi="he-IL"/>
        </w:rPr>
        <w:t xml:space="preserve">, HDM, </w:t>
      </w:r>
      <w:r>
        <w:rPr>
          <w:rFonts w:ascii="Times New Roman" w:hAnsi="Times New Roman" w:cs="Times New Roman"/>
          <w:i/>
          <w:iCs/>
          <w:sz w:val="24"/>
          <w:szCs w:val="24"/>
          <w:lang w:bidi="he-IL"/>
        </w:rPr>
        <w:t>Aspergillus fumigatus</w:t>
      </w:r>
      <w:r>
        <w:rPr>
          <w:rFonts w:ascii="Times New Roman" w:hAnsi="Times New Roman" w:cs="Times New Roman"/>
          <w:sz w:val="24"/>
          <w:szCs w:val="24"/>
          <w:lang w:bidi="he-IL"/>
        </w:rPr>
        <w:t>, cat dander, and cockroach extracts), but not birch pollen, Bermuda grass, peanut, whole wheat or cow milk extracts,</w:t>
      </w:r>
      <w:r>
        <w:rPr>
          <w:rFonts w:ascii="Times New Roman" w:eastAsia="Times New Roman" w:hAnsi="Times New Roman" w:cs="Times New Roman"/>
          <w:sz w:val="24"/>
          <w:szCs w:val="24"/>
          <w:lang w:bidi="he-IL"/>
        </w:rPr>
        <w:t xml:space="preserve"> triggers the assembly of the ripoptosome complex containing activated caspase-8, which subsequently activates caspase 3 and 7 leading to the </w:t>
      </w:r>
      <w:r>
        <w:rPr>
          <w:rFonts w:ascii="Times New Roman" w:eastAsia="Times New Roman" w:hAnsi="Times New Roman" w:cs="Times New Roman"/>
          <w:sz w:val="24"/>
          <w:szCs w:val="24"/>
          <w:vertAlign w:val="subscript"/>
          <w:lang w:bidi="he-IL"/>
        </w:rPr>
        <w:t>FL</w:t>
      </w:r>
      <w:r>
        <w:rPr>
          <w:rFonts w:ascii="Times New Roman" w:eastAsia="Times New Roman" w:hAnsi="Times New Roman" w:cs="Times New Roman"/>
          <w:sz w:val="24"/>
          <w:szCs w:val="24"/>
          <w:lang w:bidi="he-IL"/>
        </w:rPr>
        <w:t>IL-33 intracellular cleavage at position D175 and D178, resulting in biospecies that preserve their chromatin binding domain</w:t>
      </w:r>
      <w:r>
        <w:rPr>
          <w:rFonts w:ascii="Times New Roman" w:eastAsia="Times New Roman" w:hAnsi="Times New Roman" w:cs="Times New Roman"/>
          <w:sz w:val="24"/>
          <w:szCs w:val="24"/>
          <w:lang w:bidi="he-IL"/>
        </w:rPr>
        <w:fldChar w:fldCharType="begin">
          <w:fldData xml:space="preserve">PEVuZE5vdGU+PENpdGU+PEF1dGhvcj5CcnVzaWxvdnNreTwvQXV0aG9yPjxZZWFyPjIwMjE8L1ll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</w:fldData>
        </w:fldChar>
      </w:r>
      <w:r>
        <w:rPr>
          <w:rFonts w:ascii="Times New Roman" w:eastAsia="Times New Roman" w:hAnsi="Times New Roman" w:cs="Times New Roman"/>
          <w:sz w:val="24"/>
          <w:szCs w:val="24"/>
          <w:lang w:bidi="he-IL"/>
        </w:rPr>
        <w:instrText xml:space="preserve"> ADDIN EN.CITE </w:instrText>
      </w:r>
      <w:r>
        <w:rPr>
          <w:rFonts w:ascii="Times New Roman" w:eastAsia="Times New Roman" w:hAnsi="Times New Roman" w:cs="Times New Roman"/>
          <w:sz w:val="24"/>
          <w:szCs w:val="24"/>
          <w:lang w:bidi="he-IL"/>
        </w:rPr>
        <w:fldChar w:fldCharType="begin">
          <w:fldData xml:space="preserve">PEVuZE5vdGU+PENpdGU+PEF1dGhvcj5CcnVzaWxvdnNreTwvQXV0aG9yPjxZZWFyPjIwMjE8L1ll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</w:fldData>
        </w:fldChar>
      </w:r>
      <w:r>
        <w:rPr>
          <w:rFonts w:ascii="Times New Roman" w:eastAsia="Times New Roman" w:hAnsi="Times New Roman" w:cs="Times New Roman"/>
          <w:sz w:val="24"/>
          <w:szCs w:val="24"/>
          <w:lang w:bidi="he-IL"/>
        </w:rPr>
        <w:instrText xml:space="preserve"> ADDIN EN.CITE.DATA </w:instrText>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separate"/>
      </w:r>
      <w:r>
        <w:rPr>
          <w:rFonts w:ascii="Times New Roman" w:eastAsia="Times New Roman" w:hAnsi="Times New Roman" w:cs="Times New Roman"/>
          <w:sz w:val="24"/>
          <w:szCs w:val="24"/>
          <w:vertAlign w:val="superscript"/>
          <w:lang w:bidi="he-IL"/>
        </w:rPr>
        <w:t>133</w:t>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t xml:space="preserve"> (Fig.5). Of note, exogenous allergen-associated proteolytic activity or cell damage was not required for allergen-induced intracellular IL-33 maturation. These caspase-cleaved forms of IL-33 are released before cell death and have increased ST2 bioactivity compared with IL-33FL.</w:t>
      </w:r>
      <w:r>
        <w:rPr>
          <w:rFonts w:ascii="Times New Roman" w:eastAsia="Times New Roman" w:hAnsi="Times New Roman" w:cs="Times New Roman"/>
          <w:sz w:val="24"/>
          <w:szCs w:val="24"/>
          <w:lang w:bidi="he-IL"/>
        </w:rPr>
        <w:fldChar w:fldCharType="begin">
          <w:fldData xml:space="preserve">PEVuZE5vdGU+PENpdGU+PEF1dGhvcj5CcnVzaWxvdnNreTwvQXV0aG9yPjxZZWFyPjIwMjE8L1ll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</w:fldData>
        </w:fldChar>
      </w:r>
      <w:r>
        <w:rPr>
          <w:rFonts w:ascii="Times New Roman" w:eastAsia="Times New Roman" w:hAnsi="Times New Roman" w:cs="Times New Roman"/>
          <w:sz w:val="24"/>
          <w:szCs w:val="24"/>
          <w:lang w:bidi="he-IL"/>
        </w:rPr>
        <w:instrText xml:space="preserve"> ADDIN EN.CITE </w:instrText>
      </w:r>
      <w:r>
        <w:rPr>
          <w:rFonts w:ascii="Times New Roman" w:eastAsia="Times New Roman" w:hAnsi="Times New Roman" w:cs="Times New Roman"/>
          <w:sz w:val="24"/>
          <w:szCs w:val="24"/>
          <w:lang w:bidi="he-IL"/>
        </w:rPr>
        <w:fldChar w:fldCharType="begin">
          <w:fldData xml:space="preserve">PEVuZE5vdGU+PENpdGU+PEF1dGhvcj5CcnVzaWxvdnNreTwvQXV0aG9yPjxZZWFyPjIwMjE8L1ll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</w:fldData>
        </w:fldChar>
      </w:r>
      <w:r>
        <w:rPr>
          <w:rFonts w:ascii="Times New Roman" w:eastAsia="Times New Roman" w:hAnsi="Times New Roman" w:cs="Times New Roman"/>
          <w:sz w:val="24"/>
          <w:szCs w:val="24"/>
          <w:lang w:bidi="he-IL"/>
        </w:rPr>
        <w:instrText xml:space="preserve"> ADDIN EN.CITE.DATA </w:instrText>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separate"/>
      </w:r>
      <w:r>
        <w:rPr>
          <w:rFonts w:ascii="Times New Roman" w:eastAsia="Times New Roman" w:hAnsi="Times New Roman" w:cs="Times New Roman"/>
          <w:sz w:val="24"/>
          <w:szCs w:val="24"/>
          <w:vertAlign w:val="superscript"/>
          <w:lang w:bidi="he-IL"/>
        </w:rPr>
        <w:t>133</w:t>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t xml:space="preserve">  The ripoptosome-mediated cleavage, activation, and release of IL-33, referred to as RipIL-33, is a canonical pathway by which a broad range of aeroallergens (mentioned above) trigger type 2 immunity and is now considered an upstream allergen sensor.</w:t>
      </w:r>
      <w:r>
        <w:rPr>
          <w:rFonts w:ascii="Times New Roman" w:eastAsia="Times New Roman" w:hAnsi="Times New Roman" w:cs="Times New Roman"/>
          <w:sz w:val="24"/>
          <w:szCs w:val="24"/>
          <w:lang w:bidi="he-IL"/>
        </w:rPr>
        <w:fldChar w:fldCharType="begin">
          <w:fldData xml:space="preserve">PEVuZE5vdGU+PENpdGU+PEF1dGhvcj5CcnVzaWxvdnNreTwvQXV0aG9yPjxZZWFyPjIwMjE8L1ll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</w:fldData>
        </w:fldChar>
      </w:r>
      <w:r>
        <w:rPr>
          <w:rFonts w:ascii="Times New Roman" w:eastAsia="Times New Roman" w:hAnsi="Times New Roman" w:cs="Times New Roman"/>
          <w:sz w:val="24"/>
          <w:szCs w:val="24"/>
          <w:lang w:bidi="he-IL"/>
        </w:rPr>
        <w:instrText xml:space="preserve"> ADDIN EN.CITE </w:instrText>
      </w:r>
      <w:r>
        <w:rPr>
          <w:rFonts w:ascii="Times New Roman" w:eastAsia="Times New Roman" w:hAnsi="Times New Roman" w:cs="Times New Roman"/>
          <w:sz w:val="24"/>
          <w:szCs w:val="24"/>
          <w:lang w:bidi="he-IL"/>
        </w:rPr>
        <w:fldChar w:fldCharType="begin">
          <w:fldData xml:space="preserve">PEVuZE5vdGU+PENpdGU+PEF1dGhvcj5CcnVzaWxvdnNreTwvQXV0aG9yPjxZZWFyPjIwMjE8L1ll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</w:fldData>
        </w:fldChar>
      </w:r>
      <w:r>
        <w:rPr>
          <w:rFonts w:ascii="Times New Roman" w:eastAsia="Times New Roman" w:hAnsi="Times New Roman" w:cs="Times New Roman"/>
          <w:sz w:val="24"/>
          <w:szCs w:val="24"/>
          <w:lang w:bidi="he-IL"/>
        </w:rPr>
        <w:instrText xml:space="preserve"> ADDIN EN.CITE.DATA </w:instrText>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separate"/>
      </w:r>
      <w:r>
        <w:rPr>
          <w:rFonts w:ascii="Times New Roman" w:eastAsia="Times New Roman" w:hAnsi="Times New Roman" w:cs="Times New Roman"/>
          <w:sz w:val="24"/>
          <w:szCs w:val="24"/>
          <w:vertAlign w:val="superscript"/>
          <w:lang w:bidi="he-IL"/>
        </w:rPr>
        <w:t>133-135</w:t>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t xml:space="preserve">  </w:t>
      </w:r>
      <w:r>
        <w:rPr>
          <w:rFonts w:ascii="Times New Roman" w:hAnsi="Times New Roman" w:cs="Times New Roman"/>
          <w:sz w:val="24"/>
          <w:szCs w:val="24"/>
        </w:rPr>
        <w:t xml:space="preserve">However, the capacity of individual allergens or specific components of allergen extracts to activate the RipIL-33 pathway remains to be investigated. </w:t>
      </w:r>
      <w:r>
        <w:rPr>
          <w:rFonts w:ascii="Times New Roman" w:eastAsia="Times New Roman" w:hAnsi="Times New Roman" w:cs="Times New Roman"/>
          <w:sz w:val="24"/>
          <w:szCs w:val="24"/>
          <w:lang w:bidi="he-IL"/>
        </w:rPr>
        <w:t xml:space="preserve">In addition to this intracellular pathway, extracellular proteases from allergenic sources (e.g., Der p 1, papain, </w:t>
      </w:r>
      <w:r>
        <w:rPr>
          <w:rFonts w:ascii="Times New Roman" w:eastAsia="Times New Roman" w:hAnsi="Times New Roman" w:cs="Times New Roman"/>
          <w:i/>
          <w:iCs/>
          <w:sz w:val="24"/>
          <w:szCs w:val="24"/>
          <w:lang w:bidi="he-IL"/>
        </w:rPr>
        <w:t>Alternaria alternata</w:t>
      </w:r>
      <w:r>
        <w:rPr>
          <w:rFonts w:ascii="Times New Roman" w:eastAsia="Times New Roman" w:hAnsi="Times New Roman" w:cs="Times New Roman"/>
          <w:sz w:val="24"/>
          <w:szCs w:val="24"/>
          <w:lang w:bidi="he-IL"/>
        </w:rPr>
        <w:t xml:space="preserve">, </w:t>
      </w:r>
      <w:r>
        <w:rPr>
          <w:rFonts w:ascii="Times New Roman" w:eastAsia="Times New Roman" w:hAnsi="Times New Roman" w:cs="Times New Roman"/>
          <w:i/>
          <w:iCs/>
          <w:sz w:val="24"/>
          <w:szCs w:val="24"/>
          <w:lang w:bidi="he-IL"/>
        </w:rPr>
        <w:t>Aspergillus fumigatus/orizae</w:t>
      </w:r>
      <w:r>
        <w:rPr>
          <w:rFonts w:ascii="Times New Roman" w:eastAsia="Times New Roman" w:hAnsi="Times New Roman" w:cs="Times New Roman"/>
          <w:sz w:val="24"/>
          <w:szCs w:val="24"/>
          <w:lang w:bidi="he-IL"/>
        </w:rPr>
        <w:t>, ragweed, Timothy pollens), cleave full-length IL-33 between amino acids 94-110, a region referred to as the IL-33 protease sensing domain, resulting in further activation of full-length IL-33</w:t>
      </w:r>
      <w:r>
        <w:rPr>
          <w:rFonts w:ascii="Times New Roman" w:eastAsia="Times New Roman" w:hAnsi="Times New Roman" w:cs="Times New Roman"/>
          <w:sz w:val="24"/>
          <w:szCs w:val="24"/>
          <w:lang w:bidi="he-IL"/>
        </w:rPr>
        <w:fldChar w:fldCharType="begin">
          <w:fldData xml:space="preserve">PEVuZE5vdGU+PENpdGU+PEF1dGhvcj5DYXlyb2w8L0F1dGhvcj48WWVhcj4yMDE4PC9ZZWFyPjxS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</w:fldData>
        </w:fldChar>
      </w:r>
      <w:r>
        <w:rPr>
          <w:rFonts w:ascii="Times New Roman" w:eastAsia="Times New Roman" w:hAnsi="Times New Roman" w:cs="Times New Roman"/>
          <w:sz w:val="24"/>
          <w:szCs w:val="24"/>
          <w:lang w:bidi="he-IL"/>
        </w:rPr>
        <w:instrText xml:space="preserve"> ADDIN EN.CITE </w:instrText>
      </w:r>
      <w:r>
        <w:rPr>
          <w:rFonts w:ascii="Times New Roman" w:eastAsia="Times New Roman" w:hAnsi="Times New Roman" w:cs="Times New Roman"/>
          <w:sz w:val="24"/>
          <w:szCs w:val="24"/>
          <w:lang w:bidi="he-IL"/>
        </w:rPr>
        <w:fldChar w:fldCharType="begin">
          <w:fldData xml:space="preserve">PEVuZE5vdGU+PENpdGU+PEF1dGhvcj5DYXlyb2w8L0F1dGhvcj48WWVhcj4yMDE4PC9ZZWFyPjxS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</w:fldData>
        </w:fldChar>
      </w:r>
      <w:r>
        <w:rPr>
          <w:rFonts w:ascii="Times New Roman" w:eastAsia="Times New Roman" w:hAnsi="Times New Roman" w:cs="Times New Roman"/>
          <w:sz w:val="24"/>
          <w:szCs w:val="24"/>
          <w:lang w:bidi="he-IL"/>
        </w:rPr>
        <w:instrText xml:space="preserve"> ADDIN EN.CITE.DATA </w:instrText>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r>
      <w:r>
        <w:rPr>
          <w:rFonts w:ascii="Times New Roman" w:eastAsia="Times New Roman" w:hAnsi="Times New Roman" w:cs="Times New Roman"/>
          <w:sz w:val="24"/>
          <w:szCs w:val="24"/>
          <w:lang w:bidi="he-IL"/>
        </w:rPr>
        <w:fldChar w:fldCharType="separate"/>
      </w:r>
      <w:r>
        <w:rPr>
          <w:rFonts w:ascii="Times New Roman" w:eastAsia="Times New Roman" w:hAnsi="Times New Roman" w:cs="Times New Roman"/>
          <w:sz w:val="24"/>
          <w:szCs w:val="24"/>
          <w:vertAlign w:val="superscript"/>
          <w:lang w:bidi="he-IL"/>
        </w:rPr>
        <w:t>136</w:t>
      </w:r>
      <w:r>
        <w:rPr>
          <w:rFonts w:ascii="Times New Roman" w:eastAsia="Times New Roman" w:hAnsi="Times New Roman" w:cs="Times New Roman"/>
          <w:sz w:val="24"/>
          <w:szCs w:val="24"/>
          <w:lang w:bidi="he-IL"/>
        </w:rPr>
        <w:fldChar w:fldCharType="end"/>
      </w:r>
      <w:r>
        <w:rPr>
          <w:rFonts w:ascii="Times New Roman" w:eastAsia="Times New Roman" w:hAnsi="Times New Roman" w:cs="Times New Roman"/>
          <w:sz w:val="24"/>
          <w:szCs w:val="24"/>
          <w:lang w:bidi="he-IL"/>
        </w:rPr>
        <w:t xml:space="preserve"> (Fig.5).  In addition, proteases derived from inflammatory cells (e.g., elastase from neutrophils and chymase from mast cells) have potential to activate IL-33, and likely contribute to the temporal and spatial bioactivity of IL-33.</w:t>
      </w:r>
    </w:p>
    <w:p w14:paraId="12929A4F"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ile rodent and human IL-33 can be processed into shorter mature forms by exogeneous allergen proteases (e.g. </w:t>
      </w:r>
      <w:r>
        <w:rPr>
          <w:rFonts w:ascii="Times New Roman" w:hAnsi="Times New Roman" w:cs="Times New Roman"/>
          <w:i/>
          <w:iCs/>
          <w:sz w:val="24"/>
          <w:szCs w:val="24"/>
        </w:rPr>
        <w:t>A. alternata</w:t>
      </w:r>
      <w:r>
        <w:rPr>
          <w:rFonts w:ascii="Times New Roman" w:hAnsi="Times New Roman" w:cs="Times New Roman"/>
          <w:sz w:val="24"/>
          <w:szCs w:val="24"/>
        </w:rPr>
        <w:t>), differences between the species have been reported as the murine protein can be degraded into additional inactive fragments when exposed to high concentrations of proteases</w:t>
      </w:r>
      <w:r>
        <w:rPr>
          <w:rFonts w:ascii="Times New Roman" w:hAnsi="Times New Roman" w:cs="Times New Roman"/>
          <w:sz w:val="24"/>
          <w:szCs w:val="24"/>
          <w:vertAlign w:val="superscript"/>
        </w:rPr>
        <w:t>136</w:t>
      </w:r>
      <w:r>
        <w:rPr>
          <w:rFonts w:ascii="Times New Roman" w:hAnsi="Times New Roman" w:cs="Times New Roman"/>
          <w:sz w:val="24"/>
          <w:szCs w:val="24"/>
        </w:rPr>
        <w:t>, suggesting difference in the regulation of human and mouse IL-33 by exogenous protease allergens.  Interesting, a Der p 1-specific inhibitor (ADI: Allergen Delivery Inhibitor) suppresses IL-33 accumulation in the airways of sensitized rats subsequently challenged with an aerosolized HDM extract substantiating post-translational modification of IL-33 by exogeneous proteases.</w:t>
      </w:r>
    </w:p>
    <w:p w14:paraId="1D368E4F" w14:textId="77777777" w:rsidR="005B68C1" w:rsidRDefault="00702135">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ociceptor activation by protease allergens </w:t>
      </w:r>
    </w:p>
    <w:p w14:paraId="50FE3CB9"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While IL-33 is a potent pro-atopy alarmin, it operates in coordination with other key signals.  Recent findings have drawn attention to the cooperation between IL-33 and sensory neuron signaling. Sensory neurons originate in the dorsal root ganglia (DRG) and project throughout our body where they are enriched in barrier tissues to detect the presence of harmful stimuli. These stimuli not only include temperature and pressure, but also irritants, leading to pain or itch responses that promote protective avoidance behaviors. Trypsin and mast cell tryptase have previously been shown to activate PAR2-expressing neurons leading to neurogenic inflammation.</w:t>
      </w:r>
      <w:r>
        <w:rPr>
          <w:rFonts w:ascii="Times New Roman" w:hAnsi="Times New Roman" w:cs="Times New Roman"/>
          <w:sz w:val="24"/>
          <w:szCs w:val="24"/>
        </w:rPr>
        <w:fldChar w:fldCharType="begin">
          <w:fldData xml:space="preserve">PEVuZE5vdGU+PENpdGU+PEF1dGhvcj5TdGVpbmhvZmY8L0F1dGhvcj48WWVhcj4yMDAwPC9ZZWFy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pbmhvZmY8L0F1dGhvcj48WWVhcj4yMDAwPC9ZZWFy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7</w:t>
      </w:r>
      <w:r>
        <w:rPr>
          <w:rFonts w:ascii="Times New Roman" w:hAnsi="Times New Roman" w:cs="Times New Roman"/>
          <w:sz w:val="24"/>
          <w:szCs w:val="24"/>
        </w:rPr>
        <w:fldChar w:fldCharType="end"/>
      </w:r>
      <w:r>
        <w:rPr>
          <w:rFonts w:ascii="Times New Roman" w:hAnsi="Times New Roman" w:cs="Times New Roman"/>
          <w:sz w:val="24"/>
          <w:szCs w:val="24"/>
        </w:rPr>
        <w:t xml:space="preserve"> Could this be a fundamental pathway guiding the detection of environmental protease allergens? In 2019, Serhan and colleagues showed that the cysteine protease activity of </w:t>
      </w:r>
      <w:r>
        <w:rPr>
          <w:rFonts w:ascii="Times New Roman" w:hAnsi="Times New Roman" w:cs="Times New Roman"/>
          <w:i/>
          <w:iCs/>
          <w:sz w:val="24"/>
          <w:szCs w:val="24"/>
        </w:rPr>
        <w:t>D.</w:t>
      </w:r>
      <w:r>
        <w:rPr>
          <w:rFonts w:ascii="Times New Roman" w:hAnsi="Times New Roman" w:cs="Times New Roman"/>
          <w:sz w:val="24"/>
          <w:szCs w:val="24"/>
        </w:rPr>
        <w:t xml:space="preserve"> </w:t>
      </w:r>
      <w:r>
        <w:rPr>
          <w:rFonts w:ascii="Times New Roman" w:hAnsi="Times New Roman" w:cs="Times New Roman"/>
          <w:i/>
          <w:iCs/>
          <w:sz w:val="24"/>
          <w:szCs w:val="24"/>
        </w:rPr>
        <w:t xml:space="preserve">farinae </w:t>
      </w:r>
      <w:r>
        <w:rPr>
          <w:rFonts w:ascii="Times New Roman" w:hAnsi="Times New Roman" w:cs="Times New Roman"/>
          <w:sz w:val="24"/>
          <w:szCs w:val="24"/>
        </w:rPr>
        <w:t>extracts directly activated Transient receptor potential vanilloid 1 (TRPV1)</w:t>
      </w:r>
      <w:r>
        <w:rPr>
          <w:rFonts w:ascii="Times New Roman" w:hAnsi="Times New Roman" w:cs="Times New Roman"/>
          <w:sz w:val="24"/>
          <w:szCs w:val="24"/>
          <w:vertAlign w:val="superscript"/>
        </w:rPr>
        <w:t>+</w:t>
      </w:r>
      <w:r>
        <w:rPr>
          <w:rFonts w:ascii="Times New Roman" w:hAnsi="Times New Roman" w:cs="Times New Roman"/>
          <w:sz w:val="24"/>
          <w:szCs w:val="24"/>
        </w:rPr>
        <w:t xml:space="preserve"> dorsal root ganglia neurons in vitro.</w:t>
      </w:r>
      <w:r>
        <w:rPr>
          <w:rFonts w:ascii="Times New Roman" w:hAnsi="Times New Roman" w:cs="Times New Roman"/>
          <w:sz w:val="24"/>
          <w:szCs w:val="24"/>
        </w:rPr>
        <w:fldChar w:fldCharType="begin">
          <w:fldData xml:space="preserve">PEVuZE5vdGU+PENpdGU+PEF1dGhvcj5TZXJoYW48L0F1dGhvcj48WWVhcj4yMDE5PC9ZZWFyPjxS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ZXJoYW48L0F1dGhvcj48WWVhcj4yMDE5PC9ZZWFyPjxS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8</w:t>
      </w:r>
      <w:r>
        <w:rPr>
          <w:rFonts w:ascii="Times New Roman" w:hAnsi="Times New Roman" w:cs="Times New Roman"/>
          <w:sz w:val="24"/>
          <w:szCs w:val="24"/>
        </w:rPr>
        <w:fldChar w:fldCharType="end"/>
      </w:r>
      <w:r>
        <w:rPr>
          <w:rFonts w:ascii="Times New Roman" w:hAnsi="Times New Roman" w:cs="Times New Roman"/>
          <w:sz w:val="24"/>
          <w:szCs w:val="24"/>
        </w:rPr>
        <w:t xml:space="preserve"> Extending this observation to the in vivo setting, they showed that </w:t>
      </w:r>
      <w:r>
        <w:rPr>
          <w:rFonts w:ascii="Times New Roman" w:hAnsi="Times New Roman" w:cs="Times New Roman"/>
          <w:i/>
          <w:iCs/>
          <w:sz w:val="24"/>
          <w:szCs w:val="24"/>
        </w:rPr>
        <w:t>D.</w:t>
      </w:r>
      <w:r>
        <w:rPr>
          <w:rFonts w:ascii="Times New Roman" w:hAnsi="Times New Roman" w:cs="Times New Roman"/>
          <w:sz w:val="24"/>
          <w:szCs w:val="24"/>
        </w:rPr>
        <w:t xml:space="preserve"> </w:t>
      </w:r>
      <w:r>
        <w:rPr>
          <w:rFonts w:ascii="Times New Roman" w:hAnsi="Times New Roman" w:cs="Times New Roman"/>
          <w:i/>
          <w:iCs/>
          <w:sz w:val="24"/>
          <w:szCs w:val="24"/>
        </w:rPr>
        <w:t>farinae</w:t>
      </w:r>
      <w:r>
        <w:rPr>
          <w:rFonts w:ascii="Times New Roman" w:hAnsi="Times New Roman" w:cs="Times New Roman"/>
          <w:sz w:val="24"/>
          <w:szCs w:val="24"/>
        </w:rPr>
        <w:t xml:space="preserve"> led to sensory neuronal release of the neuropeptide Substance P, which then activated mast cells via MRGPRB2 and led to their degranulation.</w:t>
      </w:r>
      <w:r>
        <w:rPr>
          <w:rFonts w:ascii="Times New Roman" w:hAnsi="Times New Roman" w:cs="Times New Roman"/>
          <w:sz w:val="24"/>
          <w:szCs w:val="24"/>
        </w:rPr>
        <w:fldChar w:fldCharType="begin">
          <w:fldData xml:space="preserve">PEVuZE5vdGU+PENpdGU+PEF1dGhvcj5TZXJoYW48L0F1dGhvcj48WWVhcj4yMDE5PC9ZZWFyPjxS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ZXJoYW48L0F1dGhvcj48WWVhcj4yMDE5PC9ZZWFyPjxS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38</w:t>
      </w:r>
      <w:r>
        <w:rPr>
          <w:rFonts w:ascii="Times New Roman" w:hAnsi="Times New Roman" w:cs="Times New Roman"/>
          <w:sz w:val="24"/>
          <w:szCs w:val="24"/>
        </w:rPr>
        <w:fldChar w:fldCharType="end"/>
      </w:r>
      <w:r>
        <w:rPr>
          <w:rFonts w:ascii="Times New Roman" w:hAnsi="Times New Roman" w:cs="Times New Roman"/>
          <w:sz w:val="24"/>
          <w:szCs w:val="24"/>
        </w:rPr>
        <w:t xml:space="preserve"> Thus, sensory neurons detected cysteine protease allergen activity and then relayed that activation to mast cells to initiate local innate </w:t>
      </w:r>
      <w:r>
        <w:rPr>
          <w:rFonts w:ascii="Times New Roman" w:hAnsi="Times New Roman" w:cs="Times New Roman"/>
          <w:sz w:val="24"/>
          <w:szCs w:val="24"/>
        </w:rPr>
        <w:lastRenderedPageBreak/>
        <w:t xml:space="preserve">inflammatory responses. The mechanisms for the sensing of cysteine protease allergens by nociceptors remain unclear. Whereas the PAR2 activation by Der p 1 is controversial, </w:t>
      </w:r>
      <w:r>
        <w:rPr>
          <w:rFonts w:ascii="Times New Roman" w:hAnsi="Times New Roman" w:cs="Times New Roman"/>
          <w:sz w:val="24"/>
          <w:szCs w:val="24"/>
        </w:rPr>
        <w:fldChar w:fldCharType="begin">
          <w:fldData xml:space="preserve">PEVuZE5vdGU+PENpdGU+PEF1dGhvcj5BZGFtPC9BdXRob3I+PFllYXI+MjAwNjwvWWVhcj48UmVj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FtPC9BdXRob3I+PFllYXI+MjAwNjwvWWVhcj48UmVj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102,103</w:t>
      </w:r>
      <w:r>
        <w:rPr>
          <w:rFonts w:ascii="Times New Roman" w:hAnsi="Times New Roman" w:cs="Times New Roman"/>
          <w:sz w:val="24"/>
          <w:szCs w:val="24"/>
        </w:rPr>
        <w:fldChar w:fldCharType="end"/>
      </w:r>
      <w:r>
        <w:rPr>
          <w:rFonts w:ascii="Times New Roman" w:hAnsi="Times New Roman" w:cs="Times New Roman"/>
          <w:sz w:val="24"/>
          <w:szCs w:val="24"/>
        </w:rPr>
        <w:t xml:space="preserve"> other cell surface receptors could be targeted, such as MRGPRX1.</w:t>
      </w:r>
      <w:r>
        <w:rPr>
          <w:rFonts w:ascii="Times New Roman" w:hAnsi="Times New Roman" w:cs="Times New Roman"/>
          <w:sz w:val="24"/>
          <w:szCs w:val="24"/>
        </w:rPr>
        <w:fldChar w:fldCharType="begin">
          <w:fldData xml:space="preserve">PEVuZE5vdGU+PENpdGU+PEF1dGhvcj5SZWRkeTwvQXV0aG9yPjxZZWFyPjIwMTc8L1llYXI+PFJl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WRkeTwvQXV0aG9yPjxZZWFyPjIwMTc8L1llYXI+PFJl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67</w:t>
      </w:r>
      <w:r>
        <w:rPr>
          <w:rFonts w:ascii="Times New Roman" w:hAnsi="Times New Roman" w:cs="Times New Roman"/>
          <w:sz w:val="24"/>
          <w:szCs w:val="24"/>
        </w:rPr>
        <w:fldChar w:fldCharType="end"/>
      </w:r>
      <w:r>
        <w:rPr>
          <w:rFonts w:ascii="Times New Roman" w:hAnsi="Times New Roman" w:cs="Times New Roman"/>
          <w:sz w:val="24"/>
          <w:szCs w:val="24"/>
        </w:rPr>
        <w:t xml:space="preserve"> Cutaneous exposure to the cysteine protease papain promotes robust DC activation and migration in vivo, but not </w:t>
      </w:r>
      <w:r>
        <w:rPr>
          <w:rFonts w:ascii="Times New Roman" w:hAnsi="Times New Roman" w:cs="Times New Roman"/>
          <w:i/>
          <w:iCs/>
          <w:sz w:val="24"/>
          <w:szCs w:val="24"/>
        </w:rPr>
        <w:t>in vitro</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QZXJuZXI8L0F1dGhvcj48WWVhcj4yMDIwPC9ZZWFyPjxS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XJuZXI8L0F1dGhvcj48WWVhcj4yMDIwPC9ZZWFyPjxS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is result suggested that the sensory nervous system may similarly have a role in relaying a signal of protease allergen activation to local DCs. In 2020, Perner and colleagues showed that the cysteine protease allergens papain and from HDM extract, as well as the serine protease allergens from </w:t>
      </w:r>
      <w:r>
        <w:rPr>
          <w:rFonts w:ascii="Times New Roman" w:hAnsi="Times New Roman" w:cs="Times New Roman"/>
          <w:i/>
          <w:iCs/>
          <w:sz w:val="24"/>
          <w:szCs w:val="24"/>
        </w:rPr>
        <w:t>Alternaria</w:t>
      </w:r>
      <w:r>
        <w:rPr>
          <w:rFonts w:ascii="Times New Roman" w:hAnsi="Times New Roman" w:cs="Times New Roman"/>
          <w:sz w:val="24"/>
          <w:szCs w:val="24"/>
        </w:rPr>
        <w:t xml:space="preserve"> </w:t>
      </w:r>
      <w:r>
        <w:rPr>
          <w:rFonts w:ascii="Times New Roman" w:hAnsi="Times New Roman" w:cs="Times New Roman"/>
          <w:i/>
          <w:iCs/>
          <w:sz w:val="24"/>
          <w:szCs w:val="24"/>
        </w:rPr>
        <w:t>alternata</w:t>
      </w:r>
      <w:r>
        <w:rPr>
          <w:rFonts w:ascii="Times New Roman" w:hAnsi="Times New Roman" w:cs="Times New Roman"/>
          <w:sz w:val="24"/>
          <w:szCs w:val="24"/>
        </w:rPr>
        <w:t xml:space="preserve"> extract were capable of activating TRPV1</w:t>
      </w:r>
      <w:r>
        <w:rPr>
          <w:rFonts w:ascii="Times New Roman" w:hAnsi="Times New Roman" w:cs="Times New Roman"/>
          <w:sz w:val="24"/>
          <w:szCs w:val="24"/>
          <w:vertAlign w:val="superscript"/>
        </w:rPr>
        <w:t>+</w:t>
      </w:r>
      <w:r>
        <w:rPr>
          <w:rFonts w:ascii="Times New Roman" w:hAnsi="Times New Roman" w:cs="Times New Roman"/>
          <w:sz w:val="24"/>
          <w:szCs w:val="24"/>
        </w:rPr>
        <w:t xml:space="preserve"> sensory neurons directly, leading to Substance P release and the sensation of itch.</w:t>
      </w:r>
      <w:r>
        <w:rPr>
          <w:rFonts w:ascii="Times New Roman" w:hAnsi="Times New Roman" w:cs="Times New Roman"/>
          <w:sz w:val="24"/>
          <w:szCs w:val="24"/>
        </w:rPr>
        <w:fldChar w:fldCharType="begin">
          <w:fldData xml:space="preserve">PEVuZE5vdGU+PENpdGU+PEF1dGhvcj5QZXJuZXI8L0F1dGhvcj48WWVhcj4yMDIwPC9ZZWFyPjxS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XJuZXI8L0F1dGhvcj48WWVhcj4yMDIwPC9ZZWFyPjxS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However, in addition to activating local mast cells, Perner and colleagues showed that Substance P can directly induce the migration of Th2-skewing CD301b</w:t>
      </w:r>
      <w:r>
        <w:rPr>
          <w:rFonts w:ascii="Times New Roman" w:hAnsi="Times New Roman" w:cs="Times New Roman"/>
          <w:sz w:val="24"/>
          <w:szCs w:val="24"/>
          <w:vertAlign w:val="superscript"/>
        </w:rPr>
        <w:t>+</w:t>
      </w:r>
      <w:r>
        <w:rPr>
          <w:rFonts w:ascii="Times New Roman" w:hAnsi="Times New Roman" w:cs="Times New Roman"/>
          <w:sz w:val="24"/>
          <w:szCs w:val="24"/>
        </w:rPr>
        <w:t xml:space="preserve"> DCs to the draining lymph node through their expression of MRGPRA1. DC migration was independent of mast cells, but was dependent on the presence of TRPV1</w:t>
      </w:r>
      <w:r>
        <w:rPr>
          <w:rFonts w:ascii="Times New Roman" w:hAnsi="Times New Roman" w:cs="Times New Roman"/>
          <w:sz w:val="24"/>
          <w:szCs w:val="24"/>
          <w:vertAlign w:val="superscript"/>
        </w:rPr>
        <w:t>+</w:t>
      </w:r>
      <w:r>
        <w:rPr>
          <w:rFonts w:ascii="Times New Roman" w:hAnsi="Times New Roman" w:cs="Times New Roman"/>
          <w:sz w:val="24"/>
          <w:szCs w:val="24"/>
        </w:rPr>
        <w:t xml:space="preserve"> neurons and their release of Substance P.</w:t>
      </w:r>
      <w:r>
        <w:rPr>
          <w:rFonts w:ascii="Times New Roman" w:hAnsi="Times New Roman" w:cs="Times New Roman"/>
          <w:sz w:val="24"/>
          <w:szCs w:val="24"/>
        </w:rPr>
        <w:fldChar w:fldCharType="begin">
          <w:fldData xml:space="preserve">PEVuZE5vdGU+PENpdGU+PEF1dGhvcj5QZXJuZXI8L0F1dGhvcj48WWVhcj4yMDIwPC9ZZWFyPjxS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XJuZXI8L0F1dGhvcj48WWVhcj4yMDIwPC9ZZWFyPjxS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Importantly, Substance P induced migration was necessary, but not sufficient for Th2 differentiation, indicating the requirement for additional signals in initiating adaptive immune responses to protease allergens (Fig.6).</w:t>
      </w:r>
    </w:p>
    <w:p w14:paraId="0C7BA18D" w14:textId="77777777" w:rsidR="005B68C1" w:rsidRPr="005A28A2" w:rsidRDefault="00702135" w:rsidP="005A28A2">
      <w:pPr>
        <w:spacing w:line="480" w:lineRule="auto"/>
        <w:jc w:val="both"/>
        <w:rPr>
          <w:rFonts w:ascii="Times New Roman" w:hAnsi="Times New Roman" w:cs="Times New Roman"/>
          <w:b/>
          <w:bCs/>
          <w:sz w:val="24"/>
          <w:szCs w:val="24"/>
        </w:rPr>
      </w:pPr>
      <w:r w:rsidRPr="005A28A2">
        <w:rPr>
          <w:rFonts w:ascii="Times New Roman" w:hAnsi="Times New Roman" w:cs="Times New Roman"/>
          <w:b/>
          <w:bCs/>
          <w:sz w:val="24"/>
          <w:szCs w:val="24"/>
        </w:rPr>
        <w:t>Factors Affecting the Potential Biological Significance of Protease Allergens</w:t>
      </w:r>
    </w:p>
    <w:p w14:paraId="7DF161BB" w14:textId="46C4B02F" w:rsidR="005B68C1" w:rsidRPr="00676FE6" w:rsidRDefault="0016388F" w:rsidP="00676FE6">
      <w:pPr>
        <w:spacing w:line="480" w:lineRule="auto"/>
        <w:jc w:val="both"/>
        <w:rPr>
          <w:rFonts w:ascii="Times New Roman" w:hAnsi="Times New Roman" w:cs="Times New Roman"/>
          <w:b/>
          <w:bCs/>
          <w:sz w:val="24"/>
          <w:szCs w:val="24"/>
        </w:rPr>
      </w:pPr>
      <w:r w:rsidRPr="00676FE6">
        <w:rPr>
          <w:rFonts w:ascii="Times New Roman" w:hAnsi="Times New Roman" w:cs="Times New Roman"/>
          <w:b/>
          <w:bCs/>
          <w:sz w:val="24"/>
          <w:szCs w:val="24"/>
        </w:rPr>
        <w:t>T</w:t>
      </w:r>
      <w:r w:rsidR="00702135" w:rsidRPr="00676FE6">
        <w:rPr>
          <w:rFonts w:ascii="Times New Roman" w:hAnsi="Times New Roman" w:cs="Times New Roman"/>
          <w:b/>
          <w:bCs/>
          <w:sz w:val="24"/>
          <w:szCs w:val="24"/>
        </w:rPr>
        <w:t xml:space="preserve">he bioactivity of proteases is regulated by intrinsic and extrinsic factors </w:t>
      </w:r>
      <w:r w:rsidRPr="00676FE6">
        <w:rPr>
          <w:rFonts w:ascii="Times New Roman" w:hAnsi="Times New Roman" w:cs="Times New Roman"/>
          <w:b/>
          <w:bCs/>
          <w:sz w:val="24"/>
          <w:szCs w:val="24"/>
        </w:rPr>
        <w:t>including</w:t>
      </w:r>
      <w:r w:rsidR="00702135" w:rsidRPr="00676FE6">
        <w:rPr>
          <w:rFonts w:ascii="Times New Roman" w:hAnsi="Times New Roman" w:cs="Times New Roman"/>
          <w:b/>
          <w:bCs/>
          <w:sz w:val="24"/>
          <w:szCs w:val="24"/>
        </w:rPr>
        <w:t xml:space="preserve">, interaction with exogenous protease inhibitors, the prevailing redox environment, and their propensity to autolysis. </w:t>
      </w:r>
      <w:r w:rsidRPr="00676FE6">
        <w:rPr>
          <w:rFonts w:ascii="Times New Roman" w:hAnsi="Times New Roman" w:cs="Times New Roman"/>
          <w:b/>
          <w:bCs/>
          <w:sz w:val="24"/>
          <w:szCs w:val="24"/>
        </w:rPr>
        <w:t>A</w:t>
      </w:r>
      <w:r w:rsidR="00702135" w:rsidRPr="00676FE6">
        <w:rPr>
          <w:rFonts w:ascii="Times New Roman" w:hAnsi="Times New Roman" w:cs="Times New Roman"/>
          <w:b/>
          <w:bCs/>
          <w:sz w:val="24"/>
          <w:szCs w:val="24"/>
        </w:rPr>
        <w:t>dditional factors</w:t>
      </w:r>
      <w:r w:rsidRPr="00676FE6">
        <w:rPr>
          <w:rFonts w:ascii="Times New Roman" w:hAnsi="Times New Roman" w:cs="Times New Roman"/>
          <w:b/>
          <w:bCs/>
          <w:sz w:val="24"/>
          <w:szCs w:val="24"/>
        </w:rPr>
        <w:t xml:space="preserve"> could affect the clinical relevance of protease allergens such as</w:t>
      </w:r>
      <w:r w:rsidR="00702135" w:rsidRPr="00676FE6">
        <w:rPr>
          <w:rFonts w:ascii="Times New Roman" w:hAnsi="Times New Roman" w:cs="Times New Roman"/>
          <w:b/>
          <w:bCs/>
          <w:sz w:val="24"/>
          <w:szCs w:val="24"/>
        </w:rPr>
        <w:t xml:space="preserve"> their environmental distribution, human exposure levels and changes in the state of these allergens when in contact with the human immune system</w:t>
      </w:r>
      <w:r w:rsidRPr="00676FE6">
        <w:rPr>
          <w:rFonts w:ascii="Times New Roman" w:hAnsi="Times New Roman" w:cs="Times New Roman"/>
          <w:b/>
          <w:bCs/>
          <w:sz w:val="24"/>
          <w:szCs w:val="24"/>
        </w:rPr>
        <w:t>.</w:t>
      </w:r>
    </w:p>
    <w:p w14:paraId="60253179" w14:textId="657C1425" w:rsidR="00FA06D4" w:rsidRPr="00292636" w:rsidRDefault="00702135" w:rsidP="00FA06D4">
      <w:pPr>
        <w:spacing w:line="480" w:lineRule="auto"/>
        <w:jc w:val="both"/>
        <w:rPr>
          <w:rFonts w:ascii="Times New Roman" w:hAnsi="Times New Roman" w:cs="Times New Roman"/>
          <w:b/>
          <w:bCs/>
          <w:sz w:val="24"/>
          <w:szCs w:val="24"/>
        </w:rPr>
      </w:pPr>
      <w:r w:rsidRPr="009A3257">
        <w:rPr>
          <w:rFonts w:ascii="Times New Roman" w:hAnsi="Times New Roman" w:cs="Times New Roman"/>
          <w:b/>
          <w:bCs/>
          <w:sz w:val="24"/>
          <w:szCs w:val="24"/>
        </w:rPr>
        <w:t xml:space="preserve">Serine proteases are vulnerable to inhibition by endogenous antiproteases, although specific information about protease allergens and serpins in this regard is limited at present. The </w:t>
      </w:r>
      <w:r w:rsidRPr="009A3257">
        <w:rPr>
          <w:rFonts w:ascii="Times New Roman" w:hAnsi="Times New Roman" w:cs="Times New Roman"/>
          <w:b/>
          <w:bCs/>
          <w:sz w:val="24"/>
          <w:szCs w:val="24"/>
        </w:rPr>
        <w:lastRenderedPageBreak/>
        <w:t>relevant antiproteases are themselves regulated by numerous factors, For example, ROS (which, as described earlier,</w:t>
      </w:r>
      <w:r w:rsidRPr="009A3257">
        <w:rPr>
          <w:rFonts w:ascii="Times New Roman" w:hAnsi="Times New Roman" w:cs="Times New Roman"/>
          <w:b/>
          <w:bCs/>
          <w:color w:val="FF0000"/>
          <w:sz w:val="24"/>
          <w:szCs w:val="24"/>
        </w:rPr>
        <w:t xml:space="preserve"> </w:t>
      </w:r>
      <w:r w:rsidR="00BC69F3" w:rsidRPr="009A3257">
        <w:rPr>
          <w:rFonts w:ascii="Times New Roman" w:hAnsi="Times New Roman" w:cs="Times New Roman"/>
          <w:b/>
          <w:bCs/>
          <w:sz w:val="24"/>
          <w:szCs w:val="24"/>
        </w:rPr>
        <w:t>can be</w:t>
      </w:r>
      <w:r w:rsidRPr="009A3257">
        <w:rPr>
          <w:rFonts w:ascii="Times New Roman" w:hAnsi="Times New Roman" w:cs="Times New Roman"/>
          <w:b/>
          <w:bCs/>
          <w:sz w:val="24"/>
          <w:szCs w:val="24"/>
        </w:rPr>
        <w:t xml:space="preserve"> generated by </w:t>
      </w:r>
      <w:r w:rsidR="00BC69F3" w:rsidRPr="009A3257">
        <w:rPr>
          <w:rFonts w:ascii="Times New Roman" w:hAnsi="Times New Roman" w:cs="Times New Roman"/>
          <w:b/>
          <w:bCs/>
          <w:sz w:val="24"/>
          <w:szCs w:val="24"/>
        </w:rPr>
        <w:t>protease allergens</w:t>
      </w:r>
      <w:r w:rsidRPr="009A3257">
        <w:rPr>
          <w:rFonts w:ascii="Times New Roman" w:hAnsi="Times New Roman" w:cs="Times New Roman"/>
          <w:b/>
          <w:bCs/>
          <w:sz w:val="24"/>
          <w:szCs w:val="24"/>
        </w:rPr>
        <w:t>), inhibit α</w:t>
      </w:r>
      <w:r w:rsidRPr="009A3257">
        <w:rPr>
          <w:rFonts w:ascii="Times New Roman" w:hAnsi="Times New Roman" w:cs="Times New Roman"/>
          <w:b/>
          <w:bCs/>
          <w:sz w:val="24"/>
          <w:szCs w:val="24"/>
          <w:vertAlign w:val="subscript"/>
        </w:rPr>
        <w:t>1</w:t>
      </w:r>
      <w:r w:rsidRPr="009A3257">
        <w:rPr>
          <w:rFonts w:ascii="Times New Roman" w:hAnsi="Times New Roman" w:cs="Times New Roman"/>
          <w:b/>
          <w:bCs/>
          <w:sz w:val="24"/>
          <w:szCs w:val="24"/>
        </w:rPr>
        <w:t xml:space="preserve">-antitrypsin </w:t>
      </w:r>
      <w:r w:rsidRPr="009A3257">
        <w:rPr>
          <w:rFonts w:ascii="Times New Roman" w:hAnsi="Times New Roman" w:cs="Times New Roman"/>
          <w:b/>
          <w:bCs/>
          <w:color w:val="FF0000"/>
          <w:sz w:val="24"/>
          <w:szCs w:val="24"/>
        </w:rPr>
        <w:t>{Desrochers, 1988 #156;Ossanna, 1986 #158;Vissers, 1988 #157;Weiss, 1984 #155}</w:t>
      </w:r>
      <w:r w:rsidRPr="009A3257">
        <w:rPr>
          <w:rFonts w:ascii="Times New Roman" w:hAnsi="Times New Roman" w:cs="Times New Roman"/>
          <w:b/>
          <w:bCs/>
          <w:sz w:val="24"/>
          <w:szCs w:val="24"/>
        </w:rPr>
        <w:t xml:space="preserve">. </w:t>
      </w:r>
      <w:r w:rsidR="00FA06D4">
        <w:rPr>
          <w:rFonts w:ascii="Times New Roman" w:hAnsi="Times New Roman" w:cs="Times New Roman"/>
          <w:b/>
          <w:bCs/>
          <w:sz w:val="24"/>
          <w:szCs w:val="24"/>
        </w:rPr>
        <w:t>Given that α1-antritrypsin is also a putative degradation target of Der p 1, this creates a potentially complex and dynamic system which might govern not only how protease activity interacts with human immunity but could determine which proteases are most influential. This remains an open area for investigation.</w:t>
      </w:r>
    </w:p>
    <w:p w14:paraId="04085E06" w14:textId="54F83DE7" w:rsidR="005B68C1" w:rsidRPr="00FA06D4" w:rsidRDefault="00702135" w:rsidP="00FA06D4">
      <w:pPr>
        <w:spacing w:line="480" w:lineRule="auto"/>
        <w:jc w:val="both"/>
        <w:rPr>
          <w:rFonts w:ascii="Times New Roman" w:hAnsi="Times New Roman" w:cs="Times New Roman"/>
          <w:b/>
          <w:bCs/>
          <w:sz w:val="24"/>
          <w:szCs w:val="24"/>
        </w:rPr>
      </w:pPr>
      <w:r w:rsidRPr="00FA06D4">
        <w:rPr>
          <w:rFonts w:ascii="Times New Roman" w:hAnsi="Times New Roman" w:cs="Times New Roman"/>
          <w:b/>
          <w:bCs/>
          <w:sz w:val="24"/>
          <w:szCs w:val="24"/>
        </w:rPr>
        <w:t xml:space="preserve">As cysteine proteases, group 1 HDM allergens have attracted speculation about whether protease activity does contribute to allergic mechanisms.  This is because facile, nonrandom oxidation of the catalytic cysteine residue decreases enzyme activity. </w:t>
      </w:r>
      <w:r w:rsidR="00F133E4" w:rsidRPr="00FA06D4">
        <w:rPr>
          <w:rFonts w:ascii="Times New Roman" w:hAnsi="Times New Roman" w:cs="Times New Roman"/>
          <w:b/>
          <w:bCs/>
          <w:sz w:val="24"/>
          <w:szCs w:val="24"/>
        </w:rPr>
        <w:t>Tryptic and chymotryptic</w:t>
      </w:r>
      <w:r w:rsidRPr="00FA06D4">
        <w:rPr>
          <w:rFonts w:ascii="Times New Roman" w:hAnsi="Times New Roman" w:cs="Times New Roman"/>
          <w:b/>
          <w:bCs/>
          <w:sz w:val="24"/>
          <w:szCs w:val="24"/>
        </w:rPr>
        <w:t xml:space="preserve"> serine proteases</w:t>
      </w:r>
      <w:r w:rsidR="00A46208" w:rsidRPr="00FA06D4">
        <w:rPr>
          <w:rFonts w:ascii="Times New Roman" w:hAnsi="Times New Roman" w:cs="Times New Roman"/>
          <w:b/>
          <w:bCs/>
          <w:sz w:val="24"/>
          <w:szCs w:val="24"/>
        </w:rPr>
        <w:t xml:space="preserve"> es</w:t>
      </w:r>
      <w:r w:rsidR="00A46208" w:rsidRPr="00FA06D4">
        <w:rPr>
          <w:rFonts w:ascii="Times New Roman" w:hAnsi="Times New Roman" w:cs="Times New Roman"/>
          <w:b/>
          <w:bCs/>
          <w:color w:val="FF0000"/>
          <w:sz w:val="24"/>
          <w:szCs w:val="24"/>
        </w:rPr>
        <w:t xml:space="preserve"> </w:t>
      </w:r>
      <w:r w:rsidRPr="005A28A2">
        <w:rPr>
          <w:rFonts w:ascii="Times New Roman" w:hAnsi="Times New Roman" w:cs="Times New Roman"/>
          <w:b/>
          <w:bCs/>
          <w:sz w:val="24"/>
          <w:szCs w:val="24"/>
        </w:rPr>
        <w:t xml:space="preserve">are also susceptible to oxidative inactivation </w:t>
      </w:r>
      <w:r w:rsidRPr="00FA06D4">
        <w:rPr>
          <w:rFonts w:ascii="Times New Roman" w:hAnsi="Times New Roman" w:cs="Times New Roman"/>
          <w:b/>
          <w:bCs/>
          <w:color w:val="FF0000"/>
          <w:sz w:val="24"/>
          <w:szCs w:val="24"/>
        </w:rPr>
        <w:t>{Prakash, 2011 #159;Suto, 2007 #160</w:t>
      </w:r>
      <w:r w:rsidR="00F133E4" w:rsidRPr="00FA06D4">
        <w:rPr>
          <w:rFonts w:ascii="Times New Roman" w:hAnsi="Times New Roman" w:cs="Times New Roman"/>
          <w:b/>
          <w:bCs/>
          <w:color w:val="FF0000"/>
          <w:sz w:val="24"/>
          <w:szCs w:val="24"/>
        </w:rPr>
        <w:t>, but w</w:t>
      </w:r>
      <w:r w:rsidR="00A46208" w:rsidRPr="00FA06D4">
        <w:rPr>
          <w:rFonts w:ascii="Times New Roman" w:hAnsi="Times New Roman" w:cs="Times New Roman"/>
          <w:b/>
          <w:bCs/>
          <w:sz w:val="24"/>
          <w:szCs w:val="24"/>
        </w:rPr>
        <w:t>hether the</w:t>
      </w:r>
      <w:r w:rsidR="00C63682" w:rsidRPr="00FA06D4">
        <w:rPr>
          <w:rFonts w:ascii="Times New Roman" w:hAnsi="Times New Roman" w:cs="Times New Roman"/>
          <w:b/>
          <w:bCs/>
          <w:sz w:val="24"/>
          <w:szCs w:val="24"/>
        </w:rPr>
        <w:t xml:space="preserve"> repertoire of serine protease allergens </w:t>
      </w:r>
      <w:r w:rsidR="00F133E4" w:rsidRPr="00FA06D4">
        <w:rPr>
          <w:rFonts w:ascii="Times New Roman" w:hAnsi="Times New Roman" w:cs="Times New Roman"/>
          <w:b/>
          <w:bCs/>
          <w:sz w:val="24"/>
          <w:szCs w:val="24"/>
        </w:rPr>
        <w:t>is</w:t>
      </w:r>
      <w:r w:rsidR="00C63682" w:rsidRPr="00FA06D4">
        <w:rPr>
          <w:rFonts w:ascii="Times New Roman" w:hAnsi="Times New Roman" w:cs="Times New Roman"/>
          <w:b/>
          <w:bCs/>
          <w:sz w:val="24"/>
          <w:szCs w:val="24"/>
        </w:rPr>
        <w:t xml:space="preserve"> similarly susceptible to oxidative inactivation remains to be investigated</w:t>
      </w:r>
      <w:r w:rsidRPr="00FA06D4">
        <w:rPr>
          <w:rFonts w:ascii="Times New Roman" w:hAnsi="Times New Roman" w:cs="Times New Roman"/>
          <w:b/>
          <w:bCs/>
          <w:sz w:val="24"/>
          <w:szCs w:val="24"/>
        </w:rPr>
        <w:t>. For cysteine proteases, such as Der p 1, important oxidations</w:t>
      </w:r>
      <w:r w:rsidR="00C63682" w:rsidRPr="00FA06D4">
        <w:rPr>
          <w:rFonts w:ascii="Times New Roman" w:hAnsi="Times New Roman" w:cs="Times New Roman"/>
          <w:b/>
          <w:bCs/>
          <w:sz w:val="24"/>
          <w:szCs w:val="24"/>
        </w:rPr>
        <w:t xml:space="preserve"> of </w:t>
      </w:r>
      <w:r w:rsidR="00F07445" w:rsidRPr="00FA06D4">
        <w:rPr>
          <w:rFonts w:ascii="Times New Roman" w:hAnsi="Times New Roman" w:cs="Times New Roman"/>
          <w:b/>
          <w:bCs/>
          <w:sz w:val="24"/>
          <w:szCs w:val="24"/>
        </w:rPr>
        <w:t xml:space="preserve">its </w:t>
      </w:r>
      <w:r w:rsidR="00C63682" w:rsidRPr="00FA06D4">
        <w:rPr>
          <w:rFonts w:ascii="Times New Roman" w:hAnsi="Times New Roman" w:cs="Times New Roman"/>
          <w:b/>
          <w:bCs/>
          <w:sz w:val="24"/>
          <w:szCs w:val="24"/>
        </w:rPr>
        <w:t>active site sulphydryl group</w:t>
      </w:r>
      <w:r w:rsidRPr="00FA06D4">
        <w:rPr>
          <w:rFonts w:ascii="Times New Roman" w:hAnsi="Times New Roman" w:cs="Times New Roman"/>
          <w:b/>
          <w:bCs/>
          <w:sz w:val="24"/>
          <w:szCs w:val="24"/>
        </w:rPr>
        <w:t xml:space="preserve"> are facile and reversible.  However, the kinetics underlying some products, notably </w:t>
      </w:r>
      <w:r w:rsidR="003C2575" w:rsidRPr="00FA06D4">
        <w:rPr>
          <w:rFonts w:ascii="Times New Roman" w:hAnsi="Times New Roman" w:cs="Times New Roman"/>
          <w:b/>
          <w:bCs/>
          <w:sz w:val="24"/>
          <w:szCs w:val="24"/>
        </w:rPr>
        <w:t xml:space="preserve">the </w:t>
      </w:r>
      <w:r w:rsidRPr="00FA06D4">
        <w:rPr>
          <w:rFonts w:ascii="Times New Roman" w:hAnsi="Times New Roman" w:cs="Times New Roman"/>
          <w:b/>
          <w:bCs/>
          <w:sz w:val="24"/>
          <w:szCs w:val="24"/>
        </w:rPr>
        <w:t xml:space="preserve">formation of sulphinic or sulphonic acids, make these essentially irreversible reactions </w:t>
      </w:r>
      <w:r w:rsidRPr="00FA06D4">
        <w:rPr>
          <w:rFonts w:ascii="Times New Roman" w:hAnsi="Times New Roman" w:cs="Times New Roman"/>
          <w:b/>
          <w:bCs/>
          <w:color w:val="FF0000"/>
          <w:sz w:val="24"/>
          <w:szCs w:val="24"/>
        </w:rPr>
        <w:t>{Jacquet, 2020 #124}</w:t>
      </w:r>
      <w:r w:rsidRPr="00FA06D4">
        <w:rPr>
          <w:rFonts w:ascii="Times New Roman" w:hAnsi="Times New Roman" w:cs="Times New Roman"/>
          <w:b/>
          <w:bCs/>
          <w:sz w:val="24"/>
          <w:szCs w:val="24"/>
        </w:rPr>
        <w:t xml:space="preserve">.  Susceptibility to facile oxidation </w:t>
      </w:r>
      <w:r w:rsidR="003C2575" w:rsidRPr="00FA06D4">
        <w:rPr>
          <w:rFonts w:ascii="Times New Roman" w:hAnsi="Times New Roman" w:cs="Times New Roman"/>
          <w:b/>
          <w:bCs/>
          <w:sz w:val="24"/>
          <w:szCs w:val="24"/>
        </w:rPr>
        <w:t xml:space="preserve">affects the preparation of any </w:t>
      </w:r>
      <w:r w:rsidRPr="00FA06D4">
        <w:rPr>
          <w:rFonts w:ascii="Times New Roman" w:hAnsi="Times New Roman" w:cs="Times New Roman"/>
          <w:b/>
          <w:bCs/>
          <w:sz w:val="24"/>
          <w:szCs w:val="24"/>
        </w:rPr>
        <w:t>cysteine protease</w:t>
      </w:r>
      <w:r w:rsidR="00F07445" w:rsidRPr="00FA06D4">
        <w:rPr>
          <w:rFonts w:ascii="Times New Roman" w:hAnsi="Times New Roman" w:cs="Times New Roman"/>
          <w:b/>
          <w:bCs/>
          <w:sz w:val="24"/>
          <w:szCs w:val="24"/>
        </w:rPr>
        <w:t xml:space="preserve"> and this has potential implications for experimental studies</w:t>
      </w:r>
      <w:r w:rsidRPr="00FA06D4">
        <w:rPr>
          <w:rFonts w:ascii="Times New Roman" w:hAnsi="Times New Roman" w:cs="Times New Roman"/>
          <w:b/>
          <w:bCs/>
          <w:sz w:val="24"/>
          <w:szCs w:val="24"/>
        </w:rPr>
        <w:t xml:space="preserve">.  </w:t>
      </w:r>
      <w:r w:rsidR="00F07445" w:rsidRPr="00FA06D4">
        <w:rPr>
          <w:rFonts w:ascii="Times New Roman" w:hAnsi="Times New Roman" w:cs="Times New Roman"/>
          <w:b/>
          <w:bCs/>
          <w:sz w:val="24"/>
          <w:szCs w:val="24"/>
        </w:rPr>
        <w:t>Consistent with extensive experience arising from pioneering work with papain, e</w:t>
      </w:r>
      <w:r w:rsidRPr="00FA06D4">
        <w:rPr>
          <w:rFonts w:ascii="Times New Roman" w:hAnsi="Times New Roman" w:cs="Times New Roman"/>
          <w:b/>
          <w:bCs/>
          <w:sz w:val="24"/>
          <w:szCs w:val="24"/>
        </w:rPr>
        <w:t xml:space="preserve">arly studies </w:t>
      </w:r>
      <w:r w:rsidR="00F07445" w:rsidRPr="00FA06D4">
        <w:rPr>
          <w:rFonts w:ascii="Times New Roman" w:hAnsi="Times New Roman" w:cs="Times New Roman"/>
          <w:b/>
          <w:bCs/>
          <w:sz w:val="24"/>
          <w:szCs w:val="24"/>
        </w:rPr>
        <w:t>showed that</w:t>
      </w:r>
      <w:r w:rsidRPr="00FA06D4">
        <w:rPr>
          <w:rFonts w:ascii="Times New Roman" w:hAnsi="Times New Roman" w:cs="Times New Roman"/>
          <w:b/>
          <w:bCs/>
          <w:sz w:val="24"/>
          <w:szCs w:val="24"/>
        </w:rPr>
        <w:t xml:space="preserve"> Der p 1 </w:t>
      </w:r>
      <w:r w:rsidR="00F07445" w:rsidRPr="00FA06D4">
        <w:rPr>
          <w:rFonts w:ascii="Times New Roman" w:hAnsi="Times New Roman" w:cs="Times New Roman"/>
          <w:b/>
          <w:bCs/>
          <w:sz w:val="24"/>
          <w:szCs w:val="24"/>
        </w:rPr>
        <w:t xml:space="preserve">could be rendered </w:t>
      </w:r>
      <w:r w:rsidRPr="00FA06D4">
        <w:rPr>
          <w:rFonts w:ascii="Times New Roman" w:hAnsi="Times New Roman" w:cs="Times New Roman"/>
          <w:b/>
          <w:bCs/>
          <w:sz w:val="24"/>
          <w:szCs w:val="24"/>
        </w:rPr>
        <w:t>catalytically active after purification</w:t>
      </w:r>
      <w:r w:rsidR="00F07445" w:rsidRPr="00FA06D4">
        <w:rPr>
          <w:rFonts w:ascii="Times New Roman" w:hAnsi="Times New Roman" w:cs="Times New Roman"/>
          <w:b/>
          <w:bCs/>
          <w:sz w:val="24"/>
          <w:szCs w:val="24"/>
        </w:rPr>
        <w:t>.  In this state</w:t>
      </w:r>
      <w:r w:rsidR="007F72EB">
        <w:rPr>
          <w:rFonts w:ascii="Times New Roman" w:hAnsi="Times New Roman" w:cs="Times New Roman"/>
          <w:b/>
          <w:bCs/>
          <w:sz w:val="24"/>
          <w:szCs w:val="24"/>
        </w:rPr>
        <w:t>,</w:t>
      </w:r>
      <w:r w:rsidR="00F07445" w:rsidRPr="00FA06D4">
        <w:rPr>
          <w:rFonts w:ascii="Times New Roman" w:hAnsi="Times New Roman" w:cs="Times New Roman"/>
          <w:b/>
          <w:bCs/>
          <w:sz w:val="24"/>
          <w:szCs w:val="24"/>
        </w:rPr>
        <w:t xml:space="preserve"> it</w:t>
      </w:r>
      <w:r w:rsidRPr="00FA06D4">
        <w:rPr>
          <w:rFonts w:ascii="Times New Roman" w:hAnsi="Times New Roman" w:cs="Times New Roman"/>
          <w:b/>
          <w:bCs/>
          <w:sz w:val="24"/>
          <w:szCs w:val="24"/>
        </w:rPr>
        <w:t xml:space="preserve"> promoted allergic sensitization, whereas inactive material did not.  </w:t>
      </w:r>
    </w:p>
    <w:p w14:paraId="500BB77D" w14:textId="77777777" w:rsidR="005B68C1" w:rsidRPr="00FA06D4" w:rsidRDefault="005B68C1" w:rsidP="00FA06D4">
      <w:pPr>
        <w:spacing w:line="480" w:lineRule="auto"/>
        <w:jc w:val="both"/>
        <w:rPr>
          <w:rFonts w:ascii="Times New Roman" w:hAnsi="Times New Roman" w:cs="Times New Roman"/>
          <w:b/>
          <w:bCs/>
          <w:sz w:val="24"/>
          <w:szCs w:val="24"/>
        </w:rPr>
      </w:pPr>
    </w:p>
    <w:p w14:paraId="6C8B0FCC" w14:textId="2065274D" w:rsidR="005B68C1" w:rsidRPr="009A3257" w:rsidRDefault="00702135" w:rsidP="00FA06D4">
      <w:pPr>
        <w:spacing w:line="480" w:lineRule="auto"/>
        <w:jc w:val="both"/>
        <w:rPr>
          <w:rFonts w:ascii="Times New Roman" w:hAnsi="Times New Roman" w:cs="Times New Roman"/>
          <w:b/>
          <w:bCs/>
          <w:sz w:val="24"/>
          <w:szCs w:val="24"/>
        </w:rPr>
      </w:pPr>
      <w:r w:rsidRPr="00FA06D4">
        <w:rPr>
          <w:rFonts w:ascii="Times New Roman" w:hAnsi="Times New Roman" w:cs="Times New Roman"/>
          <w:b/>
          <w:bCs/>
          <w:sz w:val="24"/>
          <w:szCs w:val="24"/>
        </w:rPr>
        <w:lastRenderedPageBreak/>
        <w:t xml:space="preserve">Except in highly oxidized states, purified group 1 HDM allergens can be quickly reactivated by reducing agents, and a similar reactivation occurs in spent medium from HDM cultures </w:t>
      </w:r>
      <w:r w:rsidRPr="00FA06D4">
        <w:rPr>
          <w:rFonts w:ascii="Times New Roman" w:hAnsi="Times New Roman" w:cs="Times New Roman"/>
          <w:b/>
          <w:bCs/>
          <w:color w:val="FF0000"/>
          <w:sz w:val="24"/>
          <w:szCs w:val="24"/>
        </w:rPr>
        <w:t>{Herbert, 1990 #166;Wan, 1999 #122;Winton, 1998 #152}</w:t>
      </w:r>
      <w:r w:rsidRPr="00FA06D4">
        <w:rPr>
          <w:rFonts w:ascii="Times New Roman" w:hAnsi="Times New Roman" w:cs="Times New Roman"/>
          <w:b/>
          <w:bCs/>
          <w:sz w:val="24"/>
          <w:szCs w:val="24"/>
        </w:rPr>
        <w:t>.  In these and numerous other experimental studies described in the literature</w:t>
      </w:r>
      <w:r w:rsidR="007F72EB">
        <w:rPr>
          <w:rFonts w:ascii="Times New Roman" w:hAnsi="Times New Roman" w:cs="Times New Roman"/>
          <w:b/>
          <w:bCs/>
          <w:sz w:val="24"/>
          <w:szCs w:val="24"/>
        </w:rPr>
        <w:t xml:space="preserve">, </w:t>
      </w:r>
      <w:r w:rsidRPr="00FA06D4">
        <w:rPr>
          <w:rFonts w:ascii="Times New Roman" w:hAnsi="Times New Roman" w:cs="Times New Roman"/>
          <w:b/>
          <w:bCs/>
          <w:sz w:val="24"/>
          <w:szCs w:val="24"/>
        </w:rPr>
        <w:t xml:space="preserve">this reactivation is performed simply to ensure that allergen preparations have proteolytic activity.  However, in a drug discovery setting, such as the design of inhibitors of group 1 HDM allergens, it has been an elective procedural step to ensure uniform behaviour across a screening campaign </w:t>
      </w:r>
      <w:r w:rsidRPr="00FA06D4">
        <w:rPr>
          <w:rFonts w:ascii="Times New Roman" w:hAnsi="Times New Roman" w:cs="Times New Roman"/>
          <w:b/>
          <w:bCs/>
          <w:color w:val="FF0000"/>
          <w:sz w:val="24"/>
          <w:szCs w:val="24"/>
        </w:rPr>
        <w:t>{Newton, 2014 #133;Zhang, 2018 #118;Zhang, 2022 #176}</w:t>
      </w:r>
      <w:r w:rsidRPr="00FA06D4">
        <w:rPr>
          <w:rFonts w:ascii="Times New Roman" w:hAnsi="Times New Roman" w:cs="Times New Roman"/>
          <w:b/>
          <w:bCs/>
          <w:sz w:val="24"/>
          <w:szCs w:val="24"/>
        </w:rPr>
        <w:t xml:space="preserve"> where the absence of consistency would be detrimental to sound decision-making in chemical design.  Although procedural for a specific purpose, its basis has several plausible biological equivalents in nature. These may be important determinants of protease activation </w:t>
      </w:r>
      <w:r w:rsidRPr="00FA06D4">
        <w:rPr>
          <w:rFonts w:ascii="Times New Roman" w:hAnsi="Times New Roman" w:cs="Times New Roman"/>
          <w:b/>
          <w:bCs/>
          <w:i/>
          <w:iCs/>
          <w:sz w:val="24"/>
          <w:szCs w:val="24"/>
        </w:rPr>
        <w:t>in vivo</w:t>
      </w:r>
      <w:r w:rsidRPr="00FA06D4">
        <w:rPr>
          <w:rFonts w:ascii="Times New Roman" w:hAnsi="Times New Roman" w:cs="Times New Roman"/>
          <w:b/>
          <w:bCs/>
          <w:sz w:val="24"/>
          <w:szCs w:val="24"/>
        </w:rPr>
        <w:t xml:space="preserve"> and thus the significance of protease activity in allergy.  In the human respiratory tract, airway surface liquid (ASL) contains </w:t>
      </w:r>
      <w:r w:rsidR="000C0456" w:rsidRPr="00FA06D4">
        <w:rPr>
          <w:rFonts w:ascii="Times New Roman" w:hAnsi="Times New Roman" w:cs="Times New Roman"/>
          <w:b/>
          <w:bCs/>
          <w:sz w:val="24"/>
          <w:szCs w:val="24"/>
        </w:rPr>
        <w:t xml:space="preserve">small biothiols </w:t>
      </w:r>
      <w:r w:rsidR="00946B23" w:rsidRPr="00FA06D4">
        <w:rPr>
          <w:rFonts w:ascii="Times New Roman" w:hAnsi="Times New Roman" w:cs="Times New Roman"/>
          <w:b/>
          <w:bCs/>
          <w:sz w:val="24"/>
          <w:szCs w:val="24"/>
        </w:rPr>
        <w:t>such as</w:t>
      </w:r>
      <w:r w:rsidR="000C0456" w:rsidRPr="00FA06D4">
        <w:rPr>
          <w:rFonts w:ascii="Times New Roman" w:hAnsi="Times New Roman" w:cs="Times New Roman"/>
          <w:b/>
          <w:bCs/>
          <w:sz w:val="24"/>
          <w:szCs w:val="24"/>
        </w:rPr>
        <w:t xml:space="preserve"> cysteine or </w:t>
      </w:r>
      <w:r w:rsidRPr="00FA06D4">
        <w:rPr>
          <w:rFonts w:ascii="Times New Roman" w:hAnsi="Times New Roman" w:cs="Times New Roman"/>
          <w:b/>
          <w:bCs/>
          <w:sz w:val="24"/>
          <w:szCs w:val="24"/>
        </w:rPr>
        <w:t xml:space="preserve">glutathione which </w:t>
      </w:r>
      <w:r w:rsidR="00946B23" w:rsidRPr="00FA06D4">
        <w:rPr>
          <w:rFonts w:ascii="Times New Roman" w:hAnsi="Times New Roman" w:cs="Times New Roman"/>
          <w:b/>
          <w:bCs/>
          <w:sz w:val="24"/>
          <w:szCs w:val="24"/>
        </w:rPr>
        <w:t>are</w:t>
      </w:r>
      <w:r w:rsidRPr="00FA06D4">
        <w:rPr>
          <w:rFonts w:ascii="Times New Roman" w:hAnsi="Times New Roman" w:cs="Times New Roman"/>
          <w:b/>
          <w:bCs/>
          <w:sz w:val="24"/>
          <w:szCs w:val="24"/>
        </w:rPr>
        <w:t xml:space="preserve"> known to reactivate group 1 HDM allergens </w:t>
      </w:r>
      <w:r w:rsidRPr="00FA06D4">
        <w:rPr>
          <w:rFonts w:ascii="Times New Roman" w:hAnsi="Times New Roman" w:cs="Times New Roman"/>
          <w:b/>
          <w:bCs/>
          <w:i/>
          <w:iCs/>
          <w:sz w:val="24"/>
          <w:szCs w:val="24"/>
        </w:rPr>
        <w:t>in vitro</w:t>
      </w:r>
      <w:r w:rsidR="000C0456" w:rsidRPr="00FA06D4">
        <w:rPr>
          <w:rFonts w:ascii="Times New Roman" w:hAnsi="Times New Roman" w:cs="Times New Roman"/>
          <w:b/>
          <w:bCs/>
          <w:i/>
          <w:iCs/>
          <w:sz w:val="24"/>
          <w:szCs w:val="24"/>
        </w:rPr>
        <w:t xml:space="preserve"> </w:t>
      </w:r>
      <w:r w:rsidR="000C0456" w:rsidRPr="00FA06D4">
        <w:rPr>
          <w:rFonts w:ascii="Times New Roman" w:hAnsi="Times New Roman" w:cs="Times New Roman"/>
          <w:b/>
          <w:bCs/>
          <w:sz w:val="24"/>
          <w:szCs w:val="24"/>
        </w:rPr>
        <w:t>and probably any other cysteine protease allergen</w:t>
      </w:r>
      <w:r w:rsidR="008840EB" w:rsidRPr="00FA06D4">
        <w:rPr>
          <w:rFonts w:ascii="Times New Roman" w:hAnsi="Times New Roman" w:cs="Times New Roman"/>
          <w:b/>
          <w:bCs/>
          <w:color w:val="FF0000"/>
          <w:sz w:val="24"/>
          <w:szCs w:val="24"/>
        </w:rPr>
        <w:t>{Iyer, 2009 #163;Iyer, 2009 #162;Zhang, 2016 #117;Zhang, 2018 #118;Zhang, 2018 #121}</w:t>
      </w:r>
      <w:r w:rsidR="008840EB" w:rsidRPr="00FA06D4">
        <w:rPr>
          <w:rFonts w:ascii="Times New Roman" w:hAnsi="Times New Roman" w:cs="Times New Roman"/>
          <w:b/>
          <w:bCs/>
          <w:sz w:val="24"/>
          <w:szCs w:val="24"/>
        </w:rPr>
        <w:t>.</w:t>
      </w:r>
      <w:r w:rsidRPr="00FA06D4">
        <w:rPr>
          <w:rFonts w:ascii="Times New Roman" w:hAnsi="Times New Roman" w:cs="Times New Roman"/>
          <w:b/>
          <w:bCs/>
          <w:sz w:val="24"/>
          <w:szCs w:val="24"/>
        </w:rPr>
        <w:t xml:space="preserve">  The concentration of glutathione in ASL exceeds its levels in plasma and can be increased to millimolar levels in disease </w:t>
      </w:r>
      <w:r w:rsidRPr="00FA06D4">
        <w:rPr>
          <w:rFonts w:ascii="Times New Roman" w:hAnsi="Times New Roman" w:cs="Times New Roman"/>
          <w:b/>
          <w:bCs/>
          <w:color w:val="FF0000"/>
          <w:sz w:val="24"/>
          <w:szCs w:val="24"/>
        </w:rPr>
        <w:t>{Biswas, 2009 #161;Cantin, 1987 #178;Kelly, 1999 #182;Moss, 2000 #179;Roum, 1993 #180;Smith, 1993 #177}</w:t>
      </w:r>
      <w:r w:rsidRPr="00FA06D4">
        <w:rPr>
          <w:rFonts w:ascii="Times New Roman" w:hAnsi="Times New Roman" w:cs="Times New Roman"/>
          <w:b/>
          <w:bCs/>
          <w:sz w:val="24"/>
          <w:szCs w:val="24"/>
        </w:rPr>
        <w:t xml:space="preserve">.  Interestingly, glutathione levels in ASL are reported to be elevated in asthma as judged by measurements in bronchoalveolar lavage </w:t>
      </w:r>
      <w:r w:rsidRPr="00FA06D4">
        <w:rPr>
          <w:rFonts w:ascii="Times New Roman" w:hAnsi="Times New Roman" w:cs="Times New Roman"/>
          <w:b/>
          <w:bCs/>
          <w:color w:val="FF0000"/>
          <w:sz w:val="24"/>
          <w:szCs w:val="24"/>
        </w:rPr>
        <w:t>{Smith, 1993 #177}</w:t>
      </w:r>
      <w:r w:rsidRPr="00FA06D4">
        <w:rPr>
          <w:rFonts w:ascii="Times New Roman" w:hAnsi="Times New Roman" w:cs="Times New Roman"/>
          <w:b/>
          <w:bCs/>
          <w:sz w:val="24"/>
          <w:szCs w:val="24"/>
        </w:rPr>
        <w:t xml:space="preserve">.    </w:t>
      </w:r>
      <w:r w:rsidRPr="009A3257">
        <w:rPr>
          <w:rFonts w:ascii="Times New Roman" w:hAnsi="Times New Roman" w:cs="Times New Roman"/>
          <w:b/>
          <w:bCs/>
          <w:sz w:val="24"/>
          <w:szCs w:val="24"/>
        </w:rPr>
        <w:t>Free thiols on proteins dissolved in ASL or presented on cell membranes provide further potential reductants; among these is α</w:t>
      </w:r>
      <w:r w:rsidRPr="009A3257">
        <w:rPr>
          <w:rFonts w:ascii="Times New Roman" w:hAnsi="Times New Roman" w:cs="Times New Roman"/>
          <w:b/>
          <w:bCs/>
          <w:sz w:val="24"/>
          <w:szCs w:val="24"/>
          <w:vertAlign w:val="subscript"/>
        </w:rPr>
        <w:t>1</w:t>
      </w:r>
      <w:r w:rsidRPr="009A3257">
        <w:rPr>
          <w:rFonts w:ascii="Times New Roman" w:hAnsi="Times New Roman" w:cs="Times New Roman"/>
          <w:b/>
          <w:bCs/>
          <w:sz w:val="24"/>
          <w:szCs w:val="24"/>
        </w:rPr>
        <w:t xml:space="preserve">-antitrypsin which is both thiol-rich and cleavable by Der p 1 </w:t>
      </w:r>
      <w:r w:rsidRPr="009A3257">
        <w:rPr>
          <w:rFonts w:ascii="Times New Roman" w:hAnsi="Times New Roman" w:cs="Times New Roman"/>
          <w:b/>
          <w:bCs/>
          <w:color w:val="FF0000"/>
          <w:sz w:val="24"/>
          <w:szCs w:val="24"/>
        </w:rPr>
        <w:t>{Brown, 2003 #186;Hansen, 2009 #183;Jacquet, 2020 #124;Kalsheker, 1996 #187;Thomas, 1995 #185}</w:t>
      </w:r>
      <w:r w:rsidRPr="009A3257">
        <w:rPr>
          <w:rFonts w:ascii="Times New Roman" w:hAnsi="Times New Roman" w:cs="Times New Roman"/>
          <w:b/>
          <w:bCs/>
          <w:sz w:val="24"/>
          <w:szCs w:val="24"/>
        </w:rPr>
        <w:t>.</w:t>
      </w:r>
      <w:r w:rsidRPr="009A3257">
        <w:rPr>
          <w:rFonts w:ascii="Times New Roman" w:hAnsi="Times New Roman" w:cs="Times New Roman"/>
          <w:b/>
          <w:bCs/>
          <w:color w:val="FF0000"/>
          <w:sz w:val="24"/>
          <w:szCs w:val="24"/>
        </w:rPr>
        <w:t xml:space="preserve">  </w:t>
      </w:r>
      <w:r w:rsidRPr="009A3257">
        <w:rPr>
          <w:rFonts w:ascii="Times New Roman" w:hAnsi="Times New Roman" w:cs="Times New Roman"/>
          <w:b/>
          <w:bCs/>
          <w:sz w:val="24"/>
          <w:szCs w:val="24"/>
        </w:rPr>
        <w:t xml:space="preserve">Collectively, these observations provide reasons to believe that activatable </w:t>
      </w:r>
      <w:r w:rsidR="00045EB0" w:rsidRPr="009A3257">
        <w:rPr>
          <w:rFonts w:ascii="Times New Roman" w:hAnsi="Times New Roman" w:cs="Times New Roman"/>
          <w:b/>
          <w:bCs/>
          <w:sz w:val="24"/>
          <w:szCs w:val="24"/>
        </w:rPr>
        <w:lastRenderedPageBreak/>
        <w:t>cysteine protease allergens</w:t>
      </w:r>
      <w:r w:rsidRPr="009A3257">
        <w:rPr>
          <w:rFonts w:ascii="Times New Roman" w:hAnsi="Times New Roman" w:cs="Times New Roman"/>
          <w:b/>
          <w:bCs/>
          <w:sz w:val="24"/>
          <w:szCs w:val="24"/>
        </w:rPr>
        <w:t xml:space="preserve"> would be catalytically functional </w:t>
      </w:r>
      <w:r w:rsidRPr="009A3257">
        <w:rPr>
          <w:rFonts w:ascii="Times New Roman" w:hAnsi="Times New Roman" w:cs="Times New Roman"/>
          <w:b/>
          <w:bCs/>
          <w:i/>
          <w:iCs/>
          <w:sz w:val="24"/>
          <w:szCs w:val="24"/>
        </w:rPr>
        <w:t xml:space="preserve">in vivo </w:t>
      </w:r>
      <w:r w:rsidRPr="009A3257">
        <w:rPr>
          <w:rFonts w:ascii="Times New Roman" w:hAnsi="Times New Roman" w:cs="Times New Roman"/>
          <w:b/>
          <w:bCs/>
          <w:sz w:val="24"/>
          <w:szCs w:val="24"/>
        </w:rPr>
        <w:t xml:space="preserve">and they raise an interesting possibility that some cleavage targets might themselves provide the mechanism of activation as part of substrate acquisition by the enzyme’s binding pockets.  Moreover, </w:t>
      </w:r>
      <w:r w:rsidRPr="009A3257">
        <w:rPr>
          <w:rFonts w:ascii="Times New Roman" w:hAnsi="Times New Roman" w:cs="Times New Roman"/>
          <w:b/>
          <w:bCs/>
          <w:i/>
          <w:iCs/>
          <w:sz w:val="24"/>
          <w:szCs w:val="24"/>
        </w:rPr>
        <w:t>in vitro</w:t>
      </w:r>
      <w:r w:rsidRPr="009A3257">
        <w:rPr>
          <w:rFonts w:ascii="Times New Roman" w:hAnsi="Times New Roman" w:cs="Times New Roman"/>
          <w:b/>
          <w:bCs/>
          <w:sz w:val="24"/>
          <w:szCs w:val="24"/>
        </w:rPr>
        <w:t xml:space="preserve"> studies show that epithelial cells in culture activate Der p 1 or spent medium from HDM cultures to protease activity levels approaching the behaviour of pre-reduced reagents, consistent with all possibilities already outlined </w:t>
      </w:r>
      <w:r w:rsidRPr="009A3257">
        <w:rPr>
          <w:rFonts w:ascii="Times New Roman" w:hAnsi="Times New Roman" w:cs="Times New Roman"/>
          <w:b/>
          <w:bCs/>
          <w:color w:val="FF0000"/>
          <w:sz w:val="24"/>
          <w:szCs w:val="24"/>
        </w:rPr>
        <w:t>{Herbert, 1995 #165}</w:t>
      </w:r>
      <w:r w:rsidRPr="009A3257">
        <w:rPr>
          <w:rFonts w:ascii="Times New Roman" w:hAnsi="Times New Roman" w:cs="Times New Roman"/>
          <w:b/>
          <w:bCs/>
          <w:sz w:val="24"/>
          <w:szCs w:val="24"/>
        </w:rPr>
        <w:t xml:space="preserve">. In passing, a cautionary note </w:t>
      </w:r>
      <w:r w:rsidR="008840EB" w:rsidRPr="009A3257">
        <w:rPr>
          <w:rFonts w:ascii="Times New Roman" w:hAnsi="Times New Roman" w:cs="Times New Roman"/>
          <w:b/>
          <w:bCs/>
          <w:sz w:val="24"/>
          <w:szCs w:val="24"/>
        </w:rPr>
        <w:t>concerns the</w:t>
      </w:r>
      <w:r w:rsidR="00FC0778" w:rsidRPr="009A3257">
        <w:rPr>
          <w:rFonts w:ascii="Times New Roman" w:hAnsi="Times New Roman" w:cs="Times New Roman"/>
          <w:b/>
          <w:bCs/>
          <w:sz w:val="24"/>
          <w:szCs w:val="24"/>
        </w:rPr>
        <w:t xml:space="preserve"> </w:t>
      </w:r>
      <w:r w:rsidRPr="009A3257">
        <w:rPr>
          <w:rFonts w:ascii="Times New Roman" w:hAnsi="Times New Roman" w:cs="Times New Roman"/>
          <w:b/>
          <w:bCs/>
          <w:sz w:val="24"/>
          <w:szCs w:val="24"/>
        </w:rPr>
        <w:t xml:space="preserve">pitfalls of studies investigating allergen activation </w:t>
      </w:r>
      <w:r w:rsidRPr="009A3257">
        <w:rPr>
          <w:rFonts w:ascii="Times New Roman" w:hAnsi="Times New Roman" w:cs="Times New Roman"/>
          <w:b/>
          <w:bCs/>
          <w:i/>
          <w:iCs/>
          <w:sz w:val="24"/>
          <w:szCs w:val="24"/>
        </w:rPr>
        <w:t>in vivo</w:t>
      </w:r>
      <w:r w:rsidRPr="009A3257">
        <w:rPr>
          <w:rFonts w:ascii="Times New Roman" w:hAnsi="Times New Roman" w:cs="Times New Roman"/>
          <w:b/>
          <w:bCs/>
          <w:sz w:val="24"/>
          <w:szCs w:val="24"/>
        </w:rPr>
        <w:t xml:space="preserve">, or the difficulties in making retrospective analyses of earlier literature where pre-activated and non-activated allergens have been used in rodent models.  The inherent problem is created by the high dilution of ASL by the delivered material.  This is most extreme for nasal delivery where ASL is both low in volume and its reductant concentration is ~60% lower than in the lungs </w:t>
      </w:r>
      <w:r w:rsidRPr="009A3257">
        <w:rPr>
          <w:rFonts w:ascii="Times New Roman" w:hAnsi="Times New Roman" w:cs="Times New Roman"/>
          <w:b/>
          <w:bCs/>
          <w:color w:val="FF0000"/>
          <w:sz w:val="24"/>
          <w:szCs w:val="24"/>
        </w:rPr>
        <w:t>{Hatch, 1992 #184}</w:t>
      </w:r>
      <w:r w:rsidRPr="009A3257">
        <w:rPr>
          <w:rFonts w:ascii="Times New Roman" w:hAnsi="Times New Roman" w:cs="Times New Roman"/>
          <w:b/>
          <w:bCs/>
          <w:sz w:val="24"/>
          <w:szCs w:val="24"/>
        </w:rPr>
        <w:t xml:space="preserve">.  A similar concern applies to aerosol delivery to the lungs where, despite the higher concentration of biothiols, the diluting effect of aerosols contributes a significant experimental variable </w:t>
      </w:r>
      <w:r w:rsidRPr="009A3257">
        <w:rPr>
          <w:rFonts w:ascii="Times New Roman" w:hAnsi="Times New Roman" w:cs="Times New Roman"/>
          <w:b/>
          <w:bCs/>
          <w:color w:val="FF0000"/>
          <w:sz w:val="24"/>
          <w:szCs w:val="24"/>
        </w:rPr>
        <w:t>{Zhang, 2022 #176}</w:t>
      </w:r>
      <w:r w:rsidRPr="009A3257">
        <w:rPr>
          <w:rFonts w:ascii="Times New Roman" w:hAnsi="Times New Roman" w:cs="Times New Roman"/>
          <w:b/>
          <w:bCs/>
          <w:sz w:val="24"/>
          <w:szCs w:val="24"/>
        </w:rPr>
        <w:t xml:space="preserve">.  Consequently, the resulting concentration of endogenous reductants may fall below a threshold required to achieve rapid activation of the allergen.  This is important when evaluating data from pioneer literature where data for activated and non-activated allergen preparations have been reported, but where the experimental purpose was not to determine the possibility of </w:t>
      </w:r>
      <w:r w:rsidRPr="009A3257">
        <w:rPr>
          <w:rFonts w:ascii="Times New Roman" w:hAnsi="Times New Roman" w:cs="Times New Roman"/>
          <w:b/>
          <w:bCs/>
          <w:i/>
          <w:iCs/>
          <w:sz w:val="24"/>
          <w:szCs w:val="24"/>
        </w:rPr>
        <w:t>in vivo</w:t>
      </w:r>
      <w:r w:rsidRPr="009A3257">
        <w:rPr>
          <w:rFonts w:ascii="Times New Roman" w:hAnsi="Times New Roman" w:cs="Times New Roman"/>
          <w:b/>
          <w:bCs/>
          <w:sz w:val="24"/>
          <w:szCs w:val="24"/>
        </w:rPr>
        <w:t xml:space="preserve"> activation </w:t>
      </w:r>
      <w:r w:rsidRPr="009A3257">
        <w:rPr>
          <w:rFonts w:ascii="Times New Roman" w:hAnsi="Times New Roman" w:cs="Times New Roman"/>
          <w:b/>
          <w:bCs/>
          <w:i/>
          <w:iCs/>
          <w:sz w:val="24"/>
          <w:szCs w:val="24"/>
        </w:rPr>
        <w:t>per se</w:t>
      </w:r>
      <w:r w:rsidRPr="009A3257">
        <w:rPr>
          <w:rFonts w:ascii="Times New Roman" w:hAnsi="Times New Roman" w:cs="Times New Roman"/>
          <w:b/>
          <w:bCs/>
          <w:sz w:val="24"/>
          <w:szCs w:val="24"/>
        </w:rPr>
        <w:t xml:space="preserve">.   </w:t>
      </w:r>
    </w:p>
    <w:p w14:paraId="041D13C9" w14:textId="767129F1" w:rsidR="005B68C1" w:rsidRPr="009A3257" w:rsidRDefault="00FC0778" w:rsidP="00FA06D4">
      <w:pPr>
        <w:spacing w:line="480" w:lineRule="auto"/>
        <w:jc w:val="both"/>
        <w:rPr>
          <w:rFonts w:ascii="Times New Roman" w:hAnsi="Times New Roman" w:cs="Times New Roman"/>
          <w:b/>
          <w:bCs/>
          <w:sz w:val="24"/>
          <w:szCs w:val="24"/>
        </w:rPr>
      </w:pPr>
      <w:r w:rsidRPr="009A3257">
        <w:rPr>
          <w:rFonts w:ascii="Times New Roman" w:hAnsi="Times New Roman" w:cs="Times New Roman"/>
          <w:b/>
          <w:bCs/>
          <w:sz w:val="24"/>
          <w:szCs w:val="24"/>
        </w:rPr>
        <w:t>The effects of protease allergens</w:t>
      </w:r>
      <w:r w:rsidR="00BC02D2" w:rsidRPr="009A3257">
        <w:rPr>
          <w:rFonts w:ascii="Times New Roman" w:hAnsi="Times New Roman" w:cs="Times New Roman"/>
          <w:b/>
          <w:bCs/>
          <w:sz w:val="24"/>
          <w:szCs w:val="24"/>
        </w:rPr>
        <w:t xml:space="preserve"> on the allergic response are largely dependent on the concentration of their active forms from real environments. </w:t>
      </w:r>
      <w:r w:rsidR="00702135" w:rsidRPr="009A3257">
        <w:rPr>
          <w:rFonts w:ascii="Times New Roman" w:hAnsi="Times New Roman" w:cs="Times New Roman"/>
          <w:b/>
          <w:bCs/>
          <w:sz w:val="24"/>
          <w:szCs w:val="24"/>
        </w:rPr>
        <w:t xml:space="preserve">Although measurements of </w:t>
      </w:r>
      <w:r w:rsidR="00BC02D2" w:rsidRPr="009A3257">
        <w:rPr>
          <w:rFonts w:ascii="Times New Roman" w:hAnsi="Times New Roman" w:cs="Times New Roman"/>
          <w:b/>
          <w:bCs/>
          <w:sz w:val="24"/>
          <w:szCs w:val="24"/>
        </w:rPr>
        <w:t xml:space="preserve">specific protease allergen content as </w:t>
      </w:r>
      <w:r w:rsidR="00702135" w:rsidRPr="009A3257">
        <w:rPr>
          <w:rFonts w:ascii="Times New Roman" w:hAnsi="Times New Roman" w:cs="Times New Roman"/>
          <w:b/>
          <w:bCs/>
          <w:sz w:val="24"/>
          <w:szCs w:val="24"/>
        </w:rPr>
        <w:t xml:space="preserve">Der p 1 have been reported in the literature over many years </w:t>
      </w:r>
      <w:r w:rsidR="00702135" w:rsidRPr="009A3257">
        <w:rPr>
          <w:rFonts w:ascii="Times New Roman" w:hAnsi="Times New Roman" w:cs="Times New Roman"/>
          <w:b/>
          <w:bCs/>
          <w:color w:val="FF0000"/>
          <w:sz w:val="24"/>
          <w:szCs w:val="24"/>
        </w:rPr>
        <w:t>{Custovic, 2015 #167}</w:t>
      </w:r>
      <w:r w:rsidR="00702135" w:rsidRPr="009A3257">
        <w:rPr>
          <w:rFonts w:ascii="Times New Roman" w:hAnsi="Times New Roman" w:cs="Times New Roman"/>
          <w:b/>
          <w:bCs/>
          <w:sz w:val="24"/>
          <w:szCs w:val="24"/>
        </w:rPr>
        <w:t xml:space="preserve">, information about </w:t>
      </w:r>
      <w:r w:rsidR="004A254E" w:rsidRPr="009A3257">
        <w:rPr>
          <w:rFonts w:ascii="Times New Roman" w:hAnsi="Times New Roman" w:cs="Times New Roman"/>
          <w:b/>
          <w:bCs/>
          <w:sz w:val="24"/>
          <w:szCs w:val="24"/>
        </w:rPr>
        <w:t xml:space="preserve">the level of their </w:t>
      </w:r>
      <w:r w:rsidR="00702135" w:rsidRPr="009A3257">
        <w:rPr>
          <w:rFonts w:ascii="Times New Roman" w:hAnsi="Times New Roman" w:cs="Times New Roman"/>
          <w:b/>
          <w:bCs/>
          <w:sz w:val="24"/>
          <w:szCs w:val="24"/>
        </w:rPr>
        <w:t xml:space="preserve">enzymatic activity </w:t>
      </w:r>
      <w:r w:rsidR="004A254E" w:rsidRPr="009A3257">
        <w:rPr>
          <w:rFonts w:ascii="Times New Roman" w:hAnsi="Times New Roman" w:cs="Times New Roman"/>
          <w:b/>
          <w:bCs/>
          <w:sz w:val="24"/>
          <w:szCs w:val="24"/>
        </w:rPr>
        <w:t xml:space="preserve">is poorly </w:t>
      </w:r>
      <w:r w:rsidR="004A254E" w:rsidRPr="009A3257">
        <w:rPr>
          <w:rFonts w:ascii="Times New Roman" w:hAnsi="Times New Roman" w:cs="Times New Roman"/>
          <w:b/>
          <w:bCs/>
          <w:sz w:val="24"/>
          <w:szCs w:val="24"/>
        </w:rPr>
        <w:lastRenderedPageBreak/>
        <w:t>characterized</w:t>
      </w:r>
      <w:r w:rsidR="00702135" w:rsidRPr="009A3257">
        <w:rPr>
          <w:rFonts w:ascii="Times New Roman" w:hAnsi="Times New Roman" w:cs="Times New Roman"/>
          <w:b/>
          <w:bCs/>
          <w:sz w:val="24"/>
          <w:szCs w:val="24"/>
        </w:rPr>
        <w:t xml:space="preserve"> by the lack of specific assays of meaningful sensitivity. </w:t>
      </w:r>
      <w:r w:rsidR="004A254E" w:rsidRPr="009A3257">
        <w:rPr>
          <w:rFonts w:ascii="Times New Roman" w:hAnsi="Times New Roman" w:cs="Times New Roman"/>
          <w:b/>
          <w:bCs/>
          <w:sz w:val="24"/>
          <w:szCs w:val="24"/>
        </w:rPr>
        <w:t>S</w:t>
      </w:r>
      <w:r w:rsidR="00702135" w:rsidRPr="009A3257">
        <w:rPr>
          <w:rFonts w:ascii="Times New Roman" w:hAnsi="Times New Roman" w:cs="Times New Roman"/>
          <w:b/>
          <w:bCs/>
          <w:sz w:val="24"/>
          <w:szCs w:val="24"/>
        </w:rPr>
        <w:t xml:space="preserve">uch activity measurements </w:t>
      </w:r>
      <w:r w:rsidR="004A254E" w:rsidRPr="009A3257">
        <w:rPr>
          <w:rFonts w:ascii="Times New Roman" w:hAnsi="Times New Roman" w:cs="Times New Roman"/>
          <w:b/>
          <w:bCs/>
          <w:sz w:val="24"/>
          <w:szCs w:val="24"/>
        </w:rPr>
        <w:t xml:space="preserve">would greatly help in the characterization of </w:t>
      </w:r>
      <w:r w:rsidR="00702135" w:rsidRPr="009A3257">
        <w:rPr>
          <w:rFonts w:ascii="Times New Roman" w:hAnsi="Times New Roman" w:cs="Times New Roman"/>
          <w:b/>
          <w:bCs/>
          <w:sz w:val="24"/>
          <w:szCs w:val="24"/>
        </w:rPr>
        <w:t xml:space="preserve">the disposition and residence time of the </w:t>
      </w:r>
      <w:r w:rsidR="004A254E" w:rsidRPr="009A3257">
        <w:rPr>
          <w:rFonts w:ascii="Times New Roman" w:hAnsi="Times New Roman" w:cs="Times New Roman"/>
          <w:b/>
          <w:bCs/>
          <w:sz w:val="24"/>
          <w:szCs w:val="24"/>
        </w:rPr>
        <w:t xml:space="preserve">protease </w:t>
      </w:r>
      <w:r w:rsidR="00702135" w:rsidRPr="009A3257">
        <w:rPr>
          <w:rFonts w:ascii="Times New Roman" w:hAnsi="Times New Roman" w:cs="Times New Roman"/>
          <w:b/>
          <w:bCs/>
          <w:sz w:val="24"/>
          <w:szCs w:val="24"/>
        </w:rPr>
        <w:t>allergen</w:t>
      </w:r>
      <w:r w:rsidR="004A254E" w:rsidRPr="009A3257">
        <w:rPr>
          <w:rFonts w:ascii="Times New Roman" w:hAnsi="Times New Roman" w:cs="Times New Roman"/>
          <w:b/>
          <w:bCs/>
          <w:sz w:val="24"/>
          <w:szCs w:val="24"/>
        </w:rPr>
        <w:t>s</w:t>
      </w:r>
      <w:r w:rsidR="00702135" w:rsidRPr="009A3257">
        <w:rPr>
          <w:rFonts w:ascii="Times New Roman" w:hAnsi="Times New Roman" w:cs="Times New Roman"/>
          <w:b/>
          <w:bCs/>
          <w:sz w:val="24"/>
          <w:szCs w:val="24"/>
        </w:rPr>
        <w:t xml:space="preserve"> in the environment, temperature, and humidity of the microenvironment. We are unaware of data which have addressed these matters systematically in a realistic setting, but it is noteworthy that Der p 1 remains activatable in HDM </w:t>
      </w:r>
      <w:r w:rsidR="007F72EB" w:rsidRPr="009A3257">
        <w:rPr>
          <w:rFonts w:ascii="Times New Roman" w:hAnsi="Times New Roman" w:cs="Times New Roman"/>
          <w:b/>
          <w:bCs/>
          <w:sz w:val="24"/>
          <w:szCs w:val="24"/>
        </w:rPr>
        <w:t>fecal</w:t>
      </w:r>
      <w:r w:rsidR="00702135" w:rsidRPr="009A3257">
        <w:rPr>
          <w:rFonts w:ascii="Times New Roman" w:hAnsi="Times New Roman" w:cs="Times New Roman"/>
          <w:b/>
          <w:bCs/>
          <w:sz w:val="24"/>
          <w:szCs w:val="24"/>
        </w:rPr>
        <w:t xml:space="preserve"> pellets stored at room temperature for several months and remains able to cleave interepithelial tight junctions </w:t>
      </w:r>
      <w:r w:rsidR="00702135" w:rsidRPr="009A3257">
        <w:rPr>
          <w:rFonts w:ascii="Times New Roman" w:hAnsi="Times New Roman" w:cs="Times New Roman"/>
          <w:b/>
          <w:bCs/>
          <w:color w:val="FF0000"/>
          <w:sz w:val="24"/>
          <w:szCs w:val="24"/>
        </w:rPr>
        <w:t>{Wan, 1999 #122}</w:t>
      </w:r>
      <w:r w:rsidR="00702135" w:rsidRPr="009A3257">
        <w:rPr>
          <w:rFonts w:ascii="Times New Roman" w:hAnsi="Times New Roman" w:cs="Times New Roman"/>
          <w:b/>
          <w:bCs/>
          <w:sz w:val="24"/>
          <w:szCs w:val="24"/>
        </w:rPr>
        <w:t xml:space="preserve">.  </w:t>
      </w:r>
    </w:p>
    <w:p w14:paraId="5B4899E3" w14:textId="6E62EFA5" w:rsidR="005B68C1" w:rsidRPr="009A3257" w:rsidRDefault="00702135" w:rsidP="009A3257">
      <w:pPr>
        <w:spacing w:line="480" w:lineRule="auto"/>
        <w:jc w:val="both"/>
        <w:rPr>
          <w:rFonts w:ascii="Times New Roman" w:hAnsi="Times New Roman" w:cs="Times New Roman"/>
          <w:b/>
          <w:bCs/>
          <w:sz w:val="24"/>
          <w:szCs w:val="24"/>
        </w:rPr>
      </w:pPr>
      <w:r w:rsidRPr="009A3257">
        <w:rPr>
          <w:rFonts w:ascii="Times New Roman" w:hAnsi="Times New Roman" w:cs="Times New Roman"/>
          <w:b/>
          <w:bCs/>
          <w:sz w:val="24"/>
          <w:szCs w:val="24"/>
        </w:rPr>
        <w:t>One approach to evaluate the contribution of protease activity to allergy is through the use of inhibitors.  Excepting group 1 HDM allergens, this is currently restricted to generic inhibitors which lack the potency and selectivity to permit the unambiguous interrogation of even simple experimental models. A surprising feature is the extent to which the acute response to HDM extracts that can be inhibited in sensitized animals</w:t>
      </w:r>
      <w:r w:rsidR="00A72171" w:rsidRPr="009A3257">
        <w:rPr>
          <w:rFonts w:ascii="Times New Roman" w:hAnsi="Times New Roman" w:cs="Times New Roman"/>
          <w:b/>
          <w:bCs/>
          <w:sz w:val="24"/>
          <w:szCs w:val="24"/>
        </w:rPr>
        <w:t xml:space="preserve"> with Der p 1-specific inhibitors</w:t>
      </w:r>
      <w:r w:rsidRPr="009A3257">
        <w:rPr>
          <w:rFonts w:ascii="Times New Roman" w:hAnsi="Times New Roman" w:cs="Times New Roman"/>
          <w:b/>
          <w:bCs/>
          <w:sz w:val="24"/>
          <w:szCs w:val="24"/>
        </w:rPr>
        <w:t xml:space="preserve">, suggesting that, at least in experimental models, IgE-independent events driven by group 1 allergens make substantial </w:t>
      </w:r>
      <w:r w:rsidR="00EB77BE" w:rsidRPr="009A3257">
        <w:rPr>
          <w:rFonts w:ascii="Times New Roman" w:hAnsi="Times New Roman" w:cs="Times New Roman"/>
          <w:b/>
          <w:bCs/>
          <w:sz w:val="24"/>
          <w:szCs w:val="24"/>
        </w:rPr>
        <w:t xml:space="preserve">and decisive </w:t>
      </w:r>
      <w:r w:rsidRPr="009A3257">
        <w:rPr>
          <w:rFonts w:ascii="Times New Roman" w:hAnsi="Times New Roman" w:cs="Times New Roman"/>
          <w:b/>
          <w:bCs/>
          <w:sz w:val="24"/>
          <w:szCs w:val="24"/>
        </w:rPr>
        <w:t>contributions to acute allergic responses</w:t>
      </w:r>
      <w:r w:rsidR="00EB77BE" w:rsidRPr="009A3257">
        <w:rPr>
          <w:rFonts w:ascii="Times New Roman" w:hAnsi="Times New Roman" w:cs="Times New Roman"/>
          <w:b/>
          <w:bCs/>
          <w:sz w:val="24"/>
          <w:szCs w:val="24"/>
        </w:rPr>
        <w:t>.</w:t>
      </w:r>
      <w:r w:rsidRPr="009A3257">
        <w:rPr>
          <w:rFonts w:ascii="Times New Roman" w:hAnsi="Times New Roman" w:cs="Times New Roman"/>
          <w:b/>
          <w:bCs/>
          <w:sz w:val="24"/>
          <w:szCs w:val="24"/>
        </w:rPr>
        <w:t xml:space="preserve"> </w:t>
      </w:r>
      <w:r w:rsidR="00EB77BE" w:rsidRPr="009A3257">
        <w:rPr>
          <w:rFonts w:ascii="Times New Roman" w:hAnsi="Times New Roman" w:cs="Times New Roman"/>
          <w:b/>
          <w:bCs/>
          <w:sz w:val="24"/>
          <w:szCs w:val="24"/>
        </w:rPr>
        <w:t>However, these findings should not be interpreted as indicating an absence of roles for allergens with other bioactivities, whe</w:t>
      </w:r>
      <w:r w:rsidR="00DE19FC" w:rsidRPr="009A3257">
        <w:rPr>
          <w:rFonts w:ascii="Times New Roman" w:hAnsi="Times New Roman" w:cs="Times New Roman"/>
          <w:b/>
          <w:bCs/>
          <w:sz w:val="24"/>
          <w:szCs w:val="24"/>
        </w:rPr>
        <w:t>ther</w:t>
      </w:r>
      <w:r w:rsidR="00EB77BE" w:rsidRPr="009A3257">
        <w:rPr>
          <w:rFonts w:ascii="Times New Roman" w:hAnsi="Times New Roman" w:cs="Times New Roman"/>
          <w:b/>
          <w:bCs/>
          <w:sz w:val="24"/>
          <w:szCs w:val="24"/>
        </w:rPr>
        <w:t xml:space="preserve"> they be protease or not</w:t>
      </w:r>
      <w:r w:rsidR="00DE19FC" w:rsidRPr="009A3257">
        <w:rPr>
          <w:rFonts w:ascii="Times New Roman" w:hAnsi="Times New Roman" w:cs="Times New Roman"/>
          <w:b/>
          <w:bCs/>
          <w:sz w:val="24"/>
          <w:szCs w:val="24"/>
        </w:rPr>
        <w:t>, in the complex cascade of events that link events at the airway surface to physiological, immunological and pathophysiological responses</w:t>
      </w:r>
      <w:r w:rsidR="00EB77BE" w:rsidRPr="009A3257">
        <w:rPr>
          <w:rFonts w:ascii="Times New Roman" w:hAnsi="Times New Roman" w:cs="Times New Roman"/>
          <w:b/>
          <w:bCs/>
          <w:sz w:val="24"/>
          <w:szCs w:val="24"/>
        </w:rPr>
        <w:t xml:space="preserve"> </w:t>
      </w:r>
      <w:r w:rsidRPr="009A3257">
        <w:rPr>
          <w:rFonts w:ascii="Times New Roman" w:hAnsi="Times New Roman" w:cs="Times New Roman"/>
          <w:b/>
          <w:bCs/>
          <w:color w:val="FF0000"/>
          <w:sz w:val="24"/>
          <w:szCs w:val="24"/>
        </w:rPr>
        <w:t>{Zhang, 2022 #176}</w:t>
      </w:r>
      <w:r w:rsidRPr="009A3257">
        <w:rPr>
          <w:rFonts w:ascii="Times New Roman" w:hAnsi="Times New Roman" w:cs="Times New Roman"/>
          <w:b/>
          <w:bCs/>
          <w:sz w:val="24"/>
          <w:szCs w:val="24"/>
        </w:rPr>
        <w:t xml:space="preserve">.  </w:t>
      </w:r>
    </w:p>
    <w:p w14:paraId="37D68BBD" w14:textId="77777777" w:rsidR="005B68C1" w:rsidRDefault="00702135">
      <w:pPr>
        <w:rPr>
          <w:rFonts w:ascii="Arial" w:hAnsi="Arial" w:cs="Arial"/>
          <w:highlight w:val="cyan"/>
        </w:rPr>
      </w:pPr>
      <w:r>
        <w:rPr>
          <w:rFonts w:ascii="Arial" w:hAnsi="Arial" w:cs="Arial"/>
          <w:highlight w:val="cyan"/>
        </w:rPr>
        <w:br w:type="page"/>
      </w:r>
    </w:p>
    <w:p w14:paraId="3CBB9ADE" w14:textId="77777777" w:rsidR="005B68C1" w:rsidRDefault="00702135">
      <w:pPr>
        <w:spacing w:after="0" w:line="480" w:lineRule="auto"/>
        <w:jc w:val="both"/>
        <w:rPr>
          <w:rFonts w:ascii="Times New Roman" w:eastAsia="Times New Roman" w:hAnsi="Times New Roman" w:cs="Times New Roman"/>
          <w:b/>
          <w:bCs/>
          <w:sz w:val="24"/>
          <w:szCs w:val="24"/>
          <w:lang w:val="en-CA" w:bidi="th-TH"/>
        </w:rPr>
      </w:pPr>
      <w:r>
        <w:rPr>
          <w:rFonts w:ascii="Times New Roman" w:eastAsia="Times New Roman" w:hAnsi="Times New Roman" w:cs="Times New Roman"/>
          <w:b/>
          <w:bCs/>
          <w:sz w:val="24"/>
          <w:szCs w:val="24"/>
          <w:lang w:val="en-CA" w:bidi="th-TH"/>
        </w:rPr>
        <w:lastRenderedPageBreak/>
        <w:t xml:space="preserve">Conclusions and perspectives </w:t>
      </w:r>
    </w:p>
    <w:p w14:paraId="0430FBE3" w14:textId="490026A9" w:rsidR="005B68C1" w:rsidRDefault="00702135">
      <w:pPr>
        <w:spacing w:line="480" w:lineRule="auto"/>
        <w:jc w:val="both"/>
        <w:rPr>
          <w:rFonts w:ascii="Times New Roman" w:eastAsia="Times New Roman" w:hAnsi="Times New Roman" w:cs="Times New Roman"/>
          <w:sz w:val="24"/>
          <w:szCs w:val="24"/>
          <w:lang w:val="en-CA" w:bidi="th-TH"/>
        </w:rPr>
      </w:pPr>
      <w:r>
        <w:rPr>
          <w:rFonts w:ascii="Times New Roman" w:eastAsia="Times New Roman" w:hAnsi="Times New Roman" w:cs="Times New Roman"/>
          <w:sz w:val="24"/>
          <w:szCs w:val="24"/>
          <w:lang w:val="en-CA" w:bidi="th-TH"/>
        </w:rPr>
        <w:t xml:space="preserve">The present review provides evidence for the prominent role of protease allergens in the initiation-regulation of the allergic response. </w:t>
      </w:r>
      <w:r>
        <w:rPr>
          <w:rFonts w:ascii="Times New Roman" w:eastAsia="Times New Roman" w:hAnsi="Times New Roman" w:cs="Times New Roman"/>
          <w:sz w:val="24"/>
          <w:szCs w:val="24"/>
          <w:lang w:val="en-CA" w:bidi="th-TH"/>
        </w:rPr>
        <w:fldChar w:fldCharType="begin">
          <w:fldData xml:space="preserve">PEVuZE5vdGU+PENpdGU+PEF1dGhvcj5IdWFuZzwvQXV0aG9yPjxZZWFyPjIwMTg8L1llYXI+PFJl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</w:fldData>
        </w:fldChar>
      </w:r>
      <w:r>
        <w:rPr>
          <w:rFonts w:ascii="Times New Roman" w:eastAsia="Times New Roman" w:hAnsi="Times New Roman" w:cs="Times New Roman"/>
          <w:sz w:val="24"/>
          <w:szCs w:val="24"/>
          <w:lang w:val="en-CA" w:bidi="th-TH"/>
        </w:rPr>
        <w:instrText xml:space="preserve"> ADDIN EN.CITE </w:instrText>
      </w:r>
      <w:r>
        <w:rPr>
          <w:rFonts w:ascii="Times New Roman" w:eastAsia="Times New Roman" w:hAnsi="Times New Roman" w:cs="Times New Roman"/>
          <w:sz w:val="24"/>
          <w:szCs w:val="24"/>
          <w:lang w:val="en-CA" w:bidi="th-TH"/>
        </w:rPr>
        <w:fldChar w:fldCharType="begin">
          <w:fldData xml:space="preserve">PEVuZE5vdGU+PENpdGU+PEF1dGhvcj5IdWFuZzwvQXV0aG9yPjxZZWFyPjIwMTg8L1llYXI+PFJl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</w:fldData>
        </w:fldChar>
      </w:r>
      <w:r>
        <w:rPr>
          <w:rFonts w:ascii="Times New Roman" w:eastAsia="Times New Roman" w:hAnsi="Times New Roman" w:cs="Times New Roman"/>
          <w:sz w:val="24"/>
          <w:szCs w:val="24"/>
          <w:lang w:val="en-CA" w:bidi="th-TH"/>
        </w:rPr>
        <w:instrText xml:space="preserve"> ADDIN EN.CITE.DATA </w:instrText>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39,140</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Proteolytic activity disturbs the integrity of the epithelial barrier and triggers a set of pleiotropic signaling effects favoring Th2 polarization. Although the protease-dependent innate immune mechanisms remain to be fully characterized, TLR4/PAR signaling pathways are activated by protease allergens from various sources to trigger epithelial inflammation in the airway, skin and likely esophagus.  IL-33 plays an important role in initiating allergic inflammation in the lung where proteolytically active allergens play a critical role in IL-33 maturation, augmenting its biological activity</w:t>
      </w:r>
      <w:r>
        <w:rPr>
          <w:rFonts w:ascii="Times New Roman" w:eastAsia="Times New Roman" w:hAnsi="Times New Roman" w:cs="Times New Roman"/>
          <w:sz w:val="24"/>
          <w:szCs w:val="24"/>
          <w:lang w:val="en-CA" w:bidi="th-TH"/>
        </w:rPr>
        <w:fldChar w:fldCharType="begin">
          <w:fldData xml:space="preserve">PEVuZE5vdGU+PENpdGU+PEF1dGhvcj5DaGFuPC9BdXRob3I+PFllYXI+MjAxOTwvWWVhcj48UmVj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</w:fldData>
        </w:fldChar>
      </w:r>
      <w:r>
        <w:rPr>
          <w:rFonts w:ascii="Times New Roman" w:eastAsia="Times New Roman" w:hAnsi="Times New Roman" w:cs="Times New Roman"/>
          <w:sz w:val="24"/>
          <w:szCs w:val="24"/>
          <w:lang w:val="en-CA" w:bidi="th-TH"/>
        </w:rPr>
        <w:instrText xml:space="preserve"> ADDIN EN.CITE </w:instrText>
      </w:r>
      <w:r>
        <w:rPr>
          <w:rFonts w:ascii="Times New Roman" w:eastAsia="Times New Roman" w:hAnsi="Times New Roman" w:cs="Times New Roman"/>
          <w:sz w:val="24"/>
          <w:szCs w:val="24"/>
          <w:lang w:val="en-CA" w:bidi="th-TH"/>
        </w:rPr>
        <w:fldChar w:fldCharType="begin">
          <w:fldData xml:space="preserve">PEVuZE5vdGU+PENpdGU+PEF1dGhvcj5DaGFuPC9BdXRob3I+PFllYXI+MjAxOTwvWWVhcj48UmVj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</w:fldData>
        </w:fldChar>
      </w:r>
      <w:r>
        <w:rPr>
          <w:rFonts w:ascii="Times New Roman" w:eastAsia="Times New Roman" w:hAnsi="Times New Roman" w:cs="Times New Roman"/>
          <w:sz w:val="24"/>
          <w:szCs w:val="24"/>
          <w:lang w:val="en-CA" w:bidi="th-TH"/>
        </w:rPr>
        <w:instrText xml:space="preserve"> ADDIN EN.CITE.DATA </w:instrText>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41</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However, the situation may be more complex in the skin where the role of IL-33 in the development of allergic inflammation is controversial.</w:t>
      </w:r>
      <w:r>
        <w:rPr>
          <w:rFonts w:ascii="Times New Roman" w:eastAsia="Times New Roman" w:hAnsi="Times New Roman" w:cs="Times New Roman"/>
          <w:sz w:val="24"/>
          <w:szCs w:val="24"/>
          <w:lang w:val="en-CA" w:bidi="th-TH"/>
        </w:rPr>
        <w:fldChar w:fldCharType="begin"/>
      </w:r>
      <w:r>
        <w:rPr>
          <w:rFonts w:ascii="Times New Roman" w:eastAsia="Times New Roman" w:hAnsi="Times New Roman" w:cs="Times New Roman"/>
          <w:sz w:val="24"/>
          <w:szCs w:val="24"/>
          <w:lang w:val="en-CA" w:bidi="th-TH"/>
        </w:rPr>
        <w:instrText xml:space="preserve"> ADDIN EN.CITE &lt;EndNote&gt;&lt;Cite&gt;&lt;Author&gt;Laquer&lt;/Author&gt;&lt;Year&gt;2022&lt;/Year&gt;&lt;RecNum&gt;133&lt;/RecNum&gt;&lt;DisplayText&gt;&lt;style face="superscript"&gt;142&lt;/style&gt;&lt;/DisplayText&gt;&lt;record&gt;&lt;rec-number&gt;133&lt;/rec-number&gt;&lt;foreign-keys&gt;&lt;key app="EN" db-id="ev2fpxxar9evx1et9f3xxaz2ert9px2rtp5d" timestamp="1655444014"&gt;133&lt;/key&gt;&lt;/foreign-keys&gt;&lt;ref-type name="Journal Article"&gt;17&lt;/ref-type&gt;&lt;contributors&gt;&lt;authors&gt;&lt;author&gt;Laquer, V.&lt;/author&gt;&lt;author&gt;Parra, V.&lt;/author&gt;&lt;author&gt;Lacour, J. P.&lt;/author&gt;&lt;author&gt;Takahashi, H.&lt;/author&gt;&lt;author&gt;Knorr, J.&lt;/author&gt;&lt;author&gt;Okragly, A. J.&lt;/author&gt;&lt;author&gt;James, D. E.&lt;/author&gt;&lt;author&gt;Sims, J. T.&lt;/author&gt;&lt;author&gt;Chang, C. Y.&lt;/author&gt;&lt;author&gt;Chao, J.&lt;/author&gt;&lt;author&gt;Klekotka, P.&lt;/author&gt;&lt;/authors&gt;&lt;/contributors&gt;&lt;auth-address&gt;First OC Dermatology, Fountain Valley, CA, USA.&amp;#xD;Area de Dermatologia, National University of Cuyo, Mendoza, Argentina.&amp;#xD;Department of Dermatology, University of Nice-Cote d&amp;apos;Azur, Nice, France.&amp;#xD;Takagi Dermatological Clinic, Obihiro, Hokkaido, Japan.&amp;#xD;Eli Lilly and Company, Indianapolis, IN, USA.&lt;/auth-address&gt;&lt;titles&gt;&lt;title&gt;IL-33 antibody failed to demonstrate benefit in a phase 2 double-blind, randomised placebo-controlled study in adult patients with moderate-to-severe atopic dermatitis&lt;/title&gt;&lt;secondary-title&gt;Br J Dermatol&lt;/secondary-title&gt;&lt;/titles&gt;&lt;periodical&gt;&lt;full-title&gt;Br J Dermatol&lt;/full-title&gt;&lt;/periodical&gt;&lt;edition&gt;20220428&lt;/edition&gt;&lt;dates&gt;&lt;year&gt;2022&lt;/year&gt;&lt;pub-dates&gt;&lt;date&gt;Apr 28&lt;/date&gt;&lt;/pub-dates&gt;&lt;/dates&gt;&lt;isbn&gt;1365-2133 (Electronic)&amp;#xD;0007-0963 (Linking)&lt;/isbn&gt;&lt;accession-num&gt;35481678&lt;/accession-num&gt;&lt;urls&gt;&lt;related-urls&gt;&lt;url&gt;https://www.ncbi.nlm.nih.gov/pubmed/35481678&lt;/url&gt;&lt;/related-urls&gt;&lt;/urls&gt;&lt;electronic-resource-num&gt;10.1111/bjd.21631&lt;/electronic-resource-num&gt;&lt;/record&gt;&lt;/Cite&gt;&lt;/EndNote&gt;</w:instrText>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42</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Recently, intracellular maturation of IL-33 was shown to be concomitant to exposure to protease and non-protease containing allergens, occurring  via the caspase-8/ripoptosome and leading to the generation and release of bioactive mature IL-33 through a process referred to as “RipIL-33”.</w:t>
      </w:r>
      <w:r>
        <w:rPr>
          <w:rFonts w:ascii="Times New Roman" w:eastAsia="Times New Roman" w:hAnsi="Times New Roman" w:cs="Times New Roman"/>
          <w:sz w:val="24"/>
          <w:szCs w:val="24"/>
          <w:lang w:val="en-CA" w:bidi="th-TH"/>
        </w:rPr>
        <w:fldChar w:fldCharType="begin"/>
      </w:r>
      <w:r>
        <w:rPr>
          <w:rFonts w:ascii="Times New Roman" w:eastAsia="Times New Roman" w:hAnsi="Times New Roman" w:cs="Times New Roman"/>
          <w:sz w:val="24"/>
          <w:szCs w:val="24"/>
          <w:lang w:val="en-CA" w:bidi="th-TH"/>
        </w:rPr>
        <w:instrText xml:space="preserve"> ADDIN EN.CITE &lt;EndNote&gt;&lt;Cite&gt;&lt;Author&gt;Laquer&lt;/Author&gt;&lt;Year&gt;2022&lt;/Year&gt;&lt;RecNum&gt;133&lt;/RecNum&gt;&lt;DisplayText&gt;&lt;style face="superscript"&gt;142&lt;/style&gt;&lt;/DisplayText&gt;&lt;record&gt;&lt;rec-number&gt;133&lt;/rec-number&gt;&lt;foreign-keys&gt;&lt;key app="EN" db-id="ev2fpxxar9evx1et9f3xxaz2ert9px2rtp5d" timestamp="1655444014"&gt;133&lt;/key&gt;&lt;/foreign-keys&gt;&lt;ref-type name="Journal Article"&gt;17&lt;/ref-type&gt;&lt;contributors&gt;&lt;authors&gt;&lt;author&gt;Laquer, V.&lt;/author&gt;&lt;author&gt;Parra, V.&lt;/author&gt;&lt;author&gt;Lacour, J. P.&lt;/author&gt;&lt;author&gt;Takahashi, H.&lt;/author&gt;&lt;author&gt;Knorr, J.&lt;/author&gt;&lt;author&gt;Okragly, A. J.&lt;/author&gt;&lt;author&gt;James, D. E.&lt;/author&gt;&lt;author&gt;Sims, J. T.&lt;/author&gt;&lt;author&gt;Chang, C. Y.&lt;/author&gt;&lt;author&gt;Chao, J.&lt;/author&gt;&lt;author&gt;Klekotka, P.&lt;/author&gt;&lt;/authors&gt;&lt;/contributors&gt;&lt;auth-address&gt;First OC Dermatology, Fountain Valley, CA, USA.&amp;#xD;Area de Dermatologia, National University of Cuyo, Mendoza, Argentina.&amp;#xD;Department of Dermatology, University of Nice-Cote d&amp;apos;Azur, Nice, France.&amp;#xD;Takagi Dermatological Clinic, Obihiro, Hokkaido, Japan.&amp;#xD;Eli Lilly and Company, Indianapolis, IN, USA.&lt;/auth-address&gt;&lt;titles&gt;&lt;title&gt;IL-33 antibody failed to demonstrate benefit in a phase 2 double-blind, randomised placebo-controlled study in adult patients with moderate-to-severe atopic dermatitis&lt;/title&gt;&lt;secondary-title&gt;Br J Dermatol&lt;/secondary-title&gt;&lt;/titles&gt;&lt;periodical&gt;&lt;full-title&gt;Br J Dermatol&lt;/full-title&gt;&lt;/periodical&gt;&lt;edition&gt;20220428&lt;/edition&gt;&lt;dates&gt;&lt;year&gt;2022&lt;/year&gt;&lt;pub-dates&gt;&lt;date&gt;Apr 28&lt;/date&gt;&lt;/pub-dates&gt;&lt;/dates&gt;&lt;isbn&gt;1365-2133 (Electronic)&amp;#xD;0007-0963 (Linking)&lt;/isbn&gt;&lt;accession-num&gt;35481678&lt;/accession-num&gt;&lt;urls&gt;&lt;related-urls&gt;&lt;url&gt;https://www.ncbi.nlm.nih.gov/pubmed/35481678&lt;/url&gt;&lt;/related-urls&gt;&lt;/urls&gt;&lt;electronic-resource-num&gt;10.1111/bjd.21631&lt;/electronic-resource-num&gt;&lt;/record&gt;&lt;/Cite&gt;&lt;/EndNote&gt;</w:instrText>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42</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There, TRPV1</w:t>
      </w:r>
      <w:r>
        <w:rPr>
          <w:rFonts w:ascii="Times New Roman" w:eastAsia="Times New Roman" w:hAnsi="Times New Roman" w:cs="Times New Roman"/>
          <w:sz w:val="24"/>
          <w:szCs w:val="24"/>
          <w:vertAlign w:val="superscript"/>
          <w:lang w:val="en-CA" w:bidi="th-TH"/>
        </w:rPr>
        <w:t>+</w:t>
      </w:r>
      <w:r>
        <w:rPr>
          <w:rFonts w:ascii="Times New Roman" w:eastAsia="Times New Roman" w:hAnsi="Times New Roman" w:cs="Times New Roman"/>
          <w:sz w:val="24"/>
          <w:szCs w:val="24"/>
          <w:lang w:val="en-CA" w:bidi="th-TH"/>
        </w:rPr>
        <w:t xml:space="preserve"> nociceptors have been shown to sense protease allergens upstream from the cDC2-mediated activation and migration. While the understanding of underlying mechanisms has evolved significantly, it is instructive to recall that the expansive repertoire of crucial bioactivities now known to be associated with protease allergens echo aspects of the ‘Danger Model’ proposed by Matzinger</w:t>
      </w:r>
      <w:r>
        <w:rPr>
          <w:rFonts w:ascii="Times New Roman" w:eastAsia="Times New Roman" w:hAnsi="Times New Roman" w:cs="Times New Roman"/>
          <w:sz w:val="24"/>
          <w:szCs w:val="24"/>
          <w:lang w:val="en-CA" w:bidi="th-TH"/>
        </w:rPr>
        <w:fldChar w:fldCharType="begin"/>
      </w:r>
      <w:r>
        <w:rPr>
          <w:rFonts w:ascii="Times New Roman" w:eastAsia="Times New Roman" w:hAnsi="Times New Roman" w:cs="Times New Roman"/>
          <w:sz w:val="24"/>
          <w:szCs w:val="24"/>
          <w:lang w:val="en-CA" w:bidi="th-TH"/>
        </w:rPr>
        <w:instrText xml:space="preserve"> ADDIN EN.CITE &lt;EndNote&gt;&lt;Cite&gt;&lt;Author&gt;Matzinger&lt;/Author&gt;&lt;Year&gt;1994&lt;/Year&gt;&lt;RecNum&gt;163&lt;/RecNum&gt;&lt;DisplayText&gt;&lt;style face="superscript"&gt;143&lt;/style&gt;&lt;/DisplayText&gt;&lt;record&gt;&lt;rec-number&gt;163&lt;/rec-number&gt;&lt;foreign-keys&gt;&lt;key app="EN" db-id="ev2fpxxar9evx1et9f3xxaz2ert9px2rtp5d" timestamp="1661370424"&gt;163&lt;/key&gt;&lt;/foreign-keys&gt;&lt;ref-type name="Journal Article"&gt;17&lt;/ref-type&gt;&lt;contributors&gt;&lt;authors&gt;&lt;author&gt;Matzinger, P.&lt;/author&gt;&lt;/authors&gt;&lt;/contributors&gt;&lt;auth-address&gt;Laboratory of Cellular and Molecular Immunology, National Institute of Allergy and Infectious Diseases, National Institutes of Health, Bethesda, Maryland 20892.&lt;/auth-address&gt;&lt;titles&gt;&lt;title&gt;Tolerance, danger, and the extended family&lt;/title&gt;&lt;secondary-title&gt;Annu Rev Immunol&lt;/secondary-title&gt;&lt;/titles&gt;&lt;periodical&gt;&lt;full-title&gt;Annu Rev Immunol&lt;/full-title&gt;&lt;/periodical&gt;&lt;pages&gt;991-1045&lt;/pages&gt;&lt;volume&gt;12&lt;/volume&gt;&lt;keywords&gt;&lt;keyword&gt;Animals&lt;/keyword&gt;&lt;keyword&gt;Antigen-Presenting Cells/immunology&lt;/keyword&gt;&lt;keyword&gt;Antigens/immunology&lt;/keyword&gt;&lt;keyword&gt;Autoimmunity/immunology&lt;/keyword&gt;&lt;keyword&gt;Humans&lt;/keyword&gt;&lt;keyword&gt;Immune Tolerance/*physiology&lt;/keyword&gt;&lt;keyword&gt;Major Histocompatibility Complex/*immunology&lt;/keyword&gt;&lt;keyword&gt;Self Tolerance/physiology&lt;/keyword&gt;&lt;keyword&gt;T-Lymphocyte Subsets/*immunology&lt;/keyword&gt;&lt;/keywords&gt;&lt;dates&gt;&lt;year&gt;1994&lt;/year&gt;&lt;/dates&gt;&lt;isbn&gt;0732-0582 (Print)&amp;#xD;0732-0582 (Linking)&lt;/isbn&gt;&lt;accession-num&gt;8011301&lt;/accession-num&gt;&lt;urls&gt;&lt;related-urls&gt;&lt;url&gt;https://www.ncbi.nlm.nih.gov/pubmed/8011301&lt;/url&gt;&lt;/related-urls&gt;&lt;/urls&gt;&lt;electronic-resource-num&gt;10.1146/annurev.iy.12.040194.005015&lt;/electronic-resource-num&gt;&lt;/record&gt;&lt;/Cite&gt;&lt;/EndNote&gt;</w:instrText>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43</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in which danger/alarm signals were predicted to direct the development of immune responses. The pleiotropic actions of protease allergens lead to their supremacy in the hierarchy of allergenic proteins as initiators, facilitating both mono- and poly-sensitization to non-protease allergens from the same or other sources, respectively. Observational birth cohort studies provide a further perspective on the concept of an initiator allergen in identifying them as the entit(y)/(ies) responsible for the induction of the first IgE antibody response to a particular </w:t>
      </w:r>
      <w:r>
        <w:rPr>
          <w:rFonts w:ascii="Times New Roman" w:eastAsia="Times New Roman" w:hAnsi="Times New Roman" w:cs="Times New Roman"/>
          <w:sz w:val="24"/>
          <w:szCs w:val="24"/>
          <w:lang w:val="en-CA" w:bidi="th-TH"/>
        </w:rPr>
        <w:lastRenderedPageBreak/>
        <w:t xml:space="preserve">allergenic source. Der p 1 has been characterized as such by birth cohort studies, but it is clear that other potential initiators from established allergenic sources (eg HDM Der p 2 and Der p 23, pollen Phl p 1 or Bet v 1 and cat Fel d 1 allergens) lack protease activity </w:t>
      </w:r>
      <w:r>
        <w:rPr>
          <w:rFonts w:ascii="Times New Roman" w:eastAsia="Times New Roman" w:hAnsi="Times New Roman" w:cs="Times New Roman"/>
          <w:i/>
          <w:iCs/>
          <w:sz w:val="24"/>
          <w:szCs w:val="24"/>
          <w:lang w:val="en-CA" w:bidi="th-TH"/>
        </w:rPr>
        <w:t>per se</w:t>
      </w:r>
      <w:r>
        <w:rPr>
          <w:rFonts w:ascii="Times New Roman" w:eastAsia="Times New Roman" w:hAnsi="Times New Roman" w:cs="Times New Roman"/>
          <w:sz w:val="24"/>
          <w:szCs w:val="24"/>
          <w:lang w:val="en-CA" w:bidi="th-TH"/>
        </w:rPr>
        <w:t>.</w:t>
      </w:r>
      <w:r>
        <w:rPr>
          <w:rFonts w:ascii="Times New Roman" w:eastAsia="Times New Roman" w:hAnsi="Times New Roman" w:cs="Times New Roman"/>
          <w:sz w:val="24"/>
          <w:szCs w:val="24"/>
          <w:lang w:val="en-CA" w:bidi="th-TH"/>
        </w:rPr>
        <w:fldChar w:fldCharType="begin">
          <w:fldData xml:space="preserve">PEVuZE5vdGU+PENpdGU+PEF1dGhvcj5Qb3NhPC9BdXRob3I+PFllYXI+MjAxNzwvWWVhcj48UmVj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</w:fldData>
        </w:fldChar>
      </w:r>
      <w:r>
        <w:rPr>
          <w:rFonts w:ascii="Times New Roman" w:eastAsia="Times New Roman" w:hAnsi="Times New Roman" w:cs="Times New Roman"/>
          <w:sz w:val="24"/>
          <w:szCs w:val="24"/>
          <w:lang w:val="en-CA" w:bidi="th-TH"/>
        </w:rPr>
        <w:instrText xml:space="preserve"> ADDIN EN.CITE </w:instrText>
      </w:r>
      <w:r>
        <w:rPr>
          <w:rFonts w:ascii="Times New Roman" w:eastAsia="Times New Roman" w:hAnsi="Times New Roman" w:cs="Times New Roman"/>
          <w:sz w:val="24"/>
          <w:szCs w:val="24"/>
          <w:lang w:val="en-CA" w:bidi="th-TH"/>
        </w:rPr>
        <w:fldChar w:fldCharType="begin">
          <w:fldData xml:space="preserve">PEVuZE5vdGU+PENpdGU+PEF1dGhvcj5Qb3NhPC9BdXRob3I+PFllYXI+MjAxNzwvWWVhcj48UmVj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</w:fldData>
        </w:fldChar>
      </w:r>
      <w:r>
        <w:rPr>
          <w:rFonts w:ascii="Times New Roman" w:eastAsia="Times New Roman" w:hAnsi="Times New Roman" w:cs="Times New Roman"/>
          <w:sz w:val="24"/>
          <w:szCs w:val="24"/>
          <w:lang w:val="en-CA" w:bidi="th-TH"/>
        </w:rPr>
        <w:instrText xml:space="preserve"> ADDIN EN.CITE.DATA </w:instrText>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39,140,144</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While this picture might easily arise from their association with other allergenic or non-allergenic proteases, </w:t>
      </w:r>
      <w:r w:rsidRPr="00A72171">
        <w:rPr>
          <w:rFonts w:ascii="Times New Roman" w:eastAsia="Times New Roman" w:hAnsi="Times New Roman" w:cs="Times New Roman"/>
          <w:b/>
          <w:bCs/>
          <w:sz w:val="24"/>
          <w:szCs w:val="24"/>
          <w:lang w:val="en-CA" w:bidi="th-TH"/>
        </w:rPr>
        <w:t>these allergens are independently able to trigger pro-Th2 innate immune events. In this context, an important allergenic activity consists in the propensity of allergens to transport different lipid cargo</w:t>
      </w:r>
      <w:r>
        <w:rPr>
          <w:rFonts w:ascii="Times New Roman" w:eastAsia="Times New Roman" w:hAnsi="Times New Roman" w:cs="Times New Roman"/>
          <w:b/>
          <w:bCs/>
          <w:sz w:val="24"/>
          <w:szCs w:val="24"/>
          <w:lang w:val="en-CA" w:bidi="th-TH"/>
        </w:rPr>
        <w:t xml:space="preserve"> and t</w:t>
      </w:r>
      <w:r w:rsidRPr="00A72171">
        <w:rPr>
          <w:rFonts w:ascii="Times New Roman" w:eastAsia="Times New Roman" w:hAnsi="Times New Roman" w:cs="Times New Roman"/>
          <w:b/>
          <w:bCs/>
          <w:sz w:val="24"/>
          <w:szCs w:val="24"/>
          <w:lang w:val="en-CA" w:bidi="th-TH"/>
        </w:rPr>
        <w:t>heir lipid ligands could, in turn, mediate pro-Th2 TLR2/TLR4 signaling. Interestingly, Der p 2, Bet v 1 or Fel d 1 belong to families of lipid binding proteins and Der p 2 mediates TLR4- but also TLR2-dependent proinflammatory responses. The complexity of the allergen sensing</w:t>
      </w:r>
      <w:r>
        <w:rPr>
          <w:rFonts w:ascii="Times New Roman" w:eastAsia="Times New Roman" w:hAnsi="Times New Roman" w:cs="Times New Roman"/>
          <w:sz w:val="24"/>
          <w:szCs w:val="24"/>
          <w:lang w:val="en-CA" w:bidi="th-TH"/>
        </w:rPr>
        <w:t xml:space="preserve"> serves as a reminder that our understanding of the innate immune programming of allergy and its interaction with genetic predispositions remains rudimentary.</w:t>
      </w:r>
      <w:r>
        <w:rPr>
          <w:rFonts w:ascii="Times New Roman" w:eastAsia="Times New Roman" w:hAnsi="Times New Roman" w:cs="Times New Roman"/>
          <w:sz w:val="24"/>
          <w:szCs w:val="24"/>
          <w:lang w:val="en-CA" w:bidi="th-TH"/>
        </w:rPr>
        <w:fldChar w:fldCharType="begin">
          <w:fldData xml:space="preserve">PEVuZE5vdGU+PENpdGU+PEF1dGhvcj5DaHJ1c3pjejwvQXV0aG9yPjxZZWFyPjIwMjE8L1llYXI+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kyNDU1NDE8L2N1c3RvbTI+PGVsZWN0cm9uaWMtcmVzb3VyY2UtbnVtPjEwLjMz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</w:fldData>
        </w:fldChar>
      </w:r>
      <w:r>
        <w:rPr>
          <w:rFonts w:ascii="Times New Roman" w:eastAsia="Times New Roman" w:hAnsi="Times New Roman" w:cs="Times New Roman"/>
          <w:sz w:val="24"/>
          <w:szCs w:val="24"/>
          <w:lang w:val="en-CA" w:bidi="th-TH"/>
        </w:rPr>
        <w:instrText xml:space="preserve"> ADDIN EN.CITE </w:instrText>
      </w:r>
      <w:r>
        <w:rPr>
          <w:rFonts w:ascii="Times New Roman" w:eastAsia="Times New Roman" w:hAnsi="Times New Roman" w:cs="Times New Roman"/>
          <w:sz w:val="24"/>
          <w:szCs w:val="24"/>
          <w:lang w:val="en-CA" w:bidi="th-TH"/>
        </w:rPr>
        <w:fldChar w:fldCharType="begin">
          <w:fldData xml:space="preserve">PEVuZE5vdGU+PENpdGU+PEF1dGhvcj5DaHJ1c3pjejwvQXV0aG9yPjxZZWFyPjIwMjE8L1llYXI+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</w:fldData>
        </w:fldChar>
      </w:r>
      <w:r>
        <w:rPr>
          <w:rFonts w:ascii="Times New Roman" w:eastAsia="Times New Roman" w:hAnsi="Times New Roman" w:cs="Times New Roman"/>
          <w:sz w:val="24"/>
          <w:szCs w:val="24"/>
          <w:lang w:val="en-CA" w:bidi="th-TH"/>
        </w:rPr>
        <w:instrText xml:space="preserve"> ADDIN EN.CITE.DATA </w:instrText>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45-147</w:t>
      </w:r>
      <w:r>
        <w:rPr>
          <w:rFonts w:ascii="Times New Roman" w:eastAsia="Times New Roman" w:hAnsi="Times New Roman" w:cs="Times New Roman"/>
          <w:sz w:val="24"/>
          <w:szCs w:val="24"/>
          <w:lang w:val="en-CA" w:bidi="th-TH"/>
        </w:rPr>
        <w:fldChar w:fldCharType="end"/>
      </w:r>
    </w:p>
    <w:p w14:paraId="663BE0A5" w14:textId="77777777" w:rsidR="005B68C1" w:rsidRDefault="00702135">
      <w:pPr>
        <w:spacing w:line="480" w:lineRule="auto"/>
        <w:jc w:val="both"/>
        <w:rPr>
          <w:rFonts w:ascii="Times New Roman" w:hAnsi="Times New Roman" w:cs="Times New Roman"/>
          <w:strike/>
          <w:sz w:val="24"/>
          <w:szCs w:val="24"/>
        </w:rPr>
      </w:pPr>
      <w:r w:rsidRPr="005A28A2">
        <w:rPr>
          <w:rFonts w:ascii="Times New Roman" w:eastAsia="Times New Roman" w:hAnsi="Times New Roman" w:cs="Times New Roman"/>
          <w:sz w:val="24"/>
          <w:szCs w:val="24"/>
          <w:lang w:val="en-CA" w:bidi="th-TH"/>
        </w:rPr>
        <w:t>Despite all we have learned, our mechanistic understandings of how protease allergens induce the allergic response remains unresolved. Moreover, most of the data on protease allergens were focused on Der p 1 or proteolytically active HDM extracts, and it is presently unclear as to what extent these principles can be simply applied to other protease allergens. Adding to this uncertainty, many results have been reported using commercial or in-house allergen extracts. Producer-dependent differences in extract manufacturing can inevitably lead to variabilities in allergen composition and the preservation of crucial bioactivities, rendering data interpretation particularly challenging.</w:t>
      </w:r>
      <w:r w:rsidRPr="005A28A2">
        <w:rPr>
          <w:rFonts w:ascii="Times New Roman" w:eastAsia="Times New Roman" w:hAnsi="Times New Roman" w:cs="Times New Roman"/>
          <w:sz w:val="24"/>
          <w:szCs w:val="24"/>
          <w:lang w:val="en-CA" w:bidi="th-TH"/>
        </w:rPr>
        <w:fldChar w:fldCharType="begin">
          <w:fldData xml:space="preserve">PEVuZE5vdGU+PENpdGU+PEF1dGhvcj5KYWNxdWV0PC9BdXRob3I+PFllYXI+MjAyMTwvWWVhcj48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</w:fldData>
        </w:fldChar>
      </w:r>
      <w:r w:rsidRPr="005A28A2">
        <w:rPr>
          <w:rFonts w:ascii="Times New Roman" w:eastAsia="Times New Roman" w:hAnsi="Times New Roman" w:cs="Times New Roman"/>
          <w:sz w:val="24"/>
          <w:szCs w:val="24"/>
          <w:lang w:val="en-CA" w:bidi="th-TH"/>
        </w:rPr>
        <w:instrText xml:space="preserve"> ADDIN EN.CITE </w:instrText>
      </w:r>
      <w:r w:rsidRPr="005A28A2">
        <w:rPr>
          <w:rFonts w:ascii="Times New Roman" w:eastAsia="Times New Roman" w:hAnsi="Times New Roman" w:cs="Times New Roman"/>
          <w:sz w:val="24"/>
          <w:szCs w:val="24"/>
          <w:lang w:val="en-CA" w:bidi="th-TH"/>
        </w:rPr>
        <w:fldChar w:fldCharType="begin">
          <w:fldData xml:space="preserve">PEVuZE5vdGU+PENpdGU+PEF1dGhvcj5KYWNxdWV0PC9BdXRob3I+PFllYXI+MjAyMTwvWWVhcj48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</w:fldData>
        </w:fldChar>
      </w:r>
      <w:r w:rsidRPr="005A28A2">
        <w:rPr>
          <w:rFonts w:ascii="Times New Roman" w:eastAsia="Times New Roman" w:hAnsi="Times New Roman" w:cs="Times New Roman"/>
          <w:sz w:val="24"/>
          <w:szCs w:val="24"/>
          <w:lang w:val="en-CA" w:bidi="th-TH"/>
        </w:rPr>
        <w:instrText xml:space="preserve"> ADDIN EN.CITE.DATA </w:instrText>
      </w:r>
      <w:r w:rsidRPr="005A28A2">
        <w:rPr>
          <w:rFonts w:ascii="Times New Roman" w:eastAsia="Times New Roman" w:hAnsi="Times New Roman" w:cs="Times New Roman"/>
          <w:sz w:val="24"/>
          <w:szCs w:val="24"/>
          <w:lang w:val="en-CA" w:bidi="th-TH"/>
        </w:rPr>
      </w:r>
      <w:r w:rsidRPr="005A28A2">
        <w:rPr>
          <w:rFonts w:ascii="Times New Roman" w:eastAsia="Times New Roman" w:hAnsi="Times New Roman" w:cs="Times New Roman"/>
          <w:sz w:val="24"/>
          <w:szCs w:val="24"/>
          <w:lang w:val="en-CA" w:bidi="th-TH"/>
        </w:rPr>
        <w:fldChar w:fldCharType="end"/>
      </w:r>
      <w:r w:rsidRPr="005A28A2">
        <w:rPr>
          <w:rFonts w:ascii="Times New Roman" w:eastAsia="Times New Roman" w:hAnsi="Times New Roman" w:cs="Times New Roman"/>
          <w:sz w:val="24"/>
          <w:szCs w:val="24"/>
          <w:lang w:val="en-CA" w:bidi="th-TH"/>
        </w:rPr>
      </w:r>
      <w:r w:rsidRPr="005A28A2">
        <w:rPr>
          <w:rFonts w:ascii="Times New Roman" w:eastAsia="Times New Roman" w:hAnsi="Times New Roman" w:cs="Times New Roman"/>
          <w:sz w:val="24"/>
          <w:szCs w:val="24"/>
          <w:lang w:val="en-CA" w:bidi="th-TH"/>
        </w:rPr>
        <w:fldChar w:fldCharType="separate"/>
      </w:r>
      <w:r w:rsidRPr="005A28A2">
        <w:rPr>
          <w:rFonts w:ascii="Times New Roman" w:eastAsia="Times New Roman" w:hAnsi="Times New Roman" w:cs="Times New Roman"/>
          <w:sz w:val="24"/>
          <w:szCs w:val="24"/>
          <w:vertAlign w:val="superscript"/>
          <w:lang w:val="en-CA" w:bidi="th-TH"/>
        </w:rPr>
        <w:t>148-150</w:t>
      </w:r>
      <w:r w:rsidRPr="005A28A2">
        <w:rPr>
          <w:rFonts w:ascii="Times New Roman" w:eastAsia="Times New Roman" w:hAnsi="Times New Roman" w:cs="Times New Roman"/>
          <w:sz w:val="24"/>
          <w:szCs w:val="24"/>
          <w:lang w:val="en-CA" w:bidi="th-TH"/>
        </w:rPr>
        <w:fldChar w:fldCharType="end"/>
      </w:r>
      <w:r w:rsidRPr="005A28A2">
        <w:rPr>
          <w:rFonts w:ascii="Times New Roman" w:eastAsia="Times New Roman" w:hAnsi="Times New Roman" w:cs="Times New Roman"/>
          <w:sz w:val="24"/>
          <w:szCs w:val="24"/>
          <w:lang w:val="en-CA" w:bidi="th-TH"/>
        </w:rPr>
        <w:t xml:space="preserve"> Moreover, allergen extracts frequently contain allergens with lipid-binding properties and contaminating microbial compounds, both capable of generating similar allergic effects, but likely through different mechanisms clouding our ability to study any specific pathway. There is thus an urgent need for standardized allergen extract manufacturing which </w:t>
      </w:r>
      <w:r w:rsidRPr="005A28A2">
        <w:rPr>
          <w:rFonts w:ascii="Times New Roman" w:eastAsia="Times New Roman" w:hAnsi="Times New Roman" w:cs="Times New Roman"/>
          <w:sz w:val="24"/>
          <w:szCs w:val="24"/>
          <w:lang w:val="en-CA" w:bidi="th-TH"/>
        </w:rPr>
        <w:lastRenderedPageBreak/>
        <w:t>preserves protease activities to facilitate the comparison of data on the pro-allergic role of proteolytically active extracts, but also on the degradome of allergenic sources. Highly purified proteases from allergenic sources are needed to determine whether they can be classified as allergens (proteins eliciting IgE response) and to attribute their specific role in the allergic response unambiguously.</w:t>
      </w:r>
    </w:p>
    <w:p w14:paraId="22260817" w14:textId="77777777" w:rsidR="005B68C1" w:rsidRDefault="00702135">
      <w:pPr>
        <w:spacing w:after="0" w:line="480" w:lineRule="auto"/>
        <w:jc w:val="both"/>
        <w:rPr>
          <w:rFonts w:ascii="Times New Roman" w:eastAsia="Times New Roman" w:hAnsi="Times New Roman" w:cs="Times New Roman"/>
          <w:sz w:val="24"/>
          <w:szCs w:val="24"/>
          <w:lang w:val="en-CA" w:bidi="th-TH"/>
        </w:rPr>
      </w:pPr>
      <w:r>
        <w:rPr>
          <w:rFonts w:ascii="Times New Roman" w:eastAsia="Times New Roman" w:hAnsi="Times New Roman" w:cs="Times New Roman"/>
          <w:sz w:val="24"/>
          <w:szCs w:val="24"/>
          <w:lang w:val="en-CA" w:bidi="th-TH"/>
        </w:rPr>
        <w:t xml:space="preserve">Several important questions about protease allergens remain unanswered and must be dealt with through multiple areas of research (Box 2 and Fig.7). </w:t>
      </w:r>
    </w:p>
    <w:p w14:paraId="28110E48" w14:textId="77777777" w:rsidR="005B68C1" w:rsidRDefault="00702135">
      <w:pPr>
        <w:rPr>
          <w:rFonts w:ascii="Times New Roman" w:hAnsi="Times New Roman" w:cs="Times New Roman"/>
          <w:b/>
          <w:bCs/>
          <w:sz w:val="24"/>
          <w:szCs w:val="24"/>
        </w:rPr>
      </w:pPr>
      <w:r>
        <w:rPr>
          <w:rFonts w:ascii="Times New Roman" w:hAnsi="Times New Roman" w:cs="Times New Roman"/>
          <w:b/>
          <w:bCs/>
          <w:sz w:val="24"/>
          <w:szCs w:val="24"/>
        </w:rPr>
        <w:t>BOX 2 Future research perspectives</w:t>
      </w:r>
    </w:p>
    <w:p w14:paraId="315DB547" w14:textId="77777777" w:rsidR="005B68C1" w:rsidRDefault="00702135">
      <w:pPr>
        <w:pStyle w:val="ListParagraph"/>
        <w:numPr>
          <w:ilvl w:val="0"/>
          <w:numId w:val="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tandardization of allergen extracts manufacturing and protease allergen isolation to ensure comparative studies</w:t>
      </w:r>
    </w:p>
    <w:p w14:paraId="73002574" w14:textId="77777777" w:rsidR="005B68C1" w:rsidRDefault="00702135">
      <w:pPr>
        <w:pStyle w:val="ListParagraph"/>
        <w:numPr>
          <w:ilvl w:val="0"/>
          <w:numId w:val="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egradome analysis of allergen extracts for the complete identification of proteases</w:t>
      </w:r>
    </w:p>
    <w:p w14:paraId="67A9C9FA" w14:textId="77777777" w:rsidR="005B68C1" w:rsidRDefault="00702135">
      <w:pPr>
        <w:pStyle w:val="ListParagraph"/>
        <w:numPr>
          <w:ilvl w:val="0"/>
          <w:numId w:val="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gE binding and cross-linking assays to classify the isolated proteases as allergens</w:t>
      </w:r>
    </w:p>
    <w:p w14:paraId="77B658F4" w14:textId="77777777" w:rsidR="005B68C1" w:rsidRDefault="00702135">
      <w:pPr>
        <w:pStyle w:val="ListParagraph"/>
        <w:numPr>
          <w:ilvl w:val="0"/>
          <w:numId w:val="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horough characterization of protease allergens on innate immune activation</w:t>
      </w:r>
    </w:p>
    <w:p w14:paraId="297F8061" w14:textId="77777777" w:rsidR="005B68C1" w:rsidRDefault="00702135">
      <w:pPr>
        <w:pStyle w:val="ListParagraph"/>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egradomics approaches for the identification of protein substrates from immune, epithelial or neuronal cells</w:t>
      </w:r>
    </w:p>
    <w:p w14:paraId="1B6CC6E8" w14:textId="77777777" w:rsidR="005B68C1" w:rsidRDefault="00702135">
      <w:pPr>
        <w:pStyle w:val="ListParagraph"/>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ranscriptomic analysis for the elucidation of signaling pathways mediated by protease allergens</w:t>
      </w:r>
    </w:p>
    <w:p w14:paraId="37177891" w14:textId="77777777" w:rsidR="005B68C1" w:rsidRDefault="00702135">
      <w:pPr>
        <w:pStyle w:val="ListParagraph"/>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lucidation of the structure of identified protease allergens for the design of potent inhibitors and Preclinical/clinical evaluation of anti-protease protocols to treat allergic inflammation, </w:t>
      </w:r>
    </w:p>
    <w:p w14:paraId="1A7914B1" w14:textId="77777777" w:rsidR="005B68C1" w:rsidRDefault="00702135">
      <w:pPr>
        <w:pStyle w:val="ListParagraph"/>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ffect of protease allergens on host-microbe communication</w:t>
      </w:r>
    </w:p>
    <w:p w14:paraId="321B7EC0" w14:textId="77777777" w:rsidR="005B68C1" w:rsidRDefault="00702135">
      <w:pPr>
        <w:pStyle w:val="ListParagraph"/>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aturation of cellular protein targets by protease allergens (endogenous proteases, alarmin)</w:t>
      </w:r>
    </w:p>
    <w:p w14:paraId="63DA6B48" w14:textId="77777777" w:rsidR="005B68C1" w:rsidRDefault="00702135">
      <w:pPr>
        <w:pStyle w:val="ListParagraph"/>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mpact of protease activity on the stability of allergens in allergenic extracts.</w:t>
      </w:r>
    </w:p>
    <w:p w14:paraId="4D5299B3" w14:textId="77777777" w:rsidR="005B68C1" w:rsidRDefault="00702135">
      <w:pPr>
        <w:pStyle w:val="ListParagraph"/>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nteraction of protease and non-protease allergen signaling pathways, such as convergence in IL-33 maturation by the ripoptosome.</w:t>
      </w:r>
    </w:p>
    <w:p w14:paraId="74DF3B1F" w14:textId="51336FCF" w:rsidR="005B68C1" w:rsidRDefault="00702135">
      <w:pPr>
        <w:spacing w:after="0" w:line="480" w:lineRule="auto"/>
        <w:jc w:val="both"/>
        <w:rPr>
          <w:rFonts w:ascii="Times New Roman" w:eastAsia="Times New Roman" w:hAnsi="Times New Roman" w:cs="Times New Roman"/>
          <w:sz w:val="24"/>
          <w:szCs w:val="24"/>
          <w:lang w:val="en-CA" w:bidi="th-TH"/>
        </w:rPr>
      </w:pPr>
      <w:r>
        <w:rPr>
          <w:rFonts w:ascii="Times New Roman" w:eastAsia="Times New Roman" w:hAnsi="Times New Roman" w:cs="Times New Roman"/>
          <w:sz w:val="24"/>
          <w:szCs w:val="24"/>
          <w:lang w:val="en-CA" w:bidi="th-TH"/>
        </w:rPr>
        <w:t>The proteolytic degradation or activation of non-protease allergens co-existing with protease allergens are, to our knowledge, fully ignored. Cleavages of these could critically affect the stability, allergenicity and the antigen presentation of these non-protease allergens. Multi-OMIC approaches utilizing, in particular, single-cell transcriptomics and mass spectrometry-based proteomics would enable an extensive characterization of the signaling pathways activated by protease allergens and their protein substrate repertoire. The cleavage specificity of proteases could be determined from peptide library of FRET substrates by high-throughput screening, a method successfully used for Der p 1.</w:t>
      </w:r>
      <w:r>
        <w:rPr>
          <w:rFonts w:ascii="Times New Roman" w:eastAsia="Times New Roman" w:hAnsi="Times New Roman" w:cs="Times New Roman"/>
          <w:sz w:val="24"/>
          <w:szCs w:val="24"/>
          <w:lang w:val="en-CA" w:bidi="th-TH"/>
        </w:rPr>
        <w:fldChar w:fldCharType="begin">
          <w:fldData xml:space="preserve">PEVuZE5vdGU+PENpdGU+PEF1dGhvcj5KYWNxdWV0PC9BdXRob3I+PFllYXI+MjAxNzwvWWVhcj48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</w:fldData>
        </w:fldChar>
      </w:r>
      <w:r>
        <w:rPr>
          <w:rFonts w:ascii="Times New Roman" w:eastAsia="Times New Roman" w:hAnsi="Times New Roman" w:cs="Times New Roman"/>
          <w:sz w:val="24"/>
          <w:szCs w:val="24"/>
          <w:lang w:val="en-CA" w:bidi="th-TH"/>
        </w:rPr>
        <w:instrText xml:space="preserve"> ADDIN EN.CITE </w:instrText>
      </w:r>
      <w:r>
        <w:rPr>
          <w:rFonts w:ascii="Times New Roman" w:eastAsia="Times New Roman" w:hAnsi="Times New Roman" w:cs="Times New Roman"/>
          <w:sz w:val="24"/>
          <w:szCs w:val="24"/>
          <w:lang w:val="en-CA" w:bidi="th-TH"/>
        </w:rPr>
        <w:fldChar w:fldCharType="begin">
          <w:fldData xml:space="preserve">PEVuZE5vdGU+PENpdGU+PEF1dGhvcj5KYWNxdWV0PC9BdXRob3I+PFllYXI+MjAxNzwvWWVhcj48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</w:fldData>
        </w:fldChar>
      </w:r>
      <w:r>
        <w:rPr>
          <w:rFonts w:ascii="Times New Roman" w:eastAsia="Times New Roman" w:hAnsi="Times New Roman" w:cs="Times New Roman"/>
          <w:sz w:val="24"/>
          <w:szCs w:val="24"/>
          <w:lang w:val="en-CA" w:bidi="th-TH"/>
        </w:rPr>
        <w:instrText xml:space="preserve"> ADDIN EN.CITE.DATA </w:instrText>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51</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Alongside well-characterized and commonly used epithelial cell lines, protease-treated primary cell cultures could more closely mimics the exposure of epithelium to the natural allergens. However, heterogeneity in cellular composition complicates data interpretation.</w:t>
      </w:r>
      <w:r>
        <w:rPr>
          <w:rFonts w:ascii="Times New Roman" w:eastAsia="Times New Roman" w:hAnsi="Times New Roman" w:cs="Times New Roman"/>
          <w:sz w:val="24"/>
          <w:szCs w:val="24"/>
          <w:lang w:val="en-CA" w:bidi="th-TH"/>
        </w:rPr>
        <w:fldChar w:fldCharType="begin"/>
      </w:r>
      <w:r>
        <w:rPr>
          <w:rFonts w:ascii="Times New Roman" w:eastAsia="Times New Roman" w:hAnsi="Times New Roman" w:cs="Times New Roman"/>
          <w:sz w:val="24"/>
          <w:szCs w:val="24"/>
          <w:lang w:val="en-CA" w:bidi="th-TH"/>
        </w:rPr>
        <w:instrText xml:space="preserve"> ADDIN EN.CITE &lt;EndNote&gt;&lt;Cite&gt;&lt;Author&gt;Hewitt&lt;/Author&gt;&lt;Year&gt;2021&lt;/Year&gt;&lt;RecNum&gt;138&lt;/RecNum&gt;&lt;DisplayText&gt;&lt;style face="superscript"&gt;152&lt;/style&gt;&lt;/DisplayText&gt;&lt;record&gt;&lt;rec-number&gt;138&lt;/rec-number&gt;&lt;foreign-keys&gt;&lt;key app="EN" db-id="ev2fpxxar9evx1et9f3xxaz2ert9px2rtp5d" timestamp="1655444575"&gt;138&lt;/key&gt;&lt;/foreign-keys&gt;&lt;ref-type name="Journal Article"&gt;17&lt;/ref-type&gt;&lt;contributors&gt;&lt;authors&gt;&lt;author&gt;Hewitt, R. J.&lt;/author&gt;&lt;author&gt;Lloyd, C. M.&lt;/author&gt;&lt;/authors&gt;&lt;/contributors&gt;&lt;auth-address&gt;National Heart and Lung Institute, Imperial College London, London, UK.&amp;#xD;National Heart and Lung Institute, Imperial College London, London, UK. c.lloyd@imperial.ac.uk.&lt;/auth-address&gt;&lt;titles&gt;&lt;title&gt;Regulation of immune responses by the airway epithelial cell landscape&lt;/title&gt;&lt;secondary-title&gt;Nat Rev Immunol&lt;/secondary-title&gt;&lt;/titles&gt;&lt;periodical&gt;&lt;full-title&gt;Nat Rev Immunol&lt;/full-title&gt;&lt;/periodical&gt;&lt;pages&gt;347-362&lt;/pages&gt;&lt;volume&gt;21&lt;/volume&gt;&lt;number&gt;6&lt;/number&gt;&lt;edition&gt;20210113&lt;/edition&gt;&lt;keywords&gt;&lt;keyword&gt;Animals&lt;/keyword&gt;&lt;keyword&gt;Apoptosis/immunology&lt;/keyword&gt;&lt;keyword&gt;Cellular Microenvironment/genetics/immunology&lt;/keyword&gt;&lt;keyword&gt;Circadian Rhythm/genetics/immunology&lt;/keyword&gt;&lt;keyword&gt;Epithelial Cells/classification/immunology/metabolism&lt;/keyword&gt;&lt;keyword&gt;Genetic Markers&lt;/keyword&gt;&lt;keyword&gt;Humans&lt;/keyword&gt;&lt;keyword&gt;Immunologic Memory&lt;/keyword&gt;&lt;keyword&gt;Mice&lt;/keyword&gt;&lt;keyword&gt;*Models, Immunological&lt;/keyword&gt;&lt;keyword&gt;Neuroendocrine Cells/immunology/metabolism&lt;/keyword&gt;&lt;keyword&gt;Neuroimmunomodulation&lt;/keyword&gt;&lt;keyword&gt;RNA-Seq&lt;/keyword&gt;&lt;keyword&gt;Respiratory Mucosa/cytology/*immunology/metabolism&lt;/keyword&gt;&lt;keyword&gt;Single-Cell Analysis&lt;/keyword&gt;&lt;/keywords&gt;&lt;dates&gt;&lt;year&gt;2021&lt;/year&gt;&lt;pub-dates&gt;&lt;date&gt;Jun&lt;/date&gt;&lt;/pub-dates&gt;&lt;/dates&gt;&lt;isbn&gt;1474-1741 (Electronic)&amp;#xD;1474-1733 (Linking)&lt;/isbn&gt;&lt;accession-num&gt;33442032&lt;/accession-num&gt;&lt;urls&gt;&lt;related-urls&gt;&lt;url&gt;https://www.ncbi.nlm.nih.gov/pubmed/33442032&lt;/url&gt;&lt;/related-urls&gt;&lt;/urls&gt;&lt;custom2&gt;PMC7804588&lt;/custom2&gt;&lt;electronic-resource-num&gt;10.1038/s41577-020-00477-9&lt;/electronic-resource-num&gt;&lt;/record&gt;&lt;/Cite&gt;&lt;/EndNote&gt;</w:instrText>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52</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Of note, besides IL-33</w:t>
      </w:r>
      <w:r w:rsidR="00353E0C">
        <w:rPr>
          <w:rFonts w:ascii="Times New Roman" w:eastAsia="Times New Roman" w:hAnsi="Times New Roman" w:cs="Times New Roman"/>
          <w:sz w:val="24"/>
          <w:szCs w:val="24"/>
          <w:lang w:val="en-CA" w:bidi="th-TH"/>
        </w:rPr>
        <w:t xml:space="preserve"> </w:t>
      </w:r>
      <w:r>
        <w:rPr>
          <w:rFonts w:ascii="Times New Roman" w:eastAsia="Times New Roman" w:hAnsi="Times New Roman" w:cs="Times New Roman"/>
          <w:sz w:val="24"/>
          <w:szCs w:val="24"/>
          <w:lang w:val="en-CA" w:bidi="th-TH"/>
        </w:rPr>
        <w:t xml:space="preserve">other alarmins belonging to the IL-1 family similarly contain a protease sensor domain which could be cleaved by protease </w:t>
      </w:r>
      <w:r w:rsidRPr="00353E0C">
        <w:rPr>
          <w:rFonts w:ascii="Times New Roman" w:eastAsia="Times New Roman" w:hAnsi="Times New Roman" w:cs="Times New Roman"/>
          <w:b/>
          <w:bCs/>
          <w:sz w:val="24"/>
          <w:szCs w:val="24"/>
          <w:lang w:val="en-CA" w:bidi="th-TH"/>
        </w:rPr>
        <w:t>allergens</w:t>
      </w:r>
      <w:r w:rsidR="00353E0C" w:rsidRPr="00353E0C">
        <w:rPr>
          <w:rFonts w:ascii="Times New Roman" w:eastAsia="Times New Roman" w:hAnsi="Times New Roman" w:cs="Times New Roman"/>
          <w:b/>
          <w:bCs/>
          <w:sz w:val="24"/>
          <w:szCs w:val="24"/>
          <w:lang w:val="en-CA" w:bidi="th-TH"/>
        </w:rPr>
        <w:t xml:space="preserve">, as recently evidenced for </w:t>
      </w:r>
      <w:commentRangeStart w:id="14"/>
      <w:commentRangeStart w:id="15"/>
      <w:commentRangeStart w:id="16"/>
      <w:commentRangeStart w:id="17"/>
      <w:r w:rsidR="00353E0C" w:rsidRPr="00353E0C">
        <w:rPr>
          <w:rFonts w:ascii="Times New Roman" w:eastAsia="Times New Roman" w:hAnsi="Times New Roman" w:cs="Times New Roman"/>
          <w:b/>
          <w:bCs/>
          <w:sz w:val="24"/>
          <w:szCs w:val="24"/>
          <w:lang w:val="en-CA" w:bidi="th-TH"/>
        </w:rPr>
        <w:t>IL-1α and IL-36</w:t>
      </w:r>
      <w:commentRangeEnd w:id="14"/>
      <w:r w:rsidR="00353E0C" w:rsidRPr="00353E0C">
        <w:rPr>
          <w:rStyle w:val="CommentReference"/>
          <w:b/>
          <w:bCs/>
        </w:rPr>
        <w:commentReference w:id="14"/>
      </w:r>
      <w:commentRangeEnd w:id="15"/>
      <w:r w:rsidR="00157D6A">
        <w:rPr>
          <w:rStyle w:val="CommentReference"/>
        </w:rPr>
        <w:commentReference w:id="15"/>
      </w:r>
      <w:commentRangeEnd w:id="16"/>
      <w:r w:rsidR="009A3257">
        <w:rPr>
          <w:rStyle w:val="CommentReference"/>
        </w:rPr>
        <w:commentReference w:id="16"/>
      </w:r>
      <w:commentRangeEnd w:id="17"/>
      <w:r w:rsidR="007F72EB">
        <w:rPr>
          <w:rStyle w:val="CommentReference"/>
        </w:rPr>
        <w:commentReference w:id="17"/>
      </w:r>
      <w:r w:rsidR="00353E0C" w:rsidRPr="00353E0C">
        <w:rPr>
          <w:rFonts w:ascii="Times New Roman" w:eastAsia="Times New Roman" w:hAnsi="Times New Roman" w:cs="Times New Roman"/>
          <w:b/>
          <w:bCs/>
          <w:sz w:val="24"/>
          <w:szCs w:val="24"/>
          <w:lang w:val="en-CA" w:bidi="th-TH"/>
        </w:rPr>
        <w:t>,</w:t>
      </w:r>
      <w:r w:rsidRPr="00353E0C">
        <w:rPr>
          <w:rFonts w:ascii="Times New Roman" w:eastAsia="Times New Roman" w:hAnsi="Times New Roman" w:cs="Times New Roman"/>
          <w:b/>
          <w:bCs/>
          <w:sz w:val="24"/>
          <w:szCs w:val="24"/>
          <w:lang w:val="en-CA" w:bidi="th-TH"/>
        </w:rPr>
        <w:t>.</w:t>
      </w:r>
      <w:r>
        <w:rPr>
          <w:rFonts w:ascii="Times New Roman" w:eastAsia="Times New Roman" w:hAnsi="Times New Roman" w:cs="Times New Roman"/>
          <w:sz w:val="24"/>
          <w:szCs w:val="24"/>
          <w:lang w:val="en-CA" w:bidi="th-TH"/>
        </w:rPr>
        <w:t xml:space="preserve"> The mechanism of allergen sensing by RipIL-33 deserves attention.  The elucidation of the mechanism by which nociceptive neurons sense cysteine protease allergens directly (papain, HDM) is essential to our understanding of the neuron-immune interactions in allergic diseases. In this regard, </w:t>
      </w:r>
      <w:r w:rsidRPr="00CD47A7">
        <w:rPr>
          <w:rFonts w:ascii="Times New Roman" w:eastAsia="Times New Roman" w:hAnsi="Times New Roman" w:cs="Times New Roman"/>
          <w:b/>
          <w:bCs/>
          <w:sz w:val="24"/>
          <w:szCs w:val="24"/>
          <w:lang w:val="en-CA" w:bidi="th-TH"/>
        </w:rPr>
        <w:t>the</w:t>
      </w:r>
      <w:r>
        <w:rPr>
          <w:rFonts w:ascii="Times New Roman" w:eastAsia="Times New Roman" w:hAnsi="Times New Roman" w:cs="Times New Roman"/>
          <w:sz w:val="24"/>
          <w:szCs w:val="24"/>
          <w:lang w:val="en-CA" w:bidi="th-TH"/>
        </w:rPr>
        <w:t xml:space="preserve"> unanticipated effect of Der p 1 inhibitors </w:t>
      </w:r>
      <w:r w:rsidRPr="00CD47A7">
        <w:rPr>
          <w:rFonts w:ascii="Times New Roman" w:eastAsia="Times New Roman" w:hAnsi="Times New Roman" w:cs="Times New Roman"/>
          <w:b/>
          <w:bCs/>
          <w:sz w:val="24"/>
          <w:szCs w:val="24"/>
          <w:lang w:val="en-CA" w:bidi="th-TH"/>
        </w:rPr>
        <w:t xml:space="preserve">in attenuating </w:t>
      </w:r>
      <w:r>
        <w:rPr>
          <w:rFonts w:ascii="Times New Roman" w:eastAsia="Times New Roman" w:hAnsi="Times New Roman" w:cs="Times New Roman"/>
          <w:sz w:val="24"/>
          <w:szCs w:val="24"/>
          <w:lang w:val="en-CA" w:bidi="th-TH"/>
        </w:rPr>
        <w:t xml:space="preserve">acute allergic bronchoconstriction </w:t>
      </w:r>
      <w:r w:rsidRPr="00CD47A7">
        <w:rPr>
          <w:rFonts w:ascii="Times New Roman" w:eastAsia="Times New Roman" w:hAnsi="Times New Roman" w:cs="Times New Roman"/>
          <w:b/>
          <w:bCs/>
          <w:sz w:val="24"/>
          <w:szCs w:val="24"/>
          <w:lang w:val="en-CA" w:bidi="th-TH"/>
        </w:rPr>
        <w:t>is noteworthy</w:t>
      </w:r>
      <w:r>
        <w:rPr>
          <w:rFonts w:ascii="Times New Roman" w:eastAsia="Times New Roman" w:hAnsi="Times New Roman" w:cs="Times New Roman"/>
          <w:sz w:val="24"/>
          <w:szCs w:val="24"/>
          <w:lang w:val="en-CA" w:bidi="th-TH"/>
        </w:rPr>
        <w:t>.</w:t>
      </w:r>
      <w:r>
        <w:rPr>
          <w:rFonts w:ascii="Times New Roman" w:eastAsia="Times New Roman" w:hAnsi="Times New Roman" w:cs="Times New Roman"/>
          <w:sz w:val="24"/>
          <w:szCs w:val="24"/>
          <w:lang w:val="en-CA" w:bidi="th-TH"/>
        </w:rPr>
        <w:fldChar w:fldCharType="begin">
          <w:fldData xml:space="preserve">PEVuZE5vdGU+PENpdGU+PEF1dGhvcj5aaGFuZzwvQXV0aG9yPjxZZWFyPjIwMTg8L1llYXI+PFJl
Y051bT4xMDg8L1JlY051bT48RGlzcGxheVRleHQ+PHN0eWxlIGZhY2U9InN1cGVyc2NyaXB0Ij42
PC9zdHlsZT48L0Rpc3BsYXlUZXh0PjxyZWNvcmQ+PHJlYy1udW1iZXI+MTA4PC9yZWMtbnVtYmVy
Pjxmb3JlaWduLWtleXM+PGtleSBhcHA9IkVOIiBkYi1pZD0iZXYyZnB4eGFyOWV2eDFldDlmM3h4
YXoyZXJ0OXB4MnJ0cDVkIiB0aW1lc3RhbXA9IjE2NTUwNjcyMTIiPjEwOD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YXV0aC1hZGRyZXNzPkluc3RpdHV0ZSBmb3IgSW5mZWN0aW9uIGFuZCBJ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</w:fldData>
        </w:fldChar>
      </w:r>
      <w:r>
        <w:rPr>
          <w:rFonts w:ascii="Times New Roman" w:eastAsia="Times New Roman" w:hAnsi="Times New Roman" w:cs="Times New Roman"/>
          <w:sz w:val="24"/>
          <w:szCs w:val="24"/>
          <w:lang w:val="en-CA" w:bidi="th-TH"/>
        </w:rPr>
        <w:instrText xml:space="preserve"> ADDIN EN.CITE </w:instrText>
      </w:r>
      <w:r>
        <w:rPr>
          <w:rFonts w:ascii="Times New Roman" w:eastAsia="Times New Roman" w:hAnsi="Times New Roman" w:cs="Times New Roman"/>
          <w:sz w:val="24"/>
          <w:szCs w:val="24"/>
          <w:lang w:val="en-CA" w:bidi="th-TH"/>
        </w:rPr>
        <w:fldChar w:fldCharType="begin">
          <w:fldData xml:space="preserve">PEVuZE5vdGU+PENpdGU+PEF1dGhvcj5aaGFuZzwvQXV0aG9yPjxZZWFyPjIwMTg8L1llYXI+PFJl
Y051bT4xMDg8L1JlY051bT48RGlzcGxheVRleHQ+PHN0eWxlIGZhY2U9InN1cGVyc2NyaXB0Ij42
PC9zdHlsZT48L0Rpc3BsYXlUZXh0PjxyZWNvcmQ+PHJlYy1udW1iZXI+MTA4PC9yZWMtbnVtYmVy
Pjxmb3JlaWduLWtleXM+PGtleSBhcHA9IkVOIiBkYi1pZD0iZXYyZnB4eGFyOWV2eDFldDlmM3h4
YXoyZXJ0OXB4MnJ0cDVkIiB0aW1lc3RhbXA9IjE2NTUwNjcyMTIiPjEwOD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YXV0aC1hZGRyZXNzPkluc3RpdHV0ZSBmb3IgSW5mZWN0aW9uIGFuZCBJ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</w:fldData>
        </w:fldChar>
      </w:r>
      <w:r>
        <w:rPr>
          <w:rFonts w:ascii="Times New Roman" w:eastAsia="Times New Roman" w:hAnsi="Times New Roman" w:cs="Times New Roman"/>
          <w:sz w:val="24"/>
          <w:szCs w:val="24"/>
          <w:lang w:val="en-CA" w:bidi="th-TH"/>
        </w:rPr>
        <w:instrText xml:space="preserve"> ADDIN EN.CITE.DATA </w:instrText>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6</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Neuronal cell lines or induced-pluripotent stem cell (iPSCs)-derived neurons are urgently needed to replace the primary neurons which are challenging to isolate and culture. As skin, gut or airway epithelia are continuously interacting with endosymbiotic bacteria and pathogens,</w:t>
      </w:r>
      <w:r>
        <w:rPr>
          <w:rFonts w:ascii="Times New Roman" w:eastAsia="Times New Roman" w:hAnsi="Times New Roman" w:cs="Times New Roman"/>
          <w:sz w:val="24"/>
          <w:szCs w:val="24"/>
          <w:lang w:val="en-CA" w:bidi="th-TH"/>
        </w:rPr>
        <w:fldChar w:fldCharType="begin">
          <w:fldData xml:space="preserve">PEVuZE5vdGU+PENpdGU+PEF1dGhvcj5NY0NveTwvQXV0aG9yPjxZZWFyPjIwMTk8L1llYXI+PFJl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</w:fldData>
        </w:fldChar>
      </w:r>
      <w:r>
        <w:rPr>
          <w:rFonts w:ascii="Times New Roman" w:eastAsia="Times New Roman" w:hAnsi="Times New Roman" w:cs="Times New Roman"/>
          <w:sz w:val="24"/>
          <w:szCs w:val="24"/>
          <w:lang w:val="en-CA" w:bidi="th-TH"/>
        </w:rPr>
        <w:instrText xml:space="preserve"> ADDIN EN.CITE </w:instrText>
      </w:r>
      <w:r>
        <w:rPr>
          <w:rFonts w:ascii="Times New Roman" w:eastAsia="Times New Roman" w:hAnsi="Times New Roman" w:cs="Times New Roman"/>
          <w:sz w:val="24"/>
          <w:szCs w:val="24"/>
          <w:lang w:val="en-CA" w:bidi="th-TH"/>
        </w:rPr>
        <w:fldChar w:fldCharType="begin">
          <w:fldData xml:space="preserve">PEVuZE5vdGU+PENpdGU+PEF1dGhvcj5NY0NveTwvQXV0aG9yPjxZZWFyPjIwMTk8L1llYXI+PFJl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</w:fldData>
        </w:fldChar>
      </w:r>
      <w:r>
        <w:rPr>
          <w:rFonts w:ascii="Times New Roman" w:eastAsia="Times New Roman" w:hAnsi="Times New Roman" w:cs="Times New Roman"/>
          <w:sz w:val="24"/>
          <w:szCs w:val="24"/>
          <w:lang w:val="en-CA" w:bidi="th-TH"/>
        </w:rPr>
        <w:instrText xml:space="preserve"> ADDIN EN.CITE.DATA </w:instrText>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53</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it remains to be determined whether </w:t>
      </w:r>
      <w:r>
        <w:rPr>
          <w:rFonts w:ascii="Times New Roman" w:eastAsia="Times New Roman" w:hAnsi="Times New Roman" w:cs="Times New Roman"/>
          <w:sz w:val="24"/>
          <w:szCs w:val="24"/>
          <w:lang w:val="en-CA" w:bidi="th-TH"/>
        </w:rPr>
        <w:lastRenderedPageBreak/>
        <w:t xml:space="preserve">protease allergens, through cleavage of surface bacterial antigens, could modulate the microbiota and the virulence of pathogenic bacteria. The potentiation of infectivity of influenza or rhinovirus by HDM protease allergens </w:t>
      </w:r>
      <w:r>
        <w:rPr>
          <w:rFonts w:ascii="Times New Roman" w:eastAsia="Times New Roman" w:hAnsi="Times New Roman" w:cs="Times New Roman"/>
          <w:sz w:val="24"/>
          <w:szCs w:val="24"/>
          <w:lang w:val="en-CA" w:bidi="th-TH"/>
        </w:rPr>
        <w:fldChar w:fldCharType="begin">
          <w:fldData xml:space="preserve">PEVuZE5vdGU+PENpdGU+PEF1dGhvcj5Ba2Fpa2U8L0F1dGhvcj48WWVhcj4xOTk0PC9ZZWFyPjxS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</w:fldData>
        </w:fldChar>
      </w:r>
      <w:r>
        <w:rPr>
          <w:rFonts w:ascii="Times New Roman" w:eastAsia="Times New Roman" w:hAnsi="Times New Roman" w:cs="Times New Roman"/>
          <w:sz w:val="24"/>
          <w:szCs w:val="24"/>
          <w:lang w:val="en-CA" w:bidi="th-TH"/>
        </w:rPr>
        <w:instrText xml:space="preserve"> ADDIN EN.CITE </w:instrText>
      </w:r>
      <w:r>
        <w:rPr>
          <w:rFonts w:ascii="Times New Roman" w:eastAsia="Times New Roman" w:hAnsi="Times New Roman" w:cs="Times New Roman"/>
          <w:sz w:val="24"/>
          <w:szCs w:val="24"/>
          <w:lang w:val="en-CA" w:bidi="th-TH"/>
        </w:rPr>
        <w:fldChar w:fldCharType="begin">
          <w:fldData xml:space="preserve">PEVuZE5vdGU+PENpdGU+PEF1dGhvcj5Ba2Fpa2U8L0F1dGhvcj48WWVhcj4xOTk0PC9ZZWFyPjxS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</w:fldData>
        </w:fldChar>
      </w:r>
      <w:r>
        <w:rPr>
          <w:rFonts w:ascii="Times New Roman" w:eastAsia="Times New Roman" w:hAnsi="Times New Roman" w:cs="Times New Roman"/>
          <w:sz w:val="24"/>
          <w:szCs w:val="24"/>
          <w:lang w:val="en-CA" w:bidi="th-TH"/>
        </w:rPr>
        <w:instrText xml:space="preserve"> ADDIN EN.CITE.DATA </w:instrText>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83,154</w:t>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t xml:space="preserve"> should incite further investigation of the effects of allergenic proteases on the pathogenicity of respiratory viruses including SARS-CoV-2 for which proteolytic cleavage of the COVID-19 spike protein is essential for the virus to infect angiotensin converting enzyme-2 (ACE2)-expressing lung epithelial cells.</w:t>
      </w:r>
      <w:r>
        <w:rPr>
          <w:rFonts w:ascii="Times New Roman" w:eastAsia="Times New Roman" w:hAnsi="Times New Roman" w:cs="Times New Roman"/>
          <w:sz w:val="24"/>
          <w:szCs w:val="24"/>
          <w:lang w:val="en-CA" w:bidi="th-TH"/>
        </w:rPr>
        <w:fldChar w:fldCharType="begin">
          <w:fldData xml:space="preserve">PEVuZE5vdGU+PENpdGU+PEF1dGhvcj5XYWxsczwvQXV0aG9yPjxZZWFyPjIwMjA8L1llYXI+PFJl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==
</w:fldData>
        </w:fldChar>
      </w:r>
      <w:r>
        <w:rPr>
          <w:rFonts w:ascii="Times New Roman" w:eastAsia="Times New Roman" w:hAnsi="Times New Roman" w:cs="Times New Roman"/>
          <w:sz w:val="24"/>
          <w:szCs w:val="24"/>
          <w:lang w:val="en-CA" w:bidi="th-TH"/>
        </w:rPr>
        <w:instrText xml:space="preserve"> ADDIN EN.CITE </w:instrText>
      </w:r>
      <w:r>
        <w:rPr>
          <w:rFonts w:ascii="Times New Roman" w:eastAsia="Times New Roman" w:hAnsi="Times New Roman" w:cs="Times New Roman"/>
          <w:sz w:val="24"/>
          <w:szCs w:val="24"/>
          <w:lang w:val="en-CA" w:bidi="th-TH"/>
        </w:rPr>
        <w:fldChar w:fldCharType="begin">
          <w:fldData xml:space="preserve">PEVuZE5vdGU+PENpdGU+PEF1dGhvcj5XYWxsczwvQXV0aG9yPjxZZWFyPjIwMjA8L1llYXI+PFJl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==
</w:fldData>
        </w:fldChar>
      </w:r>
      <w:r>
        <w:rPr>
          <w:rFonts w:ascii="Times New Roman" w:eastAsia="Times New Roman" w:hAnsi="Times New Roman" w:cs="Times New Roman"/>
          <w:sz w:val="24"/>
          <w:szCs w:val="24"/>
          <w:lang w:val="en-CA" w:bidi="th-TH"/>
        </w:rPr>
        <w:instrText xml:space="preserve"> ADDIN EN.CITE.DATA </w:instrText>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end"/>
      </w:r>
      <w:r>
        <w:rPr>
          <w:rFonts w:ascii="Times New Roman" w:eastAsia="Times New Roman" w:hAnsi="Times New Roman" w:cs="Times New Roman"/>
          <w:sz w:val="24"/>
          <w:szCs w:val="24"/>
          <w:lang w:val="en-CA" w:bidi="th-TH"/>
        </w:rPr>
      </w:r>
      <w:r>
        <w:rPr>
          <w:rFonts w:ascii="Times New Roman" w:eastAsia="Times New Roman" w:hAnsi="Times New Roman" w:cs="Times New Roman"/>
          <w:sz w:val="24"/>
          <w:szCs w:val="24"/>
          <w:lang w:val="en-CA" w:bidi="th-TH"/>
        </w:rPr>
        <w:fldChar w:fldCharType="separate"/>
      </w:r>
      <w:r>
        <w:rPr>
          <w:rFonts w:ascii="Times New Roman" w:eastAsia="Times New Roman" w:hAnsi="Times New Roman" w:cs="Times New Roman"/>
          <w:sz w:val="24"/>
          <w:szCs w:val="24"/>
          <w:vertAlign w:val="superscript"/>
          <w:lang w:val="en-CA" w:bidi="th-TH"/>
        </w:rPr>
        <w:t>155</w:t>
      </w:r>
      <w:r>
        <w:rPr>
          <w:rFonts w:ascii="Times New Roman" w:eastAsia="Times New Roman" w:hAnsi="Times New Roman" w:cs="Times New Roman"/>
          <w:sz w:val="24"/>
          <w:szCs w:val="24"/>
          <w:lang w:val="en-CA" w:bidi="th-TH"/>
        </w:rPr>
        <w:fldChar w:fldCharType="end"/>
      </w:r>
    </w:p>
    <w:p w14:paraId="32EBFEF6" w14:textId="77777777" w:rsidR="005B68C1" w:rsidRPr="009A3257" w:rsidRDefault="00702135">
      <w:pPr>
        <w:pStyle w:val="pf0"/>
        <w:spacing w:line="480" w:lineRule="auto"/>
        <w:jc w:val="both"/>
        <w:rPr>
          <w:lang w:val="en-CA"/>
        </w:rPr>
      </w:pPr>
      <w:r w:rsidRPr="009A3257">
        <w:rPr>
          <w:lang w:val="en-CA"/>
        </w:rPr>
        <w:t>Structure-based design of specific inhibitors for protease allergens represents an innovative therapeutic intervention for the treatment of allergic diseases. Such an approach was adopted to design allergen delivery inhibitors (ADIs) against group 1 HDM cysteine protease allergens.</w:t>
      </w:r>
      <w:r w:rsidRPr="009A3257">
        <w:rPr>
          <w:lang w:val="en-CA"/>
        </w:rPr>
        <w:fldChar w:fldCharType="begin">
          <w:fldData xml:space="preserve">PEVuZE5vdGU+PENpdGU+PEF1dGhvcj5aaGFuZzwvQXV0aG9yPjxZZWFyPjIwMTg8L1llYXI+PFJl
Y051bT4xMDg8L1JlY051bT48RGlzcGxheVRleHQ+PHN0eWxlIGZhY2U9InN1cGVyc2NyaXB0Ij42
PC9zdHlsZT48L0Rpc3BsYXlUZXh0PjxyZWNvcmQ+PHJlYy1udW1iZXI+MTA4PC9yZWMtbnVtYmVy
Pjxmb3JlaWduLWtleXM+PGtleSBhcHA9IkVOIiBkYi1pZD0iZXYyZnB4eGFyOWV2eDFldDlmM3h4
YXoyZXJ0OXB4MnJ0cDVkIiB0aW1lc3RhbXA9IjE2NTUwNjcyMTIiPjEwOD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YXV0aC1hZGRyZXNzPkluc3RpdHV0ZSBmb3IgSW5mZWN0aW9uIGFuZCBJ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</w:fldData>
        </w:fldChar>
      </w:r>
      <w:r w:rsidRPr="009A3257">
        <w:rPr>
          <w:lang w:val="en-CA"/>
        </w:rPr>
        <w:instrText xml:space="preserve"> ADDIN EN.CITE </w:instrText>
      </w:r>
      <w:r w:rsidRPr="009A3257">
        <w:rPr>
          <w:lang w:val="en-CA"/>
        </w:rPr>
        <w:fldChar w:fldCharType="begin">
          <w:fldData xml:space="preserve">PEVuZE5vdGU+PENpdGU+PEF1dGhvcj5aaGFuZzwvQXV0aG9yPjxZZWFyPjIwMTg8L1llYXI+PFJl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</w:fldData>
        </w:fldChar>
      </w:r>
      <w:r w:rsidRPr="009A3257">
        <w:rPr>
          <w:lang w:val="en-CA"/>
        </w:rPr>
        <w:instrText xml:space="preserve"> ADDIN EN.CITE.DATA </w:instrText>
      </w:r>
      <w:r w:rsidRPr="009A3257">
        <w:rPr>
          <w:lang w:val="en-CA"/>
        </w:rPr>
      </w:r>
      <w:r w:rsidRPr="009A3257">
        <w:rPr>
          <w:lang w:val="en-CA"/>
        </w:rPr>
        <w:fldChar w:fldCharType="end"/>
      </w:r>
      <w:r w:rsidRPr="009A3257">
        <w:rPr>
          <w:lang w:val="en-CA"/>
        </w:rPr>
      </w:r>
      <w:r w:rsidRPr="009A3257">
        <w:rPr>
          <w:lang w:val="en-CA"/>
        </w:rPr>
        <w:fldChar w:fldCharType="separate"/>
      </w:r>
      <w:r w:rsidRPr="009A3257">
        <w:rPr>
          <w:vertAlign w:val="superscript"/>
          <w:lang w:val="en-CA"/>
        </w:rPr>
        <w:t>6</w:t>
      </w:r>
      <w:r w:rsidRPr="009A3257">
        <w:rPr>
          <w:lang w:val="en-CA"/>
        </w:rPr>
        <w:fldChar w:fldCharType="end"/>
      </w:r>
      <w:r w:rsidRPr="009A3257">
        <w:rPr>
          <w:lang w:val="en-CA"/>
        </w:rPr>
        <w:t xml:space="preserve"> Furthermore, epicutaneous application of inhibited papain was able to prevent Th2 inflammation in mice.</w:t>
      </w:r>
      <w:r w:rsidRPr="009A3257">
        <w:rPr>
          <w:lang w:val="en-CA"/>
        </w:rPr>
        <w:fldChar w:fldCharType="begin">
          <w:fldData xml:space="preserve">PEVuZE5vdGU+PENpdGU+PEF1dGhvcj5LdW5pbWluZTwvQXV0aG9yPjxZZWFyPjIwMjE8L1llYXI+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</w:fldData>
        </w:fldChar>
      </w:r>
      <w:r w:rsidRPr="009A3257">
        <w:rPr>
          <w:lang w:val="en-CA"/>
        </w:rPr>
        <w:instrText xml:space="preserve"> ADDIN EN.CITE </w:instrText>
      </w:r>
      <w:r w:rsidRPr="009A3257">
        <w:rPr>
          <w:lang w:val="en-CA"/>
        </w:rPr>
        <w:fldChar w:fldCharType="begin">
          <w:fldData xml:space="preserve">PEVuZE5vdGU+PENpdGU+PEF1dGhvcj5LdW5pbWluZTwvQXV0aG9yPjxZZWFyPjIwMjE8L1llYXI+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</w:fldData>
        </w:fldChar>
      </w:r>
      <w:r w:rsidRPr="009A3257">
        <w:rPr>
          <w:lang w:val="en-CA"/>
        </w:rPr>
        <w:instrText xml:space="preserve"> ADDIN EN.CITE.DATA </w:instrText>
      </w:r>
      <w:r w:rsidRPr="009A3257">
        <w:rPr>
          <w:lang w:val="en-CA"/>
        </w:rPr>
      </w:r>
      <w:r w:rsidRPr="009A3257">
        <w:rPr>
          <w:lang w:val="en-CA"/>
        </w:rPr>
        <w:fldChar w:fldCharType="end"/>
      </w:r>
      <w:r w:rsidRPr="009A3257">
        <w:rPr>
          <w:lang w:val="en-CA"/>
        </w:rPr>
      </w:r>
      <w:r w:rsidRPr="009A3257">
        <w:rPr>
          <w:lang w:val="en-CA"/>
        </w:rPr>
        <w:fldChar w:fldCharType="separate"/>
      </w:r>
      <w:r w:rsidRPr="009A3257">
        <w:rPr>
          <w:vertAlign w:val="superscript"/>
          <w:lang w:val="en-CA"/>
        </w:rPr>
        <w:t>156</w:t>
      </w:r>
      <w:r w:rsidRPr="009A3257">
        <w:rPr>
          <w:lang w:val="en-CA"/>
        </w:rPr>
        <w:fldChar w:fldCharType="end"/>
      </w:r>
      <w:r w:rsidRPr="009A3257">
        <w:rPr>
          <w:lang w:val="en-CA"/>
        </w:rPr>
        <w:t xml:space="preserve"> </w:t>
      </w:r>
    </w:p>
    <w:p w14:paraId="22A0F005" w14:textId="77777777" w:rsidR="005B68C1" w:rsidRPr="005A28A2" w:rsidRDefault="00702135" w:rsidP="009A3257">
      <w:pPr>
        <w:pStyle w:val="pf0"/>
        <w:spacing w:line="480" w:lineRule="auto"/>
        <w:jc w:val="both"/>
        <w:rPr>
          <w:highlight w:val="yellow"/>
          <w:lang w:val="en-CA"/>
        </w:rPr>
      </w:pPr>
      <w:r w:rsidRPr="009A3257">
        <w:rPr>
          <w:lang w:val="en-CA"/>
        </w:rPr>
        <w:t xml:space="preserve">Preclinical studies showed that pharmaceutically-developable Der p 1-specific ADI compounds </w:t>
      </w:r>
      <w:r w:rsidRPr="009A3257">
        <w:rPr>
          <w:rStyle w:val="cf01"/>
          <w:rFonts w:ascii="Times New Roman" w:hAnsi="Times New Roman" w:cs="Times New Roman"/>
          <w:sz w:val="24"/>
          <w:szCs w:val="24"/>
        </w:rPr>
        <w:t>prevented allergic sensitization; inhibited dendritic cell, B-lymphocyte and eosinophil recruitment to the airways; and attenuated bronchoconstriction.</w:t>
      </w:r>
      <w:r w:rsidRPr="009A3257">
        <w:rPr>
          <w:rStyle w:val="cf01"/>
          <w:rFonts w:ascii="Times New Roman" w:hAnsi="Times New Roman" w:cs="Times New Roman"/>
          <w:sz w:val="24"/>
          <w:szCs w:val="24"/>
        </w:rPr>
        <w:fldChar w:fldCharType="begin">
          <w:fldData xml:space="preserve">PEVuZE5vdGU+PENpdGU+PEF1dGhvcj5aaGFuZzwvQXV0aG9yPjxZZWFyPjIwMTg8L1llYXI+PFJl
Y051bT4xMDg8L1JlY051bT48RGlzcGxheVRleHQ+PHN0eWxlIGZhY2U9InN1cGVyc2NyaXB0Ij42
LDE1Nzwvc3R5bGU+PC9EaXNwbGF5VGV4dD48cmVjb3JkPjxyZWMtbnVtYmVyPjEwODwvcmVjLW51
bWJlcj48Zm9yZWlnbi1rZXlzPjxrZXkgYXBwPSJFTiIgZGItaWQ9ImV2MmZweHhhcjlldngxZXQ5
ZjN4eGF6MmVydDlweDJydHA1ZCIgdGltZXN0YW1wPSIxNjU1MDY3MjEyIj4xMDg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GF1dGgtYWRkcmVzcz5JbnN0aXR1dGUgZm9yIEluZmVjdGlvbiBh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</w:fldData>
        </w:fldChar>
      </w:r>
      <w:r w:rsidRPr="009A3257">
        <w:rPr>
          <w:rStyle w:val="cf01"/>
          <w:rFonts w:ascii="Times New Roman" w:hAnsi="Times New Roman" w:cs="Times New Roman"/>
          <w:sz w:val="24"/>
          <w:szCs w:val="24"/>
        </w:rPr>
        <w:instrText xml:space="preserve"> ADDIN EN.CITE </w:instrText>
      </w:r>
      <w:r w:rsidRPr="009A3257">
        <w:rPr>
          <w:rStyle w:val="cf01"/>
          <w:rFonts w:ascii="Times New Roman" w:hAnsi="Times New Roman" w:cs="Times New Roman"/>
          <w:sz w:val="24"/>
          <w:szCs w:val="24"/>
        </w:rPr>
        <w:fldChar w:fldCharType="begin">
          <w:fldData xml:space="preserve">PEVuZE5vdGU+PENpdGU+PEF1dGhvcj5aaGFuZzwvQXV0aG9yPjxZZWFyPjIwMTg8L1llYXI+PFJl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</w:fldData>
        </w:fldChar>
      </w:r>
      <w:r w:rsidRPr="009A3257">
        <w:rPr>
          <w:rStyle w:val="cf01"/>
          <w:rFonts w:ascii="Times New Roman" w:hAnsi="Times New Roman" w:cs="Times New Roman"/>
          <w:sz w:val="24"/>
          <w:szCs w:val="24"/>
        </w:rPr>
        <w:instrText xml:space="preserve"> ADDIN EN.CITE.DATA </w:instrText>
      </w:r>
      <w:r w:rsidRPr="009A3257">
        <w:rPr>
          <w:rStyle w:val="cf01"/>
          <w:rFonts w:ascii="Times New Roman" w:hAnsi="Times New Roman" w:cs="Times New Roman"/>
          <w:sz w:val="24"/>
          <w:szCs w:val="24"/>
        </w:rPr>
      </w:r>
      <w:r w:rsidRPr="009A3257">
        <w:rPr>
          <w:rStyle w:val="cf01"/>
          <w:rFonts w:ascii="Times New Roman" w:hAnsi="Times New Roman" w:cs="Times New Roman"/>
          <w:sz w:val="24"/>
          <w:szCs w:val="24"/>
        </w:rPr>
        <w:fldChar w:fldCharType="end"/>
      </w:r>
      <w:r w:rsidRPr="009A3257">
        <w:rPr>
          <w:rStyle w:val="cf01"/>
          <w:rFonts w:ascii="Times New Roman" w:hAnsi="Times New Roman" w:cs="Times New Roman"/>
          <w:sz w:val="24"/>
          <w:szCs w:val="24"/>
        </w:rPr>
      </w:r>
      <w:r w:rsidRPr="009A3257">
        <w:rPr>
          <w:rStyle w:val="cf01"/>
          <w:rFonts w:ascii="Times New Roman" w:hAnsi="Times New Roman" w:cs="Times New Roman"/>
          <w:sz w:val="24"/>
          <w:szCs w:val="24"/>
        </w:rPr>
        <w:fldChar w:fldCharType="separate"/>
      </w:r>
      <w:r w:rsidRPr="009A3257">
        <w:rPr>
          <w:rStyle w:val="cf01"/>
          <w:rFonts w:ascii="Times New Roman" w:hAnsi="Times New Roman" w:cs="Times New Roman"/>
          <w:sz w:val="24"/>
          <w:szCs w:val="24"/>
          <w:vertAlign w:val="superscript"/>
        </w:rPr>
        <w:t>6,157</w:t>
      </w:r>
      <w:r w:rsidRPr="009A3257">
        <w:rPr>
          <w:rStyle w:val="cf01"/>
          <w:rFonts w:ascii="Times New Roman" w:hAnsi="Times New Roman" w:cs="Times New Roman"/>
          <w:sz w:val="24"/>
          <w:szCs w:val="24"/>
        </w:rPr>
        <w:fldChar w:fldCharType="end"/>
      </w:r>
      <w:r w:rsidRPr="009A3257">
        <w:rPr>
          <w:lang w:val="en-CA"/>
        </w:rPr>
        <w:t xml:space="preserve"> These compounds have the credentials for dry powder delivery to the airways and provide durable protection against HDM challenge.</w:t>
      </w:r>
      <w:r w:rsidRPr="009A3257">
        <w:rPr>
          <w:vertAlign w:val="superscript"/>
          <w:lang w:val="en-CA"/>
        </w:rPr>
        <w:t>155</w:t>
      </w:r>
      <w:r w:rsidRPr="009A3257">
        <w:rPr>
          <w:lang w:val="en-CA"/>
        </w:rPr>
        <w:t xml:space="preserve"> Human trials will be needed to confirm the translation of these promising animal results to clinically significant efficacy in humans. </w:t>
      </w:r>
    </w:p>
    <w:p w14:paraId="044DAFBC" w14:textId="77777777" w:rsidR="005B68C1" w:rsidRDefault="00702135">
      <w:pPr>
        <w:rPr>
          <w:rFonts w:ascii="Times New Roman" w:eastAsia="Times New Roman" w:hAnsi="Times New Roman" w:cs="Times New Roman"/>
          <w:sz w:val="24"/>
          <w:szCs w:val="24"/>
          <w:lang w:val="en-CA" w:bidi="th-TH"/>
        </w:rPr>
      </w:pPr>
      <w:r>
        <w:rPr>
          <w:lang w:val="en-CA"/>
        </w:rPr>
        <w:br w:type="page"/>
      </w:r>
    </w:p>
    <w:p w14:paraId="335B71F3" w14:textId="77777777" w:rsidR="005B68C1" w:rsidRDefault="00702135">
      <w:pPr>
        <w:spacing w:line="480" w:lineRule="auto"/>
        <w:jc w:val="both"/>
        <w:rPr>
          <w:rFonts w:ascii="Times New Roman" w:hAnsi="Times New Roman" w:cs="Times New Roman"/>
          <w:b/>
          <w:bCs/>
          <w:sz w:val="24"/>
          <w:szCs w:val="24"/>
          <w:lang w:val="en-CA"/>
        </w:rPr>
      </w:pPr>
      <w:r>
        <w:rPr>
          <w:rFonts w:ascii="Times New Roman" w:hAnsi="Times New Roman" w:cs="Times New Roman"/>
          <w:b/>
          <w:bCs/>
          <w:sz w:val="24"/>
          <w:szCs w:val="24"/>
          <w:lang w:val="en-CA"/>
        </w:rPr>
        <w:lastRenderedPageBreak/>
        <w:t>References</w:t>
      </w:r>
    </w:p>
    <w:p w14:paraId="562F4906" w14:textId="77777777" w:rsidR="005B68C1" w:rsidRDefault="00702135">
      <w:pPr>
        <w:pStyle w:val="EndNoteBibliography"/>
        <w:spacing w:after="0"/>
      </w:pPr>
      <w:r>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EN.REFLIST </w:instrText>
      </w:r>
      <w:r>
        <w:rPr>
          <w:rFonts w:ascii="Times New Roman" w:hAnsi="Times New Roman" w:cs="Times New Roman"/>
          <w:sz w:val="24"/>
          <w:szCs w:val="24"/>
          <w:lang w:val="en-CA"/>
        </w:rPr>
        <w:fldChar w:fldCharType="separate"/>
      </w:r>
      <w:r>
        <w:t>1.</w:t>
      </w:r>
      <w:r>
        <w:tab/>
        <w:t xml:space="preserve">Akdis CA, Arkwright PD, Bruggen MC, et al. Type 2 immunity in the skin and lungs. </w:t>
      </w:r>
      <w:r>
        <w:rPr>
          <w:i/>
        </w:rPr>
        <w:t>Allergy</w:t>
      </w:r>
      <w:r>
        <w:t>. Jul 2020;75(7):1582-1605. doi:10.1111/all.14318</w:t>
      </w:r>
    </w:p>
    <w:p w14:paraId="6F114B89" w14:textId="77777777" w:rsidR="005B68C1" w:rsidRDefault="00702135">
      <w:pPr>
        <w:pStyle w:val="EndNoteBibliography"/>
        <w:spacing w:after="0"/>
      </w:pPr>
      <w:r>
        <w:rPr>
          <w:lang w:val="fr-FR"/>
        </w:rPr>
        <w:t>2.</w:t>
      </w:r>
      <w:r>
        <w:rPr>
          <w:lang w:val="fr-FR"/>
        </w:rPr>
        <w:tab/>
        <w:t xml:space="preserve">Caraballo L, Valenta R, Puerta L, et al. </w:t>
      </w:r>
      <w:r>
        <w:t xml:space="preserve">The allergenic activity and clinical impact of individual IgE-antibody binding molecules from indoor allergen sources. </w:t>
      </w:r>
      <w:r>
        <w:rPr>
          <w:i/>
        </w:rPr>
        <w:t>World Allergy Organ J</w:t>
      </w:r>
      <w:r>
        <w:t>. May 2020;13(5):100118. doi:10.1016/j.waojou.2020.100118</w:t>
      </w:r>
    </w:p>
    <w:p w14:paraId="058BB73E" w14:textId="77777777" w:rsidR="005B68C1" w:rsidRDefault="00702135">
      <w:pPr>
        <w:pStyle w:val="EndNoteBibliography"/>
        <w:spacing w:after="0"/>
      </w:pPr>
      <w:r>
        <w:t>3.</w:t>
      </w:r>
      <w:r>
        <w:tab/>
        <w:t xml:space="preserve">Sokol CL, Barton GM, Farr AG, Medzhitov R. A mechanism for the initiation of allergen-induced T helper type 2 responses. </w:t>
      </w:r>
      <w:r>
        <w:rPr>
          <w:i/>
        </w:rPr>
        <w:t>Nat Immunol</w:t>
      </w:r>
      <w:r>
        <w:t>. Mar 2008;9(3):310-8. doi:10.1038/ni1558</w:t>
      </w:r>
    </w:p>
    <w:p w14:paraId="5C016B5C" w14:textId="77777777" w:rsidR="005B68C1" w:rsidRDefault="00702135">
      <w:pPr>
        <w:pStyle w:val="EndNoteBibliography"/>
        <w:spacing w:after="0"/>
        <w:rPr>
          <w:lang w:val="fr-FR"/>
        </w:rPr>
      </w:pPr>
      <w:r>
        <w:t>4.</w:t>
      </w:r>
      <w:r>
        <w:tab/>
        <w:t xml:space="preserve">Kheradmand F, Kiss A, Xu J, Lee SH, Kolattukudy PE, Corry DB. A protease-activated pathway underlying Th cell type 2 activation and allergic lung disease. </w:t>
      </w:r>
      <w:r>
        <w:rPr>
          <w:i/>
          <w:lang w:val="fr-FR"/>
        </w:rPr>
        <w:t>J Immunol</w:t>
      </w:r>
      <w:r>
        <w:rPr>
          <w:lang w:val="fr-FR"/>
        </w:rPr>
        <w:t>. Nov 15 2002;169(10):5904-11. doi:10.4049/jimmunol.169.10.5904</w:t>
      </w:r>
    </w:p>
    <w:p w14:paraId="3D809E36" w14:textId="77777777" w:rsidR="005B68C1" w:rsidRDefault="00702135">
      <w:pPr>
        <w:pStyle w:val="EndNoteBibliography"/>
        <w:spacing w:after="0"/>
      </w:pPr>
      <w:r>
        <w:rPr>
          <w:lang w:val="fr-FR"/>
        </w:rPr>
        <w:t>5.</w:t>
      </w:r>
      <w:r>
        <w:rPr>
          <w:lang w:val="fr-FR"/>
        </w:rPr>
        <w:tab/>
        <w:t xml:space="preserve">Phipps S, Lam CE, Kaiko GE, et al. </w:t>
      </w:r>
      <w:r>
        <w:t xml:space="preserve">Toll/IL-1 signaling is critical for house dust mite-specific helper T cell type 2 and type 17 [corrected] responses. </w:t>
      </w:r>
      <w:r>
        <w:rPr>
          <w:i/>
        </w:rPr>
        <w:t>Am J Respir Crit Care Med</w:t>
      </w:r>
      <w:r>
        <w:t>. May 15 2009;179(10):883-93. doi:10.1164/rccm.200806-974OC</w:t>
      </w:r>
    </w:p>
    <w:p w14:paraId="0A4245C7" w14:textId="77777777" w:rsidR="005B68C1" w:rsidRDefault="00702135">
      <w:pPr>
        <w:pStyle w:val="EndNoteBibliography"/>
        <w:spacing w:after="0"/>
        <w:rPr>
          <w:lang w:val="fr-FR"/>
        </w:rPr>
      </w:pPr>
      <w:r>
        <w:t>6.</w:t>
      </w:r>
      <w:r>
        <w:tab/>
        <w:t xml:space="preserve">Zhang J, Chen J, Newton GK, Perrior TR, Robinson C. Allergen Delivery Inhibitors: A Rationale for Targeting Sentinel Innate Immune Signaling of Group 1 House Dust Mite Allergens through Structure-Based Protease Inhibitor Design. </w:t>
      </w:r>
      <w:r>
        <w:rPr>
          <w:i/>
          <w:lang w:val="fr-FR"/>
        </w:rPr>
        <w:t>Mol Pharmacol</w:t>
      </w:r>
      <w:r>
        <w:rPr>
          <w:lang w:val="fr-FR"/>
        </w:rPr>
        <w:t>. Sep 2018;94(3):1007-1030. doi:10.1124/mol.118.112730</w:t>
      </w:r>
    </w:p>
    <w:p w14:paraId="2B7B93B3" w14:textId="77777777" w:rsidR="005B68C1" w:rsidRDefault="00702135">
      <w:pPr>
        <w:pStyle w:val="EndNoteBibliography"/>
        <w:spacing w:after="0"/>
      </w:pPr>
      <w:r>
        <w:rPr>
          <w:lang w:val="fr-FR"/>
        </w:rPr>
        <w:t>7.</w:t>
      </w:r>
      <w:r>
        <w:rPr>
          <w:lang w:val="fr-FR"/>
        </w:rPr>
        <w:tab/>
        <w:t xml:space="preserve">Zhang J, Chen J, Zuo J, et al. </w:t>
      </w:r>
      <w:r>
        <w:t xml:space="preserve">Allergen Delivery Inhibitors: Characterisation of Potent and Selective Inhibitors of Der p 1 and Their Attenuation of Airway Responses to House Dust Mite Allergens. </w:t>
      </w:r>
      <w:r>
        <w:rPr>
          <w:i/>
        </w:rPr>
        <w:t>Int J Mol Sci</w:t>
      </w:r>
      <w:r>
        <w:t>. Oct 15 2018;19(10):1-34. doi:10.3390/ijms19103166</w:t>
      </w:r>
    </w:p>
    <w:p w14:paraId="3EDDFA8A" w14:textId="77777777" w:rsidR="005B68C1" w:rsidRDefault="00702135">
      <w:pPr>
        <w:pStyle w:val="EndNoteBibliography"/>
        <w:spacing w:after="0"/>
      </w:pPr>
      <w:r>
        <w:t>8.</w:t>
      </w:r>
      <w:r>
        <w:tab/>
        <w:t xml:space="preserve">Kamijo S, Takeda H, Tokura T, et al. IL-33-mediated innate response and adaptive immune cells contribute to maximum responses of protease allergen-induced allergic airway inflammation. </w:t>
      </w:r>
      <w:r>
        <w:rPr>
          <w:i/>
        </w:rPr>
        <w:t>J Immunol</w:t>
      </w:r>
      <w:r>
        <w:t>. May 1 2013;190(9):4489-99. doi:10.4049/jimmunol.1201212</w:t>
      </w:r>
    </w:p>
    <w:p w14:paraId="64E16908" w14:textId="77777777" w:rsidR="005B68C1" w:rsidRDefault="00702135">
      <w:pPr>
        <w:pStyle w:val="EndNoteBibliography"/>
        <w:spacing w:after="0"/>
        <w:rPr>
          <w:lang w:val="fr-FR"/>
        </w:rPr>
      </w:pPr>
      <w:r>
        <w:t>9.</w:t>
      </w:r>
      <w:r>
        <w:tab/>
        <w:t xml:space="preserve">Kukreja N, Sridhara S, Singh BP, Arora N. Effect of proteolytic activity of Epicoccum purpurascens major allergen, Epi p 1 in allergic inflammation. </w:t>
      </w:r>
      <w:r>
        <w:rPr>
          <w:i/>
          <w:lang w:val="fr-FR"/>
        </w:rPr>
        <w:t>Clin Exp Immunol</w:t>
      </w:r>
      <w:r>
        <w:rPr>
          <w:lang w:val="fr-FR"/>
        </w:rPr>
        <w:t>. Nov 2008;154(2):162-71. doi:10.1111/j.1365-2249.2008.03762.x</w:t>
      </w:r>
    </w:p>
    <w:p w14:paraId="36873D23" w14:textId="77777777" w:rsidR="005B68C1" w:rsidRDefault="00702135">
      <w:pPr>
        <w:pStyle w:val="EndNoteBibliography"/>
        <w:spacing w:after="0"/>
      </w:pPr>
      <w:r>
        <w:rPr>
          <w:lang w:val="fr-FR"/>
        </w:rPr>
        <w:t>10.</w:t>
      </w:r>
      <w:r>
        <w:rPr>
          <w:lang w:val="fr-FR"/>
        </w:rPr>
        <w:tab/>
        <w:t xml:space="preserve">Shimura S, Takai T, Iida H, et al. </w:t>
      </w:r>
      <w:r>
        <w:t xml:space="preserve">Epicutaneous Allergic Sensitization by Cooperation between Allergen Protease Activity and Mechanical Skin Barrier Damage in Mice. </w:t>
      </w:r>
      <w:r>
        <w:rPr>
          <w:i/>
        </w:rPr>
        <w:t>J Invest Dermatol</w:t>
      </w:r>
      <w:r>
        <w:t>. Jul 2016;136(7):1408-1417. doi:10.1016/j.jid.2016.02.810</w:t>
      </w:r>
    </w:p>
    <w:p w14:paraId="7D412A66" w14:textId="77777777" w:rsidR="005B68C1" w:rsidRDefault="00702135">
      <w:pPr>
        <w:pStyle w:val="EndNoteBibliography"/>
        <w:spacing w:after="0"/>
      </w:pPr>
      <w:r>
        <w:t>11.</w:t>
      </w:r>
      <w:r>
        <w:tab/>
        <w:t xml:space="preserve">Sudha VT, Arora N, Gaur SN, Pasha S, Singh BP. Identification of a serine protease as a major allergen (Per a 10) of Periplaneta americana. </w:t>
      </w:r>
      <w:r>
        <w:rPr>
          <w:i/>
        </w:rPr>
        <w:t>Allergy</w:t>
      </w:r>
      <w:r>
        <w:t>. Jun 2008;63(6):768-76. doi:10.1111/j.1398-9995.2007.01602.x</w:t>
      </w:r>
    </w:p>
    <w:p w14:paraId="48047E38" w14:textId="77777777" w:rsidR="005B68C1" w:rsidRDefault="00702135">
      <w:pPr>
        <w:pStyle w:val="EndNoteBibliography"/>
        <w:spacing w:after="0"/>
      </w:pPr>
      <w:r>
        <w:t>12.</w:t>
      </w:r>
      <w:r>
        <w:tab/>
        <w:t xml:space="preserve">Tripathi P, Kukreja N, Singh BP, Arora N. Serine protease activity of Cur l 1 from Curvularia lunata augments Th2 response in mice. </w:t>
      </w:r>
      <w:r>
        <w:rPr>
          <w:i/>
        </w:rPr>
        <w:t>J Clin Immunol</w:t>
      </w:r>
      <w:r>
        <w:t>. May 2009;29(3):292-302. doi:10.1007/s10875-008-9261-9</w:t>
      </w:r>
    </w:p>
    <w:p w14:paraId="6F6B0B39" w14:textId="77777777" w:rsidR="005B68C1" w:rsidRDefault="00702135">
      <w:pPr>
        <w:pStyle w:val="EndNoteBibliography"/>
        <w:spacing w:after="0"/>
      </w:pPr>
      <w:r>
        <w:t>13.</w:t>
      </w:r>
      <w:r>
        <w:tab/>
        <w:t xml:space="preserve">Schiffers C, Hristova M, Habibovic A, et al. The Transient Receptor Potential Channel Vanilloid 1 Is Critical in Innate Airway Epithelial Responses to Protease Allergens. </w:t>
      </w:r>
      <w:r>
        <w:rPr>
          <w:i/>
        </w:rPr>
        <w:t>Am J Respir Cell Mol Biol</w:t>
      </w:r>
      <w:r>
        <w:t>. Aug 2020;63(2):198-208. doi:10.1165/rcmb.2019-0170OC</w:t>
      </w:r>
    </w:p>
    <w:p w14:paraId="789A8496" w14:textId="77777777" w:rsidR="005B68C1" w:rsidRDefault="00702135">
      <w:pPr>
        <w:pStyle w:val="EndNoteBibliography"/>
        <w:spacing w:after="0"/>
      </w:pPr>
      <w:r>
        <w:t>14.</w:t>
      </w:r>
      <w:r>
        <w:tab/>
        <w:t xml:space="preserve">Yu HS, Angkasekwinai P, Chang SH, Chung Y, Dong C. Protease allergens induce the expression of IL-25 via Erk and p38 MAPK pathway. </w:t>
      </w:r>
      <w:r>
        <w:rPr>
          <w:i/>
        </w:rPr>
        <w:t>J Korean Med Sci</w:t>
      </w:r>
      <w:r>
        <w:t>. Jun 2010;25(6):829-34. doi:10.3346/jkms.2010.25.6.829</w:t>
      </w:r>
    </w:p>
    <w:p w14:paraId="5ADD6A7F" w14:textId="77777777" w:rsidR="005B68C1" w:rsidRDefault="00702135">
      <w:pPr>
        <w:pStyle w:val="EndNoteBibliography"/>
        <w:spacing w:after="0"/>
      </w:pPr>
      <w:r>
        <w:t>15.</w:t>
      </w:r>
      <w:r>
        <w:tab/>
        <w:t xml:space="preserve">Wang YJ, Yu SJ, Tsai JJ, Yu CH, Liao EC. Antagonism of Protease Activated Receptor-2 by GB88 Reduces Inflammation Triggered by Protease Allergen Tyr-p3. </w:t>
      </w:r>
      <w:r>
        <w:rPr>
          <w:i/>
        </w:rPr>
        <w:t>Front Immunol</w:t>
      </w:r>
      <w:r>
        <w:t>. 2021;12:557433. doi:10.3389/fimmu.2021.557433</w:t>
      </w:r>
    </w:p>
    <w:p w14:paraId="7B4B7BA6" w14:textId="77777777" w:rsidR="005B68C1" w:rsidRDefault="00702135">
      <w:pPr>
        <w:pStyle w:val="EndNoteBibliography"/>
        <w:spacing w:after="0"/>
      </w:pPr>
      <w:r>
        <w:lastRenderedPageBreak/>
        <w:t>16.</w:t>
      </w:r>
      <w:r>
        <w:tab/>
        <w:t xml:space="preserve">Rosenstein RK, Bezbradica JS, Yu S, Medzhitov R. Signaling pathways activated by a protease allergen in basophils. </w:t>
      </w:r>
      <w:r>
        <w:rPr>
          <w:i/>
        </w:rPr>
        <w:t>Proc Natl Acad Sci U S A</w:t>
      </w:r>
      <w:r>
        <w:t>. Nov 18 2014;111(46):E4963-71. doi:10.1073/pnas.1418959111</w:t>
      </w:r>
    </w:p>
    <w:p w14:paraId="19D396A1" w14:textId="77777777" w:rsidR="005B68C1" w:rsidRDefault="00702135">
      <w:pPr>
        <w:pStyle w:val="EndNoteBibliography"/>
        <w:spacing w:after="0"/>
        <w:rPr>
          <w:lang w:val="fr-FR"/>
        </w:rPr>
      </w:pPr>
      <w:r>
        <w:t>17.</w:t>
      </w:r>
      <w:r>
        <w:tab/>
        <w:t xml:space="preserve">Lin YP, Nelson C, Kramer H, Parekh AB. The Allergen Der p3 from House Dust Mite Stimulates Store-Operated Ca(2+) Channels and Mast Cell Migration through PAR4 Receptors. </w:t>
      </w:r>
      <w:r>
        <w:rPr>
          <w:i/>
          <w:lang w:val="fr-FR"/>
        </w:rPr>
        <w:t>Mol Cell</w:t>
      </w:r>
      <w:r>
        <w:rPr>
          <w:lang w:val="fr-FR"/>
        </w:rPr>
        <w:t>. Apr 19 2018;70(2):228-241 e5. doi:10.1016/j.molcel.2018.03.025</w:t>
      </w:r>
    </w:p>
    <w:p w14:paraId="654653C3" w14:textId="77777777" w:rsidR="005B68C1" w:rsidRDefault="00702135">
      <w:pPr>
        <w:pStyle w:val="EndNoteBibliography"/>
        <w:spacing w:after="0"/>
        <w:rPr>
          <w:lang w:val="fr-FR"/>
        </w:rPr>
      </w:pPr>
      <w:r>
        <w:rPr>
          <w:lang w:val="fr-FR"/>
        </w:rPr>
        <w:t>18.</w:t>
      </w:r>
      <w:r>
        <w:rPr>
          <w:lang w:val="fr-FR"/>
        </w:rPr>
        <w:tab/>
        <w:t xml:space="preserve">Li B, Zou Z, Meng F, et al. </w:t>
      </w:r>
      <w:r>
        <w:t xml:space="preserve">Dust mite-derived Der f 3 activates a pro-inflammatory program in airway epithelial cells via PAR-1 and PAR-2. </w:t>
      </w:r>
      <w:r>
        <w:rPr>
          <w:i/>
          <w:lang w:val="fr-FR"/>
        </w:rPr>
        <w:t>Mol Immunol</w:t>
      </w:r>
      <w:r>
        <w:rPr>
          <w:lang w:val="fr-FR"/>
        </w:rPr>
        <w:t>. May 2019;109:1-11. doi:10.1016/j.molimm.2019.02.018</w:t>
      </w:r>
    </w:p>
    <w:p w14:paraId="56083F4C" w14:textId="77777777" w:rsidR="005B68C1" w:rsidRDefault="00702135">
      <w:pPr>
        <w:pStyle w:val="EndNoteBibliography"/>
        <w:spacing w:after="0"/>
      </w:pPr>
      <w:r>
        <w:rPr>
          <w:lang w:val="fr-FR"/>
        </w:rPr>
        <w:t>19.</w:t>
      </w:r>
      <w:r>
        <w:rPr>
          <w:lang w:val="fr-FR"/>
        </w:rPr>
        <w:tab/>
        <w:t xml:space="preserve">Fattouh R, Pouladi MA, Alvarez D, et al. </w:t>
      </w:r>
      <w:r>
        <w:t xml:space="preserve">House dust mite facilitates ovalbumin-specific allergic sensitization and airway inflammation. </w:t>
      </w:r>
      <w:r>
        <w:rPr>
          <w:i/>
        </w:rPr>
        <w:t>Am J Respir Crit Care Med</w:t>
      </w:r>
      <w:r>
        <w:t>. Aug 1 2005;172(3):314-21. doi:10.1164/rccm.200502-198OC</w:t>
      </w:r>
    </w:p>
    <w:p w14:paraId="15713030" w14:textId="77777777" w:rsidR="005B68C1" w:rsidRDefault="00702135">
      <w:pPr>
        <w:pStyle w:val="EndNoteBibliography"/>
        <w:spacing w:after="0"/>
        <w:rPr>
          <w:lang w:val="fr-FR"/>
        </w:rPr>
      </w:pPr>
      <w:r>
        <w:t>20.</w:t>
      </w:r>
      <w:r>
        <w:tab/>
        <w:t xml:space="preserve">Sudha VT, Arora N, Singh BP. Serine protease activity of Per a 10 augments allergen-induced airway inflammation in a mouse model. </w:t>
      </w:r>
      <w:r>
        <w:rPr>
          <w:i/>
          <w:lang w:val="fr-FR"/>
        </w:rPr>
        <w:t>Eur J Clin Invest</w:t>
      </w:r>
      <w:r>
        <w:rPr>
          <w:lang w:val="fr-FR"/>
        </w:rPr>
        <w:t>. Jun 2009;39(6):507-16. doi:10.1111/j.1365-2362.2009.02112.x</w:t>
      </w:r>
    </w:p>
    <w:p w14:paraId="3252524B" w14:textId="77777777" w:rsidR="005B68C1" w:rsidRDefault="00702135">
      <w:pPr>
        <w:pStyle w:val="EndNoteBibliography"/>
        <w:spacing w:after="0"/>
        <w:rPr>
          <w:lang w:val="fr-FR"/>
        </w:rPr>
      </w:pPr>
      <w:r>
        <w:rPr>
          <w:lang w:val="fr-FR"/>
        </w:rPr>
        <w:t>21.</w:t>
      </w:r>
      <w:r>
        <w:rPr>
          <w:lang w:val="fr-FR"/>
        </w:rPr>
        <w:tab/>
        <w:t xml:space="preserve">Togbe D, Fauconnier L, Madouri F, et al. </w:t>
      </w:r>
      <w:r>
        <w:t xml:space="preserve">Thymic Stromal Lymphopoietin Enhances Th2/Th22 and Reduces IL-17A in Protease-Allergen-Induced Airways Inflammation. </w:t>
      </w:r>
      <w:r>
        <w:rPr>
          <w:i/>
          <w:lang w:val="fr-FR"/>
        </w:rPr>
        <w:t>ISRN Allergy</w:t>
      </w:r>
      <w:r>
        <w:rPr>
          <w:lang w:val="fr-FR"/>
        </w:rPr>
        <w:t>. 2013;2013:971036. doi:10.1155/2013/971036</w:t>
      </w:r>
    </w:p>
    <w:p w14:paraId="1B2BCB35" w14:textId="77777777" w:rsidR="005B68C1" w:rsidRDefault="00702135">
      <w:pPr>
        <w:pStyle w:val="EndNoteBibliography"/>
        <w:spacing w:after="0"/>
      </w:pPr>
      <w:r>
        <w:rPr>
          <w:lang w:val="fr-FR"/>
        </w:rPr>
        <w:t>22.</w:t>
      </w:r>
      <w:r>
        <w:rPr>
          <w:lang w:val="fr-FR"/>
        </w:rPr>
        <w:tab/>
        <w:t xml:space="preserve">Perner C, Flayer CH, Zhu X, et al. </w:t>
      </w:r>
      <w:r>
        <w:t xml:space="preserve">Substance P Release by Sensory Neurons Triggers Dendritic Cell Migration and Initiates the Type-2 Immune Response to Allergens. </w:t>
      </w:r>
      <w:r>
        <w:rPr>
          <w:i/>
        </w:rPr>
        <w:t>Immunity</w:t>
      </w:r>
      <w:r>
        <w:t>. Nov 17 2020;53(5):1063-1077 e7. doi:10.1016/j.immuni.2020.10.001</w:t>
      </w:r>
    </w:p>
    <w:p w14:paraId="7A1F806D" w14:textId="77777777" w:rsidR="005B68C1" w:rsidRDefault="00702135">
      <w:pPr>
        <w:pStyle w:val="EndNoteBibliography"/>
        <w:spacing w:after="0"/>
      </w:pPr>
      <w:r>
        <w:t>23.</w:t>
      </w:r>
      <w:r>
        <w:tab/>
        <w:t xml:space="preserve">Machado DC, Horton D, Harrop R, Peachell PT, Helm BA. Potential allergens stimulate the release of mediators of the allergic response from cells of mast cell lineage in the absence of sensitization with antigen-specific IgE. </w:t>
      </w:r>
      <w:r>
        <w:rPr>
          <w:i/>
        </w:rPr>
        <w:t>Eur J Immunol</w:t>
      </w:r>
      <w:r>
        <w:t>. Dec 1996;26(12):2972-80. doi:10.1002/eji.1830261224</w:t>
      </w:r>
    </w:p>
    <w:p w14:paraId="258EBD13" w14:textId="77777777" w:rsidR="005B68C1" w:rsidRDefault="00702135">
      <w:pPr>
        <w:pStyle w:val="EndNoteBibliography"/>
        <w:spacing w:after="0"/>
      </w:pPr>
      <w:r>
        <w:t>24.</w:t>
      </w:r>
      <w:r>
        <w:tab/>
        <w:t xml:space="preserve">Seaf M, Ben-Zimra M, Mankuta D, Dayan N, Levi-Schaffer F. Papain Activates Human Mast Cells to Release Proinflammatory Mediators via its Enzymatic Activity. </w:t>
      </w:r>
      <w:r>
        <w:rPr>
          <w:i/>
        </w:rPr>
        <w:t>J Invest Dermatol</w:t>
      </w:r>
      <w:r>
        <w:t>. Jul 2016;136(7):1523-1525. doi:10.1016/j.jid.2016.03.030</w:t>
      </w:r>
    </w:p>
    <w:p w14:paraId="6FF855E5" w14:textId="77777777" w:rsidR="005B68C1" w:rsidRDefault="00702135">
      <w:pPr>
        <w:pStyle w:val="EndNoteBibliography"/>
        <w:spacing w:after="0"/>
      </w:pPr>
      <w:r>
        <w:t>25.</w:t>
      </w:r>
      <w:r>
        <w:tab/>
        <w:t xml:space="preserve">Newton GK, Perrior TR, Jenkins K, et al. The discovery of potent, selective, and reversible inhibitors of the house dust mite peptidase allergen Der p 1: an innovative approach to the treatment of allergic asthma. </w:t>
      </w:r>
      <w:r>
        <w:rPr>
          <w:i/>
        </w:rPr>
        <w:t>Journal of medicinal chemistry</w:t>
      </w:r>
      <w:r>
        <w:t>. Nov 26 2014;57(22):9447-62. doi:10.1021/jm501102h</w:t>
      </w:r>
    </w:p>
    <w:p w14:paraId="250423C9" w14:textId="77777777" w:rsidR="005B68C1" w:rsidRDefault="00702135">
      <w:pPr>
        <w:pStyle w:val="EndNoteBibliography"/>
        <w:spacing w:after="0"/>
        <w:rPr>
          <w:lang w:val="fr-FR"/>
        </w:rPr>
      </w:pPr>
      <w:r>
        <w:t>26.</w:t>
      </w:r>
      <w:r>
        <w:tab/>
        <w:t xml:space="preserve">Zhang J, Chen J, Robinson C. Cellular and Molecular Events in the Airway Epithelium Defining the Interaction Between House Dust Mite Group 1 Allergens and Innate Defences. </w:t>
      </w:r>
      <w:r>
        <w:rPr>
          <w:i/>
          <w:lang w:val="fr-FR"/>
        </w:rPr>
        <w:t>Int J Mol Sci</w:t>
      </w:r>
      <w:r>
        <w:rPr>
          <w:lang w:val="fr-FR"/>
        </w:rPr>
        <w:t>. Nov 10 2018;19(11):1-32. doi:10.3390/ijms19113549</w:t>
      </w:r>
    </w:p>
    <w:p w14:paraId="2ADD9795" w14:textId="77777777" w:rsidR="005B68C1" w:rsidRDefault="00702135">
      <w:pPr>
        <w:pStyle w:val="EndNoteBibliography"/>
        <w:spacing w:after="0"/>
      </w:pPr>
      <w:r>
        <w:rPr>
          <w:lang w:val="fr-FR"/>
        </w:rPr>
        <w:t>27.</w:t>
      </w:r>
      <w:r>
        <w:rPr>
          <w:lang w:val="fr-FR"/>
        </w:rPr>
        <w:tab/>
        <w:t xml:space="preserve">Tamaki FK, Pimentel AC, Dias AB, et al. </w:t>
      </w:r>
      <w:r>
        <w:t xml:space="preserve">Physiology of digestion and the molecular characterization of the major digestive enzymes from Periplaneta americana. </w:t>
      </w:r>
      <w:r>
        <w:rPr>
          <w:i/>
        </w:rPr>
        <w:t>J Insect Physiol</w:t>
      </w:r>
      <w:r>
        <w:t>. Nov 2014;70:22-35. doi:10.1016/j.jinsphys.2014.08.007</w:t>
      </w:r>
    </w:p>
    <w:p w14:paraId="120D0680" w14:textId="77777777" w:rsidR="005B68C1" w:rsidRDefault="00702135">
      <w:pPr>
        <w:pStyle w:val="EndNoteBibliography"/>
        <w:spacing w:after="0"/>
      </w:pPr>
      <w:r>
        <w:t>28.</w:t>
      </w:r>
      <w:r>
        <w:tab/>
        <w:t xml:space="preserve">Vidal-Quist JC, Ortego F, Hernandez-Crespo P. Contribution of cysteine and serine proteases to proteolytic digestion in an allergy-eliciting house dust mite. </w:t>
      </w:r>
      <w:r>
        <w:rPr>
          <w:i/>
        </w:rPr>
        <w:t>J Insect Physiol</w:t>
      </w:r>
      <w:r>
        <w:t>. Aug-Sep 2021;133:104285. doi:10.1016/j.jinsphys.2021.104285</w:t>
      </w:r>
    </w:p>
    <w:p w14:paraId="18BF0809" w14:textId="77777777" w:rsidR="005B68C1" w:rsidRDefault="00702135">
      <w:pPr>
        <w:pStyle w:val="EndNoteBibliography"/>
        <w:spacing w:after="0"/>
      </w:pPr>
      <w:r>
        <w:t>29.</w:t>
      </w:r>
      <w:r>
        <w:tab/>
        <w:t xml:space="preserve">Yike I. Fungal proteases and their pathophysiological effects. </w:t>
      </w:r>
      <w:r>
        <w:rPr>
          <w:i/>
        </w:rPr>
        <w:t>Mycopathologia</w:t>
      </w:r>
      <w:r>
        <w:t>. May 2011;171(5):299-323. doi:10.1007/s11046-010-9386-2</w:t>
      </w:r>
    </w:p>
    <w:p w14:paraId="73A40933" w14:textId="77777777" w:rsidR="005B68C1" w:rsidRDefault="00702135">
      <w:pPr>
        <w:pStyle w:val="EndNoteBibliography"/>
        <w:spacing w:after="0"/>
      </w:pPr>
      <w:r>
        <w:t>30.</w:t>
      </w:r>
      <w:r>
        <w:tab/>
        <w:t xml:space="preserve">Chevigne A, Barumandzadeh R, Groslambert S, et al. Relationship between propeptide pH unfolding and inhibitory ability during ProDer p 1 activation mechanism. </w:t>
      </w:r>
      <w:r>
        <w:rPr>
          <w:i/>
        </w:rPr>
        <w:t>J Mol Biol</w:t>
      </w:r>
      <w:r>
        <w:t>. Nov 16 2007;374(1):170-85. doi:10.1016/j.jmb.2007.08.025</w:t>
      </w:r>
    </w:p>
    <w:p w14:paraId="7701D1C0" w14:textId="77777777" w:rsidR="005B68C1" w:rsidRDefault="00702135">
      <w:pPr>
        <w:pStyle w:val="EndNoteBibliography"/>
        <w:spacing w:after="0"/>
      </w:pPr>
      <w:r>
        <w:t>31.</w:t>
      </w:r>
      <w:r>
        <w:tab/>
        <w:t xml:space="preserve">Herman J, Thelen N, Smargiasso N, et al. Der p 1 is the primary activator of Der p 3, Der p 6 and Der p 9 the proteolytic allergens produced by the house dust mite Dermatophagoides pteronyssinus. </w:t>
      </w:r>
      <w:r>
        <w:rPr>
          <w:i/>
        </w:rPr>
        <w:t>Biochim Biophys Acta</w:t>
      </w:r>
      <w:r>
        <w:t>. Mar 2014;1840(3):1117-24. doi:10.1016/j.bbagen.2013.11.017</w:t>
      </w:r>
    </w:p>
    <w:p w14:paraId="1BD8A611" w14:textId="77777777" w:rsidR="005B68C1" w:rsidRDefault="00702135">
      <w:pPr>
        <w:pStyle w:val="EndNoteBibliography"/>
        <w:spacing w:after="0"/>
      </w:pPr>
      <w:r>
        <w:lastRenderedPageBreak/>
        <w:t>32.</w:t>
      </w:r>
      <w:r>
        <w:tab/>
        <w:t xml:space="preserve">Ogburn RN, Randall TA, Xu Y, et al. Are dust mite allergens more abundant and/or more stable than other Dermatophagoides pteronyssinus proteins? </w:t>
      </w:r>
      <w:r>
        <w:rPr>
          <w:i/>
        </w:rPr>
        <w:t>J Allergy Clin Immunol</w:t>
      </w:r>
      <w:r>
        <w:t>. Mar 2017;139(3):1030-1032 e1. doi:10.1016/j.jaci.2016.08.016</w:t>
      </w:r>
    </w:p>
    <w:p w14:paraId="6167A2A1" w14:textId="77777777" w:rsidR="005B68C1" w:rsidRDefault="00702135">
      <w:pPr>
        <w:pStyle w:val="EndNoteBibliography"/>
        <w:spacing w:after="0"/>
      </w:pPr>
      <w:r>
        <w:t>33.</w:t>
      </w:r>
      <w:r>
        <w:tab/>
        <w:t xml:space="preserve">Celebi Sozener Z, Cevhertas L, Nadeau K, Akdis M, Akdis CA. Environmental factors in epithelial barrier dysfunction. </w:t>
      </w:r>
      <w:r>
        <w:rPr>
          <w:i/>
        </w:rPr>
        <w:t>J Allergy Clin Immunol</w:t>
      </w:r>
      <w:r>
        <w:t>. Jun 2020;145(6):1517-1528. doi:10.1016/j.jaci.2020.04.024</w:t>
      </w:r>
    </w:p>
    <w:p w14:paraId="5FD6ED20" w14:textId="77777777" w:rsidR="005B68C1" w:rsidRDefault="00702135">
      <w:pPr>
        <w:pStyle w:val="EndNoteBibliography"/>
        <w:spacing w:after="0"/>
      </w:pPr>
      <w:r>
        <w:t>34.</w:t>
      </w:r>
      <w:r>
        <w:tab/>
        <w:t xml:space="preserve">Wan H, Winton HL, Soeller C, et al. Der p 1 facilitates transepithelial allergen delivery by disruption of tight junctions. </w:t>
      </w:r>
      <w:r>
        <w:rPr>
          <w:i/>
        </w:rPr>
        <w:t>J Clin Invest</w:t>
      </w:r>
      <w:r>
        <w:t>. Jul 1999;104(1):123-33. doi:10.1172/JCI5844</w:t>
      </w:r>
    </w:p>
    <w:p w14:paraId="5353E161" w14:textId="77777777" w:rsidR="005B68C1" w:rsidRDefault="00702135">
      <w:pPr>
        <w:pStyle w:val="EndNoteBibliography"/>
        <w:spacing w:after="0"/>
      </w:pPr>
      <w:r>
        <w:t>35.</w:t>
      </w:r>
      <w:r>
        <w:tab/>
        <w:t xml:space="preserve">Cantin AM, North SL, Hubbard RC, Crystal RG. Normal alveolar epithelial lining fluid contains high levels of glutathione. </w:t>
      </w:r>
      <w:r>
        <w:rPr>
          <w:i/>
        </w:rPr>
        <w:t>J Appl Physiol (1985)</w:t>
      </w:r>
      <w:r>
        <w:t>. Jul 1987;63(1):152-7. doi:10.1152/jappl.1987.63.1.152</w:t>
      </w:r>
    </w:p>
    <w:p w14:paraId="53FA30A3" w14:textId="77777777" w:rsidR="005B68C1" w:rsidRDefault="00702135">
      <w:pPr>
        <w:pStyle w:val="EndNoteBibliography"/>
        <w:spacing w:after="0"/>
      </w:pPr>
      <w:r>
        <w:t>36.</w:t>
      </w:r>
      <w:r>
        <w:tab/>
        <w:t xml:space="preserve">Kelly FJ, Mudway I, Blomberg A, Frew A, Sandstrom T. Altered lung antioxidant status in patients with mild asthma. </w:t>
      </w:r>
      <w:r>
        <w:rPr>
          <w:i/>
        </w:rPr>
        <w:t>Lancet</w:t>
      </w:r>
      <w:r>
        <w:t>. Aug 7 1999;354(9177):482-3. doi:10.1016/S0140-6736(99)01812-7</w:t>
      </w:r>
    </w:p>
    <w:p w14:paraId="4028B45B" w14:textId="77777777" w:rsidR="005B68C1" w:rsidRDefault="00702135">
      <w:pPr>
        <w:pStyle w:val="EndNoteBibliography"/>
        <w:spacing w:after="0"/>
      </w:pPr>
      <w:r>
        <w:t>37.</w:t>
      </w:r>
      <w:r>
        <w:tab/>
        <w:t xml:space="preserve">Chen JC, Chuang JG, Su YY, Chiang BL, Lin YS, Chow LP. The protease allergen Pen c 13 induces allergic airway inflammation and changes in epithelial barrier integrity and function in a murine model. </w:t>
      </w:r>
      <w:r>
        <w:rPr>
          <w:i/>
        </w:rPr>
        <w:t>J Biol Chem</w:t>
      </w:r>
      <w:r>
        <w:t>. Jul 29 2011;286(30):26667-79. doi:10.1074/jbc.M110.193987</w:t>
      </w:r>
    </w:p>
    <w:p w14:paraId="749BEA69" w14:textId="77777777" w:rsidR="005B68C1" w:rsidRDefault="00702135">
      <w:pPr>
        <w:pStyle w:val="EndNoteBibliography"/>
        <w:spacing w:after="0"/>
      </w:pPr>
      <w:r>
        <w:t>38.</w:t>
      </w:r>
      <w:r>
        <w:tab/>
        <w:t xml:space="preserve">Kale SL, Agrawal K, Gaur SN, Arora N. Cockroach protease allergen induces allergic airway inflammation via epithelial cell activation. </w:t>
      </w:r>
      <w:r>
        <w:rPr>
          <w:i/>
        </w:rPr>
        <w:t>Sci Rep</w:t>
      </w:r>
      <w:r>
        <w:t>. Feb 15 2017;7:42341. doi:10.1038/srep42341</w:t>
      </w:r>
    </w:p>
    <w:p w14:paraId="1C7CB8CE" w14:textId="77777777" w:rsidR="005B68C1" w:rsidRDefault="00702135">
      <w:pPr>
        <w:pStyle w:val="EndNoteBibliography"/>
        <w:spacing w:after="0"/>
      </w:pPr>
      <w:r>
        <w:t>39.</w:t>
      </w:r>
      <w:r>
        <w:tab/>
        <w:t xml:space="preserve">Henriquez OA, Den Beste K, Hoddeson EK, Parkos CA, Nusrat A, Wise SK. House dust mite allergen Der p 1 effects on sinonasal epithelial tight junctions. </w:t>
      </w:r>
      <w:r>
        <w:rPr>
          <w:i/>
        </w:rPr>
        <w:t>Int Forum Allergy Rhinol</w:t>
      </w:r>
      <w:r>
        <w:t>. Aug 2013;3(8):630-5. doi:10.1002/alr.21168</w:t>
      </w:r>
    </w:p>
    <w:p w14:paraId="77CA77A5" w14:textId="77777777" w:rsidR="005B68C1" w:rsidRDefault="00702135">
      <w:pPr>
        <w:pStyle w:val="EndNoteBibliography"/>
        <w:spacing w:after="0"/>
      </w:pPr>
      <w:r>
        <w:t>40.</w:t>
      </w:r>
      <w:r>
        <w:tab/>
        <w:t xml:space="preserve">Boitano S, Flynn AN, Sherwood CL, et al. Alternaria alternata serine proteases induce lung inflammation and airway epithelial cell activation via PAR2. </w:t>
      </w:r>
      <w:r>
        <w:rPr>
          <w:i/>
        </w:rPr>
        <w:t>Am J Physiol Lung Cell Mol Physiol</w:t>
      </w:r>
      <w:r>
        <w:t>. Apr 2011;300(4):L605-14. doi:10.1152/ajplung.00359.2010</w:t>
      </w:r>
    </w:p>
    <w:p w14:paraId="2D5CF9B7" w14:textId="77777777" w:rsidR="005B68C1" w:rsidRDefault="00702135">
      <w:pPr>
        <w:pStyle w:val="EndNoteBibliography"/>
        <w:spacing w:after="0"/>
        <w:rPr>
          <w:lang w:val="fr-FR"/>
        </w:rPr>
      </w:pPr>
      <w:r>
        <w:rPr>
          <w:lang w:val="fr-FR"/>
        </w:rPr>
        <w:t>41.</w:t>
      </w:r>
      <w:r>
        <w:rPr>
          <w:lang w:val="fr-FR"/>
        </w:rPr>
        <w:tab/>
        <w:t xml:space="preserve">Nakamura T, Hirasawa Y, Takai T, et al. </w:t>
      </w:r>
      <w:r>
        <w:t xml:space="preserve">Reduction of skin barrier function by proteolytic activity of a recombinant house dust mite major allergen Der f 1. </w:t>
      </w:r>
      <w:r>
        <w:rPr>
          <w:i/>
          <w:lang w:val="fr-FR"/>
        </w:rPr>
        <w:t>J Invest Dermatol</w:t>
      </w:r>
      <w:r>
        <w:rPr>
          <w:lang w:val="fr-FR"/>
        </w:rPr>
        <w:t>. Dec 2006;126(12):2719-23. doi:10.1038/sj.jid.5700584</w:t>
      </w:r>
    </w:p>
    <w:p w14:paraId="62E4B639" w14:textId="77777777" w:rsidR="005B68C1" w:rsidRDefault="00702135">
      <w:pPr>
        <w:pStyle w:val="EndNoteBibliography"/>
        <w:spacing w:after="0"/>
        <w:rPr>
          <w:lang w:val="fr-FR"/>
        </w:rPr>
      </w:pPr>
      <w:r>
        <w:rPr>
          <w:lang w:val="fr-FR"/>
        </w:rPr>
        <w:t>42.</w:t>
      </w:r>
      <w:r>
        <w:rPr>
          <w:lang w:val="fr-FR"/>
        </w:rPr>
        <w:tab/>
        <w:t xml:space="preserve">Ogasawara A, Yuki T, Takai T, et al. </w:t>
      </w:r>
      <w:r>
        <w:t xml:space="preserve">Epicutaneous challenge with protease allergen requires its protease activity to recall TH2 and TH17/TH22 responses in mice pre-sensitized via distant skin. </w:t>
      </w:r>
      <w:r>
        <w:rPr>
          <w:i/>
          <w:lang w:val="fr-FR"/>
        </w:rPr>
        <w:t>J Immunotoxicol</w:t>
      </w:r>
      <w:r>
        <w:rPr>
          <w:lang w:val="fr-FR"/>
        </w:rPr>
        <w:t>. Dec 2021;18(1):118-126. doi:10.1080/1547691X.2021.1968548</w:t>
      </w:r>
    </w:p>
    <w:p w14:paraId="7B2F9340" w14:textId="77777777" w:rsidR="005B68C1" w:rsidRDefault="00702135">
      <w:pPr>
        <w:pStyle w:val="EndNoteBibliography"/>
        <w:spacing w:after="0"/>
      </w:pPr>
      <w:r>
        <w:rPr>
          <w:lang w:val="fr-FR"/>
        </w:rPr>
        <w:t>43.</w:t>
      </w:r>
      <w:r>
        <w:rPr>
          <w:lang w:val="fr-FR"/>
        </w:rPr>
        <w:tab/>
        <w:t xml:space="preserve">Iida H, Takai T, Hirasawa Y, et al. </w:t>
      </w:r>
      <w:r>
        <w:t xml:space="preserve">Epicutaneous administration of papain induces IgE and IgG responses in a cysteine protease activity-dependent manner. </w:t>
      </w:r>
      <w:r>
        <w:rPr>
          <w:i/>
        </w:rPr>
        <w:t>Allergol Int</w:t>
      </w:r>
      <w:r>
        <w:t>. Jun 2014;63(2):219-26. doi:10.2332/allergolint.13-OA-0621</w:t>
      </w:r>
    </w:p>
    <w:p w14:paraId="6B3109B0" w14:textId="77777777" w:rsidR="005B68C1" w:rsidRDefault="00702135">
      <w:pPr>
        <w:pStyle w:val="EndNoteBibliography"/>
        <w:spacing w:after="0"/>
      </w:pPr>
      <w:r>
        <w:t>44.</w:t>
      </w:r>
      <w:r>
        <w:tab/>
        <w:t xml:space="preserve">Wiesner DL, Merkhofer RM, Ober C, et al. Club Cell TRPV4 Serves as a Damage Sensor Driving Lung Allergic Inflammation. </w:t>
      </w:r>
      <w:r>
        <w:rPr>
          <w:i/>
        </w:rPr>
        <w:t>Cell Host Microbe</w:t>
      </w:r>
      <w:r>
        <w:t>. Apr 8 2020;27(4):614-628 e6. doi:10.1016/j.chom.2020.02.006</w:t>
      </w:r>
    </w:p>
    <w:p w14:paraId="534DA67D" w14:textId="77777777" w:rsidR="005B68C1" w:rsidRDefault="00702135">
      <w:pPr>
        <w:pStyle w:val="EndNoteBibliography"/>
        <w:spacing w:after="0"/>
      </w:pPr>
      <w:r>
        <w:t>45.</w:t>
      </w:r>
      <w:r>
        <w:tab/>
        <w:t xml:space="preserve">Tulic MK, Vivinus-Nebot M, Rekima A, et al. Presence of commensal house dust mite allergen in human gastrointestinal tract: a potential contributor to intestinal barrier dysfunction. </w:t>
      </w:r>
      <w:r>
        <w:rPr>
          <w:i/>
        </w:rPr>
        <w:t>Gut</w:t>
      </w:r>
      <w:r>
        <w:t>. May 2016;65(5):757-66. doi:10.1136/gutjnl-2015-310523</w:t>
      </w:r>
    </w:p>
    <w:p w14:paraId="64F8E57F" w14:textId="77777777" w:rsidR="005B68C1" w:rsidRDefault="00702135">
      <w:pPr>
        <w:pStyle w:val="EndNoteBibliography"/>
        <w:spacing w:after="0"/>
      </w:pPr>
      <w:r>
        <w:t>46.</w:t>
      </w:r>
      <w:r>
        <w:tab/>
        <w:t xml:space="preserve">Nesic A, Cavic M, Popovic M, et al. The Kiwifruit Allergen Act d 1 Activates NF-kappaB Signaling and Affects mRNA Expression of TJ Proteins and Innate Pro-Allergenic Cytokines. </w:t>
      </w:r>
      <w:r>
        <w:rPr>
          <w:i/>
        </w:rPr>
        <w:t>Biomolecules</w:t>
      </w:r>
      <w:r>
        <w:t>. Dec 2 2019;9(12)doi:10.3390/biom9120816</w:t>
      </w:r>
    </w:p>
    <w:p w14:paraId="3B891C0B" w14:textId="77777777" w:rsidR="005B68C1" w:rsidRDefault="00702135">
      <w:pPr>
        <w:pStyle w:val="EndNoteBibliography"/>
        <w:spacing w:after="0"/>
      </w:pPr>
      <w:r>
        <w:t>47.</w:t>
      </w:r>
      <w:r>
        <w:tab/>
        <w:t xml:space="preserve">Cavic M, Grozdanovic MM, Bajic A, Jankovic R, Andjus PR, Gavrovic-Jankulovic M. The effect of kiwifruit (Actinidia deliciosa) cysteine protease actinidin on the occludin tight junction network in T84 intestinal epithelial cells. </w:t>
      </w:r>
      <w:r>
        <w:rPr>
          <w:i/>
        </w:rPr>
        <w:t>Food Chem Toxicol</w:t>
      </w:r>
      <w:r>
        <w:t>. Oct 2014;72:61-8. doi:10.1016/j.fct.2014.07.012</w:t>
      </w:r>
    </w:p>
    <w:p w14:paraId="1605A2D9" w14:textId="77777777" w:rsidR="005B68C1" w:rsidRDefault="00702135">
      <w:pPr>
        <w:pStyle w:val="EndNoteBibliography"/>
        <w:spacing w:after="0"/>
      </w:pPr>
      <w:r>
        <w:t>48.</w:t>
      </w:r>
      <w:r>
        <w:tab/>
        <w:t xml:space="preserve">Grozdanovic MM, Cavic M, Nesic A, et al. Kiwifruit cysteine protease actinidin compromises the intestinal barrier by disrupting tight junctions. </w:t>
      </w:r>
      <w:r>
        <w:rPr>
          <w:i/>
        </w:rPr>
        <w:t>Biochim Biophys Acta</w:t>
      </w:r>
      <w:r>
        <w:t>. Mar 2016;1860(3):516-26. doi:10.1016/j.bbagen.2015.12.005</w:t>
      </w:r>
    </w:p>
    <w:p w14:paraId="714511EE" w14:textId="77777777" w:rsidR="005B68C1" w:rsidRDefault="00702135">
      <w:pPr>
        <w:pStyle w:val="EndNoteBibliography"/>
        <w:spacing w:after="0"/>
        <w:rPr>
          <w:lang w:val="fr-FR"/>
        </w:rPr>
      </w:pPr>
      <w:r>
        <w:t>49.</w:t>
      </w:r>
      <w:r>
        <w:tab/>
        <w:t xml:space="preserve">Rochman M, Azouz NP, Rothenberg ME. Epithelial origin of eosinophilic esophagitis. </w:t>
      </w:r>
      <w:r>
        <w:rPr>
          <w:i/>
          <w:lang w:val="fr-FR"/>
        </w:rPr>
        <w:t>J Allergy Clin Immunol</w:t>
      </w:r>
      <w:r>
        <w:rPr>
          <w:lang w:val="fr-FR"/>
        </w:rPr>
        <w:t>. Jul 2018;142(1):10-23. doi:10.1016/j.jaci.2018.05.008</w:t>
      </w:r>
    </w:p>
    <w:p w14:paraId="01CDD306" w14:textId="77777777" w:rsidR="005B68C1" w:rsidRDefault="00702135">
      <w:pPr>
        <w:pStyle w:val="EndNoteBibliography"/>
        <w:spacing w:after="0"/>
      </w:pPr>
      <w:r>
        <w:rPr>
          <w:lang w:val="fr-FR"/>
        </w:rPr>
        <w:lastRenderedPageBreak/>
        <w:t>50.</w:t>
      </w:r>
      <w:r>
        <w:rPr>
          <w:lang w:val="fr-FR"/>
        </w:rPr>
        <w:tab/>
        <w:t xml:space="preserve">Azouz NP, Ynga-Durand MA, Caldwell JM, et al. </w:t>
      </w:r>
      <w:r>
        <w:t xml:space="preserve">The antiprotease SPINK7 serves as an inhibitory checkpoint for esophageal epithelial inflammatory responses. </w:t>
      </w:r>
      <w:r>
        <w:rPr>
          <w:i/>
        </w:rPr>
        <w:t>Sci Transl Med</w:t>
      </w:r>
      <w:r>
        <w:t>. Jun 6 2018;10(444)doi:10.1126/scitranslmed.aap9736</w:t>
      </w:r>
    </w:p>
    <w:p w14:paraId="50252E86" w14:textId="77777777" w:rsidR="005B68C1" w:rsidRDefault="00702135">
      <w:pPr>
        <w:pStyle w:val="EndNoteBibliography"/>
        <w:spacing w:after="0"/>
      </w:pPr>
      <w:r>
        <w:t>51.</w:t>
      </w:r>
      <w:r>
        <w:tab/>
        <w:t xml:space="preserve">Azouz NP, Klingler AM, Pathre P, et al. Functional role of kallikrein 5 and proteinase-activated receptor 2 in eosinophilic esophagitis. </w:t>
      </w:r>
      <w:r>
        <w:rPr>
          <w:i/>
        </w:rPr>
        <w:t>Sci Transl Med</w:t>
      </w:r>
      <w:r>
        <w:t>. May 27 2020;12(545)doi:10.1126/scitranslmed.aaz7773</w:t>
      </w:r>
    </w:p>
    <w:p w14:paraId="3D769E01" w14:textId="77777777" w:rsidR="005B68C1" w:rsidRDefault="00702135">
      <w:pPr>
        <w:pStyle w:val="EndNoteBibliography"/>
        <w:spacing w:after="0"/>
      </w:pPr>
      <w:r>
        <w:t>52.</w:t>
      </w:r>
      <w:r>
        <w:tab/>
        <w:t xml:space="preserve">Briot A, Deraison C, Lacroix M, et al. Kallikrein 5 induces atopic dermatitis-like lesions through PAR2-mediated thymic stromal lymphopoietin expression in Netherton syndrome. </w:t>
      </w:r>
      <w:r>
        <w:rPr>
          <w:i/>
        </w:rPr>
        <w:t>J Exp Med</w:t>
      </w:r>
      <w:r>
        <w:t>. May 11 2009;206(5):1135-47. doi:10.1084/jem.20082242</w:t>
      </w:r>
    </w:p>
    <w:p w14:paraId="0A98563F" w14:textId="77777777" w:rsidR="005B68C1" w:rsidRDefault="00702135">
      <w:pPr>
        <w:pStyle w:val="EndNoteBibliography"/>
        <w:spacing w:after="0"/>
      </w:pPr>
      <w:r>
        <w:t>53.</w:t>
      </w:r>
      <w:r>
        <w:tab/>
        <w:t xml:space="preserve">Runswick S, Mitchell T, Davies P, Robinson C, Garrod DR. Pollen proteolytic enzymes degrade tight junctions. </w:t>
      </w:r>
      <w:r>
        <w:rPr>
          <w:i/>
        </w:rPr>
        <w:t>Respirology</w:t>
      </w:r>
      <w:r>
        <w:t>. Nov 2007;12(6):834-42. doi:10.1111/j.1440-1843.2007.01175.x</w:t>
      </w:r>
    </w:p>
    <w:p w14:paraId="1131661D" w14:textId="77777777" w:rsidR="005B68C1" w:rsidRDefault="00702135">
      <w:pPr>
        <w:pStyle w:val="EndNoteBibliography"/>
        <w:spacing w:after="0"/>
        <w:rPr>
          <w:lang w:val="fr-FR"/>
        </w:rPr>
      </w:pPr>
      <w:r>
        <w:t>54.</w:t>
      </w:r>
      <w:r>
        <w:tab/>
        <w:t xml:space="preserve">Vinhas R, Cortes L, Cardoso I, et al. Pollen proteases compromise the airway epithelial barrier through degradation of transmembrane adhesion proteins and lung bioactive peptides. </w:t>
      </w:r>
      <w:r>
        <w:rPr>
          <w:i/>
          <w:lang w:val="fr-FR"/>
        </w:rPr>
        <w:t>Allergy</w:t>
      </w:r>
      <w:r>
        <w:rPr>
          <w:lang w:val="fr-FR"/>
        </w:rPr>
        <w:t>. Aug 2011;66(8):1088-98. doi:10.1111/j.1398-9995.2011.02598.x</w:t>
      </w:r>
    </w:p>
    <w:p w14:paraId="2F2714FE" w14:textId="77777777" w:rsidR="005B68C1" w:rsidRDefault="00702135">
      <w:pPr>
        <w:pStyle w:val="EndNoteBibliography"/>
        <w:spacing w:after="0"/>
      </w:pPr>
      <w:r>
        <w:rPr>
          <w:lang w:val="fr-FR"/>
        </w:rPr>
        <w:t>55.</w:t>
      </w:r>
      <w:r>
        <w:rPr>
          <w:lang w:val="fr-FR"/>
        </w:rPr>
        <w:tab/>
        <w:t xml:space="preserve">Gaspar R, de Matos MR, Cortes L, et al. </w:t>
      </w:r>
      <w:r>
        <w:t xml:space="preserve">Pollen Proteases Play Multiple Roles in Allergic Disorders. </w:t>
      </w:r>
      <w:r>
        <w:rPr>
          <w:i/>
        </w:rPr>
        <w:t>Int J Mol Sci</w:t>
      </w:r>
      <w:r>
        <w:t>. May 19 2020;21(10)doi:10.3390/ijms21103578</w:t>
      </w:r>
    </w:p>
    <w:p w14:paraId="095D1F6E" w14:textId="77777777" w:rsidR="005B68C1" w:rsidRDefault="00702135">
      <w:pPr>
        <w:pStyle w:val="EndNoteBibliography"/>
        <w:spacing w:after="0"/>
        <w:rPr>
          <w:lang w:val="fr-FR"/>
        </w:rPr>
      </w:pPr>
      <w:r>
        <w:t>56.</w:t>
      </w:r>
      <w:r>
        <w:tab/>
        <w:t xml:space="preserve">Bashir ME, Ward JM, Cummings M, et al. Dual function of novel pollen coat (surface) proteins: IgE-binding capacity and proteolytic activity disrupting the airway epithelial barrier. </w:t>
      </w:r>
      <w:r>
        <w:rPr>
          <w:i/>
          <w:lang w:val="fr-FR"/>
        </w:rPr>
        <w:t>PLoS One</w:t>
      </w:r>
      <w:r>
        <w:rPr>
          <w:lang w:val="fr-FR"/>
        </w:rPr>
        <w:t>. 2013;8(1):e53337. doi:10.1371/journal.pone.0053337</w:t>
      </w:r>
    </w:p>
    <w:p w14:paraId="548B798E" w14:textId="77777777" w:rsidR="005B68C1" w:rsidRDefault="00702135">
      <w:pPr>
        <w:pStyle w:val="EndNoteBibliography"/>
        <w:spacing w:after="0"/>
        <w:rPr>
          <w:lang w:val="fr-FR"/>
        </w:rPr>
      </w:pPr>
      <w:r>
        <w:rPr>
          <w:lang w:val="fr-FR"/>
        </w:rPr>
        <w:t>57.</w:t>
      </w:r>
      <w:r>
        <w:rPr>
          <w:lang w:val="fr-FR"/>
        </w:rPr>
        <w:tab/>
        <w:t xml:space="preserve">Bouley J, Groeme R, Le Mignon M, et al. </w:t>
      </w:r>
      <w:r>
        <w:t xml:space="preserve">Identification of the cysteine protease Amb a 11 as a novel major allergen from short ragweed. </w:t>
      </w:r>
      <w:r>
        <w:rPr>
          <w:i/>
          <w:lang w:val="fr-FR"/>
        </w:rPr>
        <w:t>J Allergy Clin Immunol</w:t>
      </w:r>
      <w:r>
        <w:rPr>
          <w:lang w:val="fr-FR"/>
        </w:rPr>
        <w:t>. Oct 2015;136(4):1055-64. doi:10.1016/j.jaci.2015.03.001</w:t>
      </w:r>
    </w:p>
    <w:p w14:paraId="05C31814" w14:textId="77777777" w:rsidR="005B68C1" w:rsidRDefault="00702135">
      <w:pPr>
        <w:pStyle w:val="EndNoteBibliography"/>
        <w:spacing w:after="0"/>
      </w:pPr>
      <w:r>
        <w:rPr>
          <w:lang w:val="fr-FR"/>
        </w:rPr>
        <w:t>58.</w:t>
      </w:r>
      <w:r>
        <w:rPr>
          <w:lang w:val="fr-FR"/>
        </w:rPr>
        <w:tab/>
        <w:t xml:space="preserve">Ling XJ, Zhou YJ, Yang YS, et al. </w:t>
      </w:r>
      <w:r>
        <w:t xml:space="preserve">A new cysteine protease allergen from Ambrosia trifida pollen: proforms and mature forms. </w:t>
      </w:r>
      <w:r>
        <w:rPr>
          <w:i/>
        </w:rPr>
        <w:t>Mol Immunol</w:t>
      </w:r>
      <w:r>
        <w:t>. Jul 2022;147:170-179. doi:10.1016/j.molimm.2022.05.003</w:t>
      </w:r>
    </w:p>
    <w:p w14:paraId="287F626D" w14:textId="77777777" w:rsidR="005B68C1" w:rsidRDefault="00702135">
      <w:pPr>
        <w:pStyle w:val="EndNoteBibliography"/>
        <w:spacing w:after="0"/>
      </w:pPr>
      <w:r>
        <w:t>59.</w:t>
      </w:r>
      <w:r>
        <w:tab/>
        <w:t xml:space="preserve">Hollbacher B, Schmitt AO, Hofer H, Ferreira F, Lackner P. Identification of Proteases and Protease Inhibitors in Allergenic and Non-Allergenic Pollen. </w:t>
      </w:r>
      <w:r>
        <w:rPr>
          <w:i/>
        </w:rPr>
        <w:t>Int J Mol Sci</w:t>
      </w:r>
      <w:r>
        <w:t>. Jun 5 2017;18(6)doi:10.3390/ijms18061199</w:t>
      </w:r>
    </w:p>
    <w:p w14:paraId="39EFBB0D" w14:textId="77777777" w:rsidR="005B68C1" w:rsidRDefault="00702135">
      <w:pPr>
        <w:pStyle w:val="EndNoteBibliography"/>
        <w:spacing w:after="0"/>
      </w:pPr>
      <w:r>
        <w:t>60.</w:t>
      </w:r>
      <w:r>
        <w:tab/>
        <w:t xml:space="preserve">Jacquet A, Robinson C. Proteolytic, lipidergic and polysaccharide molecular recognition shape innate responses to house dust mite allergens. </w:t>
      </w:r>
      <w:r>
        <w:rPr>
          <w:i/>
        </w:rPr>
        <w:t>Allergy</w:t>
      </w:r>
      <w:r>
        <w:t>. Jan 2020;75(1):33-53. doi:10.1111/all.13940</w:t>
      </w:r>
    </w:p>
    <w:p w14:paraId="3CE7B831" w14:textId="77777777" w:rsidR="005B68C1" w:rsidRDefault="00702135">
      <w:pPr>
        <w:pStyle w:val="EndNoteBibliography"/>
        <w:spacing w:after="0"/>
      </w:pPr>
      <w:r>
        <w:t>61.</w:t>
      </w:r>
      <w:r>
        <w:tab/>
        <w:t xml:space="preserve">Deb R, Shakib F, Reid K, Clark H. Major house dust mite allergens Dermatophagoides pteronyssinus 1 and Dermatophagoides farinae 1 degrade and inactivate lung surfactant proteins A and D. </w:t>
      </w:r>
      <w:r>
        <w:rPr>
          <w:i/>
        </w:rPr>
        <w:t>J Biol Chem</w:t>
      </w:r>
      <w:r>
        <w:t>. Dec 21 2007;282(51):36808-19. doi:10.1074/jbc.M702336200</w:t>
      </w:r>
    </w:p>
    <w:p w14:paraId="2091FACE" w14:textId="77777777" w:rsidR="005B68C1" w:rsidRDefault="00702135">
      <w:pPr>
        <w:pStyle w:val="EndNoteBibliography"/>
        <w:spacing w:after="0"/>
      </w:pPr>
      <w:r>
        <w:t>62.</w:t>
      </w:r>
      <w:r>
        <w:tab/>
        <w:t xml:space="preserve">Brown A, Farmer K, MacDonald L, et al. House dust mite Der p 1 downregulates defenses of the lung by inactivating elastase inhibitors. </w:t>
      </w:r>
      <w:r>
        <w:rPr>
          <w:i/>
        </w:rPr>
        <w:t>Am J Respir Cell Mol Biol</w:t>
      </w:r>
      <w:r>
        <w:t>. Sep 2003;29(3 Pt 1):381-9. doi:10.1165/rcmb.2003-0060OC</w:t>
      </w:r>
    </w:p>
    <w:p w14:paraId="1B4F83DC" w14:textId="77777777" w:rsidR="005B68C1" w:rsidRDefault="00702135">
      <w:pPr>
        <w:pStyle w:val="EndNoteBibliography"/>
        <w:spacing w:after="0"/>
      </w:pPr>
      <w:r>
        <w:t>63.</w:t>
      </w:r>
      <w:r>
        <w:tab/>
        <w:t xml:space="preserve">Ghaemmaghami AM, Gough L, Sewell HF, Shakib F. The proteolytic activity of the major dust mite allergen Der p 1 conditions dendritic cells to produce less interleukin-12: allergen-induced Th2 bias determined at the dendritic cell level. </w:t>
      </w:r>
      <w:r>
        <w:rPr>
          <w:i/>
        </w:rPr>
        <w:t>Clin Exp Allergy</w:t>
      </w:r>
      <w:r>
        <w:t>. Oct 2002;32(10):1468-75. doi:10.1046/j.1365-2745.2002.01504.x</w:t>
      </w:r>
    </w:p>
    <w:p w14:paraId="54824C4A" w14:textId="77777777" w:rsidR="005B68C1" w:rsidRDefault="00702135">
      <w:pPr>
        <w:pStyle w:val="EndNoteBibliography"/>
        <w:spacing w:after="0"/>
      </w:pPr>
      <w:r>
        <w:t>64.</w:t>
      </w:r>
      <w:r>
        <w:tab/>
        <w:t xml:space="preserve">Goel C, Kalra N, Dwarakanath BS, Gaur SN, Arora N. Per a 10 protease activity modulates CD40 expression on dendritic cell surface by nuclear factor-kappaB pathway. </w:t>
      </w:r>
      <w:r>
        <w:rPr>
          <w:i/>
        </w:rPr>
        <w:t>Clin Exp Immunol</w:t>
      </w:r>
      <w:r>
        <w:t>. May 2015;180(2):341-51. doi:10.1111/cei.12569</w:t>
      </w:r>
    </w:p>
    <w:p w14:paraId="25B583A8" w14:textId="77777777" w:rsidR="005B68C1" w:rsidRDefault="00702135">
      <w:pPr>
        <w:pStyle w:val="EndNoteBibliography"/>
        <w:spacing w:after="0"/>
      </w:pPr>
      <w:r>
        <w:t>65.</w:t>
      </w:r>
      <w:r>
        <w:tab/>
        <w:t xml:space="preserve">Furmonaviciene R, Ghaemmaghami AM, Boyd SE, et al. The protease allergen Der p 1 cleaves cell surface DC-SIGN and DC-SIGNR: experimental analysis of in silico substrate identification and implications in allergic responses. </w:t>
      </w:r>
      <w:r>
        <w:rPr>
          <w:i/>
        </w:rPr>
        <w:t>Clin Exp Allergy</w:t>
      </w:r>
      <w:r>
        <w:t>. Feb 2007;37(2):231-42. doi:10.1111/j.1365-2222.2007.02651.x</w:t>
      </w:r>
    </w:p>
    <w:p w14:paraId="3F889687" w14:textId="77777777" w:rsidR="005B68C1" w:rsidRDefault="00702135">
      <w:pPr>
        <w:pStyle w:val="EndNoteBibliography"/>
        <w:spacing w:after="0"/>
      </w:pPr>
      <w:r>
        <w:lastRenderedPageBreak/>
        <w:t>66.</w:t>
      </w:r>
      <w:r>
        <w:tab/>
        <w:t xml:space="preserve">Cheong C, Matos I, Choi JH, et al. Microbial stimulation fully differentiates monocytes to DC-SIGN/CD209(+) dendritic cells for immune T cell areas. </w:t>
      </w:r>
      <w:r>
        <w:rPr>
          <w:i/>
        </w:rPr>
        <w:t>Cell</w:t>
      </w:r>
      <w:r>
        <w:t>. Oct 29 2010;143(3):416-29. doi:10.1016/j.cell.2010.09.039</w:t>
      </w:r>
    </w:p>
    <w:p w14:paraId="7603925B" w14:textId="77777777" w:rsidR="005B68C1" w:rsidRDefault="00702135">
      <w:pPr>
        <w:pStyle w:val="EndNoteBibliography"/>
        <w:spacing w:after="0"/>
      </w:pPr>
      <w:r>
        <w:t>67.</w:t>
      </w:r>
      <w:r>
        <w:tab/>
        <w:t xml:space="preserve">Reddy VB, Lerner EA. Activation of mas-related G-protein-coupled receptors by the house dust mite cysteine protease Der p1 provides a new mechanism linking allergy and inflammation. </w:t>
      </w:r>
      <w:r>
        <w:rPr>
          <w:i/>
        </w:rPr>
        <w:t>J Biol Chem</w:t>
      </w:r>
      <w:r>
        <w:t>. Oct 20 2017;292(42):17399-17406. doi:10.1074/jbc.M117.787887</w:t>
      </w:r>
    </w:p>
    <w:p w14:paraId="02129AAF" w14:textId="77777777" w:rsidR="005B68C1" w:rsidRDefault="00702135">
      <w:pPr>
        <w:pStyle w:val="EndNoteBibliography"/>
        <w:spacing w:after="0"/>
      </w:pPr>
      <w:r>
        <w:t>68.</w:t>
      </w:r>
      <w:r>
        <w:tab/>
        <w:t xml:space="preserve">Tai HY, Tam MF, Chou H, Perng DW, Shen HD. Pen ch 13 major fungal allergen decreases CD44 expression in human bronchial epithelial cells. </w:t>
      </w:r>
      <w:r>
        <w:rPr>
          <w:i/>
        </w:rPr>
        <w:t>Int Arch Allergy Immunol</w:t>
      </w:r>
      <w:r>
        <w:t>. 2010;153(4):367-71. doi:10.1159/000316347</w:t>
      </w:r>
    </w:p>
    <w:p w14:paraId="1EC4D529" w14:textId="77777777" w:rsidR="005B68C1" w:rsidRDefault="00702135">
      <w:pPr>
        <w:pStyle w:val="EndNoteBibliography"/>
        <w:spacing w:after="0"/>
      </w:pPr>
      <w:r>
        <w:t>69.</w:t>
      </w:r>
      <w:r>
        <w:tab/>
        <w:t xml:space="preserve">Ghaemmaghami AM, Robins A, Gough L, Sewell HF, Shakib F. Human T cell subset commitment determined by the intrinsic property of antigen: the proteolytic activity of the major mite allergen Der p 1 conditions T cells to produce more IL-4 and less IFN-gamma. </w:t>
      </w:r>
      <w:r>
        <w:rPr>
          <w:i/>
        </w:rPr>
        <w:t>Eur J Immunol</w:t>
      </w:r>
      <w:r>
        <w:t>. Apr 2001;31(4):1211-6. doi:10.1002/1521-4141(200104)31:4&lt;1211::aid-immu1211&gt;3.0.co;2-r</w:t>
      </w:r>
    </w:p>
    <w:p w14:paraId="00325879" w14:textId="77777777" w:rsidR="005B68C1" w:rsidRDefault="00702135">
      <w:pPr>
        <w:pStyle w:val="EndNoteBibliography"/>
        <w:spacing w:after="0"/>
        <w:rPr>
          <w:lang w:val="fr-FR"/>
        </w:rPr>
      </w:pPr>
      <w:r>
        <w:t>70.</w:t>
      </w:r>
      <w:r>
        <w:tab/>
        <w:t xml:space="preserve">Hewitt CR, Brown AP, Hart BJ, Pritchard DI. A major house dust mite allergen disrupts the immunoglobulin E network by selectively cleaving CD23: innate protection by antiproteases. </w:t>
      </w:r>
      <w:r>
        <w:rPr>
          <w:i/>
          <w:lang w:val="fr-FR"/>
        </w:rPr>
        <w:t>J Exp Med</w:t>
      </w:r>
      <w:r>
        <w:rPr>
          <w:lang w:val="fr-FR"/>
        </w:rPr>
        <w:t>. Nov 1 1995;182(5):1537-44. doi:10.1084/jem.182.5.1537</w:t>
      </w:r>
    </w:p>
    <w:p w14:paraId="2678C485" w14:textId="77777777" w:rsidR="005B68C1" w:rsidRDefault="00702135">
      <w:pPr>
        <w:pStyle w:val="EndNoteBibliography"/>
        <w:spacing w:after="0"/>
      </w:pPr>
      <w:r>
        <w:rPr>
          <w:lang w:val="fr-FR"/>
        </w:rPr>
        <w:t>71.</w:t>
      </w:r>
      <w:r>
        <w:rPr>
          <w:lang w:val="fr-FR"/>
        </w:rPr>
        <w:tab/>
        <w:t xml:space="preserve">Takai T, Kato T, Ota M, et al. </w:t>
      </w:r>
      <w:r>
        <w:t xml:space="preserve">Recombinant Der p 1 and Der f 1 with in vitro enzymatic activity to cleave human CD23, CD25 and alpha1-antitrypsin, and in vivo IgE-eliciting activity in mice. </w:t>
      </w:r>
      <w:r>
        <w:rPr>
          <w:i/>
        </w:rPr>
        <w:t>Int Arch Allergy Immunol</w:t>
      </w:r>
      <w:r>
        <w:t>. Jul 2005;137(3):194-200. doi:10.1159/000086331</w:t>
      </w:r>
    </w:p>
    <w:p w14:paraId="0217DC64" w14:textId="77777777" w:rsidR="005B68C1" w:rsidRDefault="00702135">
      <w:pPr>
        <w:pStyle w:val="EndNoteBibliography"/>
        <w:spacing w:after="0"/>
      </w:pPr>
      <w:r>
        <w:t>72.</w:t>
      </w:r>
      <w:r>
        <w:tab/>
        <w:t xml:space="preserve">Engeroff P, Vogel M. The role of CD23 in the regulation of allergic responses. </w:t>
      </w:r>
      <w:r>
        <w:rPr>
          <w:i/>
        </w:rPr>
        <w:t>Allergy</w:t>
      </w:r>
      <w:r>
        <w:t>. Jul 2021;76(7):1981-1989. doi:10.1111/all.14724</w:t>
      </w:r>
    </w:p>
    <w:p w14:paraId="686EA16C" w14:textId="77777777" w:rsidR="005B68C1" w:rsidRDefault="00702135">
      <w:pPr>
        <w:pStyle w:val="EndNoteBibliography"/>
        <w:spacing w:after="0"/>
      </w:pPr>
      <w:r>
        <w:t>73.</w:t>
      </w:r>
      <w:r>
        <w:tab/>
        <w:t xml:space="preserve">Shakib F, Schulz O, Sewell H. A mite subversive: cleavage of CD23 and CD25 by Der p 1 enhances allergenicity. </w:t>
      </w:r>
      <w:r>
        <w:rPr>
          <w:i/>
        </w:rPr>
        <w:t>Immunol Today</w:t>
      </w:r>
      <w:r>
        <w:t>. Jul 1998;19(7):313-6. doi:10.1016/s0167-5699(98)01284-5</w:t>
      </w:r>
    </w:p>
    <w:p w14:paraId="773395CF" w14:textId="77777777" w:rsidR="005B68C1" w:rsidRDefault="00702135">
      <w:pPr>
        <w:pStyle w:val="EndNoteBibliography"/>
        <w:spacing w:after="0"/>
      </w:pPr>
      <w:r>
        <w:t>74.</w:t>
      </w:r>
      <w:r>
        <w:tab/>
        <w:t xml:space="preserve">Chen J, Zhang J, Tachie-Menson T, Shukla N, Garrod DR, Robinson C. Allergen-dependent oxidant formation requires purinoceptor activation of ADAM 10 and prothrombin. </w:t>
      </w:r>
      <w:r>
        <w:rPr>
          <w:i/>
        </w:rPr>
        <w:t>J Allergy Clin Immunol</w:t>
      </w:r>
      <w:r>
        <w:t>. Jun 2017;139(6):2023-2026 e9. doi:10.1016/j.jaci.2016.12.954</w:t>
      </w:r>
    </w:p>
    <w:p w14:paraId="1107146C" w14:textId="77777777" w:rsidR="005B68C1" w:rsidRDefault="00702135">
      <w:pPr>
        <w:pStyle w:val="EndNoteBibliography"/>
        <w:spacing w:after="0"/>
      </w:pPr>
      <w:r>
        <w:t>75.</w:t>
      </w:r>
      <w:r>
        <w:tab/>
        <w:t xml:space="preserve">Zhang J, Chen J, Allen-Philbey K, et al. Innate generation of thrombin and intracellular oxidants in airway epithelium by allergen Der p 1. </w:t>
      </w:r>
      <w:r>
        <w:rPr>
          <w:i/>
        </w:rPr>
        <w:t>J Allergy Clin Immunol</w:t>
      </w:r>
      <w:r>
        <w:t>. Oct 2016;138(4):1224-1227. doi:10.1016/j.jaci.2016.05.006</w:t>
      </w:r>
    </w:p>
    <w:p w14:paraId="57A72E34" w14:textId="77777777" w:rsidR="005B68C1" w:rsidRDefault="00702135">
      <w:pPr>
        <w:pStyle w:val="EndNoteBibliography"/>
        <w:spacing w:after="0"/>
        <w:rPr>
          <w:lang w:val="fr-FR"/>
        </w:rPr>
      </w:pPr>
      <w:r>
        <w:t>76.</w:t>
      </w:r>
      <w:r>
        <w:tab/>
        <w:t xml:space="preserve">Zhang J, Chen J, Mangat SC, Perera Baruhupolage C, Garrod DR, Robinson C. Pathways of airway oxidant formation by house dust mite allergens and viral RNA converge through myosin motors, pannexons and Toll-like receptor 4. </w:t>
      </w:r>
      <w:r>
        <w:rPr>
          <w:i/>
          <w:lang w:val="fr-FR"/>
        </w:rPr>
        <w:t>Immun Inflamm Dis</w:t>
      </w:r>
      <w:r>
        <w:rPr>
          <w:lang w:val="fr-FR"/>
        </w:rPr>
        <w:t>. Jun 2018;6(2):276-296. doi:10.1002/iid3.216</w:t>
      </w:r>
    </w:p>
    <w:p w14:paraId="43A458DB" w14:textId="77777777" w:rsidR="005B68C1" w:rsidRDefault="00702135">
      <w:pPr>
        <w:pStyle w:val="EndNoteBibliography"/>
        <w:spacing w:after="0"/>
      </w:pPr>
      <w:r>
        <w:rPr>
          <w:lang w:val="fr-FR"/>
        </w:rPr>
        <w:t>77.</w:t>
      </w:r>
      <w:r>
        <w:rPr>
          <w:lang w:val="fr-FR"/>
        </w:rPr>
        <w:tab/>
        <w:t xml:space="preserve">Millien VO, Lu W, Shaw J, et al. </w:t>
      </w:r>
      <w:r>
        <w:t xml:space="preserve">Cleavage of fibrinogen by proteinases elicits allergic responses through Toll-like receptor 4. </w:t>
      </w:r>
      <w:r>
        <w:rPr>
          <w:i/>
        </w:rPr>
        <w:t>Science</w:t>
      </w:r>
      <w:r>
        <w:t>. Aug 16 2013;341(6147):792-6. doi:10.1126/science.1240342</w:t>
      </w:r>
    </w:p>
    <w:p w14:paraId="12F1ACD7" w14:textId="77777777" w:rsidR="005B68C1" w:rsidRDefault="00702135">
      <w:pPr>
        <w:pStyle w:val="EndNoteBibliography"/>
        <w:spacing w:after="0"/>
      </w:pPr>
      <w:r>
        <w:t>78.</w:t>
      </w:r>
      <w:r>
        <w:tab/>
        <w:t xml:space="preserve">Landers CT, Tung HY, Knight JM, et al. Selective cleavage of fibrinogen by diverse proteinases initiates innate allergic and antifungal immunity through CD11b. </w:t>
      </w:r>
      <w:r>
        <w:rPr>
          <w:i/>
        </w:rPr>
        <w:t>J Biol Chem</w:t>
      </w:r>
      <w:r>
        <w:t>. May 31 2019;294(22):8834-8847. doi:10.1074/jbc.RA118.006724</w:t>
      </w:r>
    </w:p>
    <w:p w14:paraId="5C80816E" w14:textId="77777777" w:rsidR="005B68C1" w:rsidRDefault="00702135">
      <w:pPr>
        <w:pStyle w:val="EndNoteBibliography"/>
        <w:spacing w:after="0"/>
      </w:pPr>
      <w:r>
        <w:t>79.</w:t>
      </w:r>
      <w:r>
        <w:tab/>
        <w:t xml:space="preserve">Burzynski LC, Humphry M, Pyrillou K, et al. The Coagulation and Immune Systems Are Directly Linked through the Activation of Interleukin-1alpha by Thrombin. </w:t>
      </w:r>
      <w:r>
        <w:rPr>
          <w:i/>
        </w:rPr>
        <w:t>Immunity</w:t>
      </w:r>
      <w:r>
        <w:t>. Apr 16 2019;50(4):1033-1042 e6. doi:10.1016/j.immuni.2019.03.003</w:t>
      </w:r>
    </w:p>
    <w:p w14:paraId="48F2442F" w14:textId="77777777" w:rsidR="005B68C1" w:rsidRDefault="00702135">
      <w:pPr>
        <w:pStyle w:val="EndNoteBibliography"/>
        <w:spacing w:after="0"/>
      </w:pPr>
      <w:r>
        <w:t>80.</w:t>
      </w:r>
      <w:r>
        <w:tab/>
        <w:t xml:space="preserve">Maretzky T, Reiss K, Ludwig A, et al. ADAM10 mediates E-cadherin shedding and regulates epithelial cell-cell adhesion, migration, and beta-catenin translocation. </w:t>
      </w:r>
      <w:r>
        <w:rPr>
          <w:i/>
        </w:rPr>
        <w:t>Proc Natl Acad Sci U S A</w:t>
      </w:r>
      <w:r>
        <w:t>. Jun 28 2005;102(26):9182-7. doi:10.1073/pnas.0500918102</w:t>
      </w:r>
    </w:p>
    <w:p w14:paraId="112E9625" w14:textId="77777777" w:rsidR="005B68C1" w:rsidRDefault="00702135">
      <w:pPr>
        <w:pStyle w:val="EndNoteBibliography"/>
        <w:spacing w:after="0"/>
      </w:pPr>
      <w:r>
        <w:t>81.</w:t>
      </w:r>
      <w:r>
        <w:tab/>
        <w:t xml:space="preserve">Reiss K, Saftig P. The "a disintegrin and metalloprotease" (ADAM) family of sheddases: physiological and cellular functions. </w:t>
      </w:r>
      <w:r>
        <w:rPr>
          <w:i/>
        </w:rPr>
        <w:t>Semin Cell Dev Biol</w:t>
      </w:r>
      <w:r>
        <w:t>. Apr 2009;20(2):126-37. doi:10.1016/j.semcdb.2008.11.002</w:t>
      </w:r>
    </w:p>
    <w:p w14:paraId="4342BF77" w14:textId="77777777" w:rsidR="005B68C1" w:rsidRDefault="00702135">
      <w:pPr>
        <w:pStyle w:val="EndNoteBibliography"/>
        <w:spacing w:after="0"/>
        <w:rPr>
          <w:lang w:val="fr-FR"/>
        </w:rPr>
      </w:pPr>
      <w:r>
        <w:t>82.</w:t>
      </w:r>
      <w:r>
        <w:tab/>
        <w:t xml:space="preserve">Weskamp G, Ford JW, Sturgill J, et al. ADAM10 is a principal 'sheddase' of the low-affinity immunoglobulin E receptor CD23. </w:t>
      </w:r>
      <w:r>
        <w:rPr>
          <w:i/>
          <w:lang w:val="fr-FR"/>
        </w:rPr>
        <w:t>Nat Immunol</w:t>
      </w:r>
      <w:r>
        <w:rPr>
          <w:lang w:val="fr-FR"/>
        </w:rPr>
        <w:t>. Dec 2006;7(12):1293-8. doi:10.1038/ni1399</w:t>
      </w:r>
    </w:p>
    <w:p w14:paraId="72B810A5" w14:textId="77777777" w:rsidR="005B68C1" w:rsidRDefault="00702135">
      <w:pPr>
        <w:pStyle w:val="EndNoteBibliography"/>
        <w:spacing w:after="0"/>
        <w:rPr>
          <w:lang w:val="fr-FR"/>
        </w:rPr>
      </w:pPr>
      <w:r>
        <w:rPr>
          <w:lang w:val="fr-FR"/>
        </w:rPr>
        <w:lastRenderedPageBreak/>
        <w:t>83.</w:t>
      </w:r>
      <w:r>
        <w:rPr>
          <w:lang w:val="fr-FR"/>
        </w:rPr>
        <w:tab/>
        <w:t xml:space="preserve">Loxham M, Smart DE, Bedke NJ, et al. </w:t>
      </w:r>
      <w:r>
        <w:t xml:space="preserve">Allergenic proteases cleave the chemokine CX3CL1 directly from the surface of airway epithelium and augment the effect of rhinovirus. </w:t>
      </w:r>
      <w:r>
        <w:rPr>
          <w:i/>
          <w:lang w:val="fr-FR"/>
        </w:rPr>
        <w:t>Mucosal Immunol</w:t>
      </w:r>
      <w:r>
        <w:rPr>
          <w:lang w:val="fr-FR"/>
        </w:rPr>
        <w:t>. Mar 2018;11(2):404-414. doi:10.1038/mi.2017.63</w:t>
      </w:r>
    </w:p>
    <w:p w14:paraId="1A6370AC" w14:textId="77777777" w:rsidR="005B68C1" w:rsidRDefault="00702135">
      <w:pPr>
        <w:pStyle w:val="EndNoteBibliography"/>
        <w:spacing w:after="0"/>
        <w:rPr>
          <w:lang w:val="fr-FR"/>
        </w:rPr>
      </w:pPr>
      <w:r>
        <w:rPr>
          <w:lang w:val="fr-FR"/>
        </w:rPr>
        <w:t>84.</w:t>
      </w:r>
      <w:r>
        <w:rPr>
          <w:lang w:val="fr-FR"/>
        </w:rPr>
        <w:tab/>
        <w:t xml:space="preserve">Mionnet C, Buatois V, Kanda A, et al. </w:t>
      </w:r>
      <w:r>
        <w:t xml:space="preserve">CX3CR1 is required for airway inflammation by promoting T helper cell survival and maintenance in inflamed lung. </w:t>
      </w:r>
      <w:r>
        <w:rPr>
          <w:i/>
          <w:lang w:val="fr-FR"/>
        </w:rPr>
        <w:t>Nat Med</w:t>
      </w:r>
      <w:r>
        <w:rPr>
          <w:lang w:val="fr-FR"/>
        </w:rPr>
        <w:t>. Nov 2010;16(11):1305-12. doi:10.1038/nm.2253</w:t>
      </w:r>
    </w:p>
    <w:p w14:paraId="73E62B28" w14:textId="77777777" w:rsidR="005B68C1" w:rsidRDefault="00702135">
      <w:pPr>
        <w:pStyle w:val="EndNoteBibliography"/>
        <w:spacing w:after="0"/>
        <w:rPr>
          <w:lang w:val="fr-FR"/>
        </w:rPr>
      </w:pPr>
      <w:r>
        <w:rPr>
          <w:lang w:val="fr-FR"/>
        </w:rPr>
        <w:t>85.</w:t>
      </w:r>
      <w:r>
        <w:rPr>
          <w:lang w:val="fr-FR"/>
        </w:rPr>
        <w:tab/>
        <w:t xml:space="preserve">Perros F, Dorfmuller P, Souza R, et al. </w:t>
      </w:r>
      <w:r>
        <w:t xml:space="preserve">Fractalkine-induced smooth muscle cell proliferation in pulmonary hypertension. </w:t>
      </w:r>
      <w:r>
        <w:rPr>
          <w:i/>
          <w:lang w:val="fr-FR"/>
        </w:rPr>
        <w:t>Eur Respir J</w:t>
      </w:r>
      <w:r>
        <w:rPr>
          <w:lang w:val="fr-FR"/>
        </w:rPr>
        <w:t>. May 2007;29(5):937-43. doi:10.1183/09031936.00104706</w:t>
      </w:r>
    </w:p>
    <w:p w14:paraId="601291F8" w14:textId="77777777" w:rsidR="005B68C1" w:rsidRDefault="00702135">
      <w:pPr>
        <w:pStyle w:val="EndNoteBibliography"/>
        <w:spacing w:after="0"/>
      </w:pPr>
      <w:r>
        <w:rPr>
          <w:lang w:val="fr-FR"/>
        </w:rPr>
        <w:t>86.</w:t>
      </w:r>
      <w:r>
        <w:rPr>
          <w:lang w:val="fr-FR"/>
        </w:rPr>
        <w:tab/>
        <w:t xml:space="preserve">Kato T, Takai T, Fujimura T, et al. </w:t>
      </w:r>
      <w:r>
        <w:t xml:space="preserve">Mite serine protease activates protease-activated receptor-2 and induces cytokine release in human keratinocytes. </w:t>
      </w:r>
      <w:r>
        <w:rPr>
          <w:i/>
        </w:rPr>
        <w:t>Allergy</w:t>
      </w:r>
      <w:r>
        <w:t>. Sep 2009;64(9):1366-74. doi:10.1111/j.1398-9995.2009.02023.x</w:t>
      </w:r>
    </w:p>
    <w:p w14:paraId="4376BB6C" w14:textId="77777777" w:rsidR="005B68C1" w:rsidRDefault="00702135">
      <w:pPr>
        <w:pStyle w:val="EndNoteBibliography"/>
        <w:spacing w:after="0"/>
      </w:pPr>
      <w:r>
        <w:t>87.</w:t>
      </w:r>
      <w:r>
        <w:tab/>
        <w:t xml:space="preserve">Stremnitzer C, Manzano-Szalai K, Willensdorfer A, et al. Papain Degrades Tight Junction Proteins of Human Keratinocytes In Vitro and Sensitizes C57BL/6 Mice via the Skin Independent of its Enzymatic Activity or TLR4 Activation. </w:t>
      </w:r>
      <w:r>
        <w:rPr>
          <w:i/>
        </w:rPr>
        <w:t>J Invest Dermatol</w:t>
      </w:r>
      <w:r>
        <w:t>. Jul 2015;135(7):1790-1800. doi:10.1038/jid.2015.58</w:t>
      </w:r>
    </w:p>
    <w:p w14:paraId="3D010064" w14:textId="77777777" w:rsidR="005B68C1" w:rsidRDefault="00702135">
      <w:pPr>
        <w:pStyle w:val="EndNoteBibliography"/>
        <w:spacing w:after="0"/>
      </w:pPr>
      <w:r>
        <w:t>88.</w:t>
      </w:r>
      <w:r>
        <w:tab/>
        <w:t xml:space="preserve">Hara K, Iijima K, Elias MK, et al. Airway uric acid is a sensor of inhaled protease allergens and initiates type 2 immune responses in respiratory mucosa. </w:t>
      </w:r>
      <w:r>
        <w:rPr>
          <w:i/>
        </w:rPr>
        <w:t>J Immunol</w:t>
      </w:r>
      <w:r>
        <w:t>. May 1 2014;192(9):4032-42. doi:10.4049/jimmunol.1400110</w:t>
      </w:r>
    </w:p>
    <w:p w14:paraId="6A78D437" w14:textId="77777777" w:rsidR="005B68C1" w:rsidRDefault="00702135">
      <w:pPr>
        <w:pStyle w:val="EndNoteBibliography"/>
        <w:spacing w:after="0"/>
      </w:pPr>
      <w:r>
        <w:t>89.</w:t>
      </w:r>
      <w:r>
        <w:tab/>
        <w:t xml:space="preserve">Hiraishi Y, Yamaguchi S, Yoshizaki T, et al. IL-33, IL-25 and TSLP contribute to development of fungal-associated protease-induced innate-type airway inflammation. </w:t>
      </w:r>
      <w:r>
        <w:rPr>
          <w:i/>
        </w:rPr>
        <w:t>Sci Rep</w:t>
      </w:r>
      <w:r>
        <w:t>. Dec 21 2018;8(1):18052. doi:10.1038/s41598-018-36440-x</w:t>
      </w:r>
    </w:p>
    <w:p w14:paraId="387244A8" w14:textId="77777777" w:rsidR="005B68C1" w:rsidRDefault="00702135">
      <w:pPr>
        <w:pStyle w:val="EndNoteBibliography"/>
        <w:spacing w:after="0"/>
      </w:pPr>
      <w:r>
        <w:t>90.</w:t>
      </w:r>
      <w:r>
        <w:tab/>
        <w:t xml:space="preserve">Halim TY, Steer CA, Matha L, et al. Group 2 innate lymphoid cells are critical for the initiation of adaptive T helper 2 cell-mediated allergic lung inflammation. </w:t>
      </w:r>
      <w:r>
        <w:rPr>
          <w:i/>
        </w:rPr>
        <w:t>Immunity</w:t>
      </w:r>
      <w:r>
        <w:t>. Mar 20 2014;40(3):425-35. doi:10.1016/j.immuni.2014.01.011</w:t>
      </w:r>
    </w:p>
    <w:p w14:paraId="12C0B27B" w14:textId="77777777" w:rsidR="005B68C1" w:rsidRDefault="00702135">
      <w:pPr>
        <w:pStyle w:val="EndNoteBibliography"/>
        <w:spacing w:after="0"/>
      </w:pPr>
      <w:r>
        <w:t>91.</w:t>
      </w:r>
      <w:r>
        <w:tab/>
        <w:t xml:space="preserve">Ramu S, Menzel M, Bjermer L, Andersson C, Akbarshahi H, Uller L. Allergens produce serine proteases-dependent distinct release of metabolite DAMPs in human bronchial epithelial cells. </w:t>
      </w:r>
      <w:r>
        <w:rPr>
          <w:i/>
        </w:rPr>
        <w:t>Clin Exp Allergy</w:t>
      </w:r>
      <w:r>
        <w:t>. Feb 2018;48(2):156-166. doi:10.1111/cea.13071</w:t>
      </w:r>
    </w:p>
    <w:p w14:paraId="058BDD2C" w14:textId="77777777" w:rsidR="005B68C1" w:rsidRDefault="00702135">
      <w:pPr>
        <w:pStyle w:val="EndNoteBibliography"/>
        <w:spacing w:after="0"/>
      </w:pPr>
      <w:r>
        <w:t>92.</w:t>
      </w:r>
      <w:r>
        <w:tab/>
        <w:t xml:space="preserve">Aldajani WA, Salazar F, Sewell HF, Knox A, Ghaemmaghami AM. Expression and regulation of immune-modulatory enzyme indoleamine 2,3-dioxygenase (IDO) by human airway epithelial cells and its effect on T cell activation. </w:t>
      </w:r>
      <w:r>
        <w:rPr>
          <w:i/>
        </w:rPr>
        <w:t>Oncotarget</w:t>
      </w:r>
      <w:r>
        <w:t>. Sep 6 2016;7(36):57606-57617. doi:10.18632/oncotarget.11586</w:t>
      </w:r>
    </w:p>
    <w:p w14:paraId="61B09535" w14:textId="77777777" w:rsidR="005B68C1" w:rsidRDefault="00702135">
      <w:pPr>
        <w:pStyle w:val="EndNoteBibliography"/>
        <w:spacing w:after="0"/>
      </w:pPr>
      <w:r>
        <w:t>93.</w:t>
      </w:r>
      <w:r>
        <w:tab/>
        <w:t xml:space="preserve">Maneechotesuwan K, Wamanuttajinda V, Kasetsinsombat K, et al. Der p 1 suppresses indoleamine 2, 3-dioxygenase in dendritic cells from house dust mite-sensitive patients with asthma. </w:t>
      </w:r>
      <w:r>
        <w:rPr>
          <w:i/>
        </w:rPr>
        <w:t>J Allergy Clin Immunol</w:t>
      </w:r>
      <w:r>
        <w:t>. Jan 2009;123(1):239-48. doi:10.1016/j.jaci.2008.10.018</w:t>
      </w:r>
    </w:p>
    <w:p w14:paraId="4E59033F" w14:textId="77777777" w:rsidR="005B68C1" w:rsidRDefault="00702135">
      <w:pPr>
        <w:pStyle w:val="EndNoteBibliography"/>
        <w:spacing w:after="0"/>
      </w:pPr>
      <w:r>
        <w:t>94.</w:t>
      </w:r>
      <w:r>
        <w:tab/>
        <w:t xml:space="preserve">Coughlin SR. Protease-activated receptors in hemostasis, thrombosis and vascular biology. </w:t>
      </w:r>
      <w:r>
        <w:rPr>
          <w:i/>
        </w:rPr>
        <w:t>J Thromb Haemost</w:t>
      </w:r>
      <w:r>
        <w:t>. Aug 2005;3(8):1800-14. doi:10.1111/j.1538-7836.2005.01377.x</w:t>
      </w:r>
    </w:p>
    <w:p w14:paraId="47DE5E6E" w14:textId="77777777" w:rsidR="005B68C1" w:rsidRDefault="00702135">
      <w:pPr>
        <w:pStyle w:val="EndNoteBibliography"/>
        <w:spacing w:after="0"/>
      </w:pPr>
      <w:r>
        <w:t>95.</w:t>
      </w:r>
      <w:r>
        <w:tab/>
        <w:t xml:space="preserve">Hollenberg MD, Compton SJ. International Union of Pharmacology. XXVIII. Proteinase-activated receptors. </w:t>
      </w:r>
      <w:r>
        <w:rPr>
          <w:i/>
        </w:rPr>
        <w:t>Pharmacol Rev</w:t>
      </w:r>
      <w:r>
        <w:t>. Jun 2002;54(2):203-17. doi:10.1124/pr.54.2.203</w:t>
      </w:r>
    </w:p>
    <w:p w14:paraId="38D973EF" w14:textId="77777777" w:rsidR="005B68C1" w:rsidRDefault="00702135">
      <w:pPr>
        <w:pStyle w:val="EndNoteBibliography"/>
        <w:spacing w:after="0"/>
      </w:pPr>
      <w:r>
        <w:t>96.</w:t>
      </w:r>
      <w:r>
        <w:tab/>
        <w:t xml:space="preserve">Ramachandran R, Noorbakhsh F, Defea K, Hollenberg MD. Targeting proteinase-activated receptors: therapeutic potential and challenges. </w:t>
      </w:r>
      <w:r>
        <w:rPr>
          <w:i/>
        </w:rPr>
        <w:t>Nat Rev Drug Discov</w:t>
      </w:r>
      <w:r>
        <w:t>. Jan 3 2012;11(1):69-86. doi:10.1038/nrd3615</w:t>
      </w:r>
    </w:p>
    <w:p w14:paraId="094166BA" w14:textId="77777777" w:rsidR="005B68C1" w:rsidRDefault="00702135">
      <w:pPr>
        <w:pStyle w:val="EndNoteBibliography"/>
        <w:spacing w:after="0"/>
      </w:pPr>
      <w:r>
        <w:t>97.</w:t>
      </w:r>
      <w:r>
        <w:tab/>
        <w:t xml:space="preserve">Ramachandran R, Altier C, Oikonomopoulou K, Hollenberg MD. Proteinases, Their Extracellular Targets, and Inflammatory Signaling. </w:t>
      </w:r>
      <w:r>
        <w:rPr>
          <w:i/>
        </w:rPr>
        <w:t>Pharmacol Rev</w:t>
      </w:r>
      <w:r>
        <w:t>. Oct 2016;68(4):1110-1142. doi:10.1124/pr.115.010991</w:t>
      </w:r>
    </w:p>
    <w:p w14:paraId="2D0EAB50" w14:textId="77777777" w:rsidR="005B68C1" w:rsidRDefault="00702135">
      <w:pPr>
        <w:pStyle w:val="EndNoteBibliography"/>
        <w:spacing w:after="0"/>
      </w:pPr>
      <w:r>
        <w:t>98.</w:t>
      </w:r>
      <w:r>
        <w:tab/>
        <w:t xml:space="preserve">Hollenberg MD, Mihara K, Polley D, et al. Biased signalling and proteinase-activated receptors (PARs): targeting inflammatory disease. </w:t>
      </w:r>
      <w:r>
        <w:rPr>
          <w:i/>
        </w:rPr>
        <w:t>Br J Pharmacol</w:t>
      </w:r>
      <w:r>
        <w:t>. Mar 2014;171(5):1180-94. doi:10.1111/bph.12544</w:t>
      </w:r>
    </w:p>
    <w:p w14:paraId="26CEE951" w14:textId="77777777" w:rsidR="005B68C1" w:rsidRDefault="00702135">
      <w:pPr>
        <w:pStyle w:val="EndNoteBibliography"/>
        <w:spacing w:after="0"/>
      </w:pPr>
      <w:r>
        <w:t>99.</w:t>
      </w:r>
      <w:r>
        <w:tab/>
        <w:t xml:space="preserve">Soh UJ, Dores MR, Chen B, Trejo J. Signal transduction by protease-activated receptors. </w:t>
      </w:r>
      <w:r>
        <w:rPr>
          <w:i/>
        </w:rPr>
        <w:t>Br J Pharmacol</w:t>
      </w:r>
      <w:r>
        <w:t>. May 2010;160(2):191-203. doi:10.1111/j.1476-5381.2010.00705.x</w:t>
      </w:r>
    </w:p>
    <w:p w14:paraId="6AD98650" w14:textId="77777777" w:rsidR="005B68C1" w:rsidRDefault="00702135">
      <w:pPr>
        <w:pStyle w:val="EndNoteBibliography"/>
        <w:spacing w:after="0"/>
      </w:pPr>
      <w:r>
        <w:lastRenderedPageBreak/>
        <w:t>100.</w:t>
      </w:r>
      <w:r>
        <w:tab/>
        <w:t xml:space="preserve">Yee MC, Nichols HL, Polley D, et al. Protease-activated receptor-2 signaling through beta-arrestin-2 mediates Alternaria alkaline serine protease-induced airway inflammation. </w:t>
      </w:r>
      <w:r>
        <w:rPr>
          <w:i/>
        </w:rPr>
        <w:t>Am J Physiol Lung Cell Mol Physiol</w:t>
      </w:r>
      <w:r>
        <w:t>. Dec 1 2018;315(6):L1042-L1057. doi:10.1152/ajplung.00196.2018</w:t>
      </w:r>
    </w:p>
    <w:p w14:paraId="3602AC9D" w14:textId="77777777" w:rsidR="005B68C1" w:rsidRDefault="00702135">
      <w:pPr>
        <w:pStyle w:val="EndNoteBibliography"/>
        <w:spacing w:after="0"/>
      </w:pPr>
      <w:r>
        <w:rPr>
          <w:lang w:val="fr-FR"/>
        </w:rPr>
        <w:t>101.</w:t>
      </w:r>
      <w:r>
        <w:rPr>
          <w:lang w:val="fr-FR"/>
        </w:rPr>
        <w:tab/>
        <w:t xml:space="preserve">Polley DJ, Mihara K, Ramachandran R, et al. </w:t>
      </w:r>
      <w:r>
        <w:t xml:space="preserve">Cockroach allergen serine proteinases: Isolation, sequencing and signalling via proteinase-activated receptor-2. </w:t>
      </w:r>
      <w:r>
        <w:rPr>
          <w:i/>
        </w:rPr>
        <w:t>Clin Exp Allergy</w:t>
      </w:r>
      <w:r>
        <w:t>. Jul 2017;47(7):946-960. doi:10.1111/cea.12921</w:t>
      </w:r>
    </w:p>
    <w:p w14:paraId="1FA4DF20" w14:textId="77777777" w:rsidR="005B68C1" w:rsidRDefault="00702135">
      <w:pPr>
        <w:pStyle w:val="EndNoteBibliography"/>
        <w:spacing w:after="0"/>
      </w:pPr>
      <w:r>
        <w:t>102.</w:t>
      </w:r>
      <w:r>
        <w:tab/>
        <w:t xml:space="preserve">Adam E, Hansen KK, Astudillo Fernandez O, et al. The house dust mite allergen Der p 1, unlike Der p 3, stimulates the expression of interleukin-8 in human airway epithelial cells via a proteinase-activated receptor-2-independent mechanism. </w:t>
      </w:r>
      <w:r>
        <w:rPr>
          <w:i/>
        </w:rPr>
        <w:t>J Biol Chem</w:t>
      </w:r>
      <w:r>
        <w:t>. Mar 17 2006;281(11):6910-23. doi:10.1074/jbc.M507140200</w:t>
      </w:r>
    </w:p>
    <w:p w14:paraId="13108B2C" w14:textId="77777777" w:rsidR="005B68C1" w:rsidRDefault="00702135">
      <w:pPr>
        <w:pStyle w:val="EndNoteBibliography"/>
        <w:spacing w:after="0"/>
      </w:pPr>
      <w:r>
        <w:t>103.</w:t>
      </w:r>
      <w:r>
        <w:tab/>
        <w:t xml:space="preserve">Asokananthan N, Graham PT, Stewart DJ, et al. House dust mite allergens induce proinflammatory cytokines from respiratory epithelial cells: the cysteine protease allergen, Der p 1, activates protease-activated receptor (PAR)-2 and inactivates PAR-1. </w:t>
      </w:r>
      <w:r>
        <w:rPr>
          <w:i/>
        </w:rPr>
        <w:t>J Immunol</w:t>
      </w:r>
      <w:r>
        <w:t>. Oct 15 2002;169(8):4572-8. doi:10.4049/jimmunol.169.8.4572</w:t>
      </w:r>
    </w:p>
    <w:p w14:paraId="7CB7C177" w14:textId="77777777" w:rsidR="005B68C1" w:rsidRDefault="00702135">
      <w:pPr>
        <w:pStyle w:val="EndNoteBibliography"/>
        <w:spacing w:after="0"/>
      </w:pPr>
      <w:r>
        <w:t>104.</w:t>
      </w:r>
      <w:r>
        <w:tab/>
        <w:t xml:space="preserve">Sun G, Stacey MA, Schmidt M, Mori L, Mattoli S. Interaction of mite allergens Der p3 and Der p9 with protease-activated receptor-2 expressed by lung epithelial cells. </w:t>
      </w:r>
      <w:r>
        <w:rPr>
          <w:i/>
        </w:rPr>
        <w:t>J Immunol</w:t>
      </w:r>
      <w:r>
        <w:t xml:space="preserve">. Jul 15 2001;167(2):1014-21. </w:t>
      </w:r>
    </w:p>
    <w:p w14:paraId="3085F20F" w14:textId="77777777" w:rsidR="005B68C1" w:rsidRDefault="00702135">
      <w:pPr>
        <w:pStyle w:val="EndNoteBibliography"/>
      </w:pPr>
      <w:r>
        <w:t>105.</w:t>
      </w:r>
      <w:r>
        <w:tab/>
        <w:t xml:space="preserve">Kouzaki H, O'Grady SM, Lawrence CB, Kita H. Proteases induce production of thymic stromal lymphopoietin by airway epithelial cells through protease-activated receptor-2. </w:t>
      </w:r>
      <w:r>
        <w:rPr>
          <w:i/>
        </w:rPr>
        <w:t>J Immunol</w:t>
      </w:r>
      <w:r>
        <w:t>. Jul 15 2009;183(2):1427-34. doi:jimmunol.0900904 [pii]</w:t>
      </w:r>
    </w:p>
    <w:p w14:paraId="1DA3FECC" w14:textId="77777777" w:rsidR="005B68C1" w:rsidRDefault="00702135">
      <w:pPr>
        <w:pStyle w:val="EndNoteBibliography"/>
        <w:spacing w:after="0"/>
      </w:pPr>
      <w:r>
        <w:t>10.4049/jimmunol.0900904</w:t>
      </w:r>
    </w:p>
    <w:p w14:paraId="37728751" w14:textId="77777777" w:rsidR="005B68C1" w:rsidRDefault="00702135">
      <w:pPr>
        <w:pStyle w:val="EndNoteBibliography"/>
        <w:spacing w:after="0"/>
      </w:pPr>
      <w:r>
        <w:t>106.</w:t>
      </w:r>
      <w:r>
        <w:tab/>
        <w:t xml:space="preserve">Kouzaki H, Tojima I, Kita H, Shimizu T. Transcription of interleukin-25 and extracellular release of the protein is regulated by allergen proteases in airway epithelial cells. </w:t>
      </w:r>
      <w:r>
        <w:rPr>
          <w:i/>
        </w:rPr>
        <w:t>Am J Respir Cell Mol Biol</w:t>
      </w:r>
      <w:r>
        <w:t>. Nov 2013;49(5):741-50. doi:10.1165/rcmb.2012-0304OC</w:t>
      </w:r>
    </w:p>
    <w:p w14:paraId="3FBDF289" w14:textId="77777777" w:rsidR="005B68C1" w:rsidRDefault="00702135">
      <w:pPr>
        <w:pStyle w:val="EndNoteBibliography"/>
        <w:spacing w:after="0"/>
      </w:pPr>
      <w:r>
        <w:t>107.</w:t>
      </w:r>
      <w:r>
        <w:tab/>
        <w:t xml:space="preserve">Rivas CM, Schiff HV, Moutal A, et al. Alternaria alternata-induced airway epithelial signaling and inflammatory responses via protease-activated receptor-2 expression. </w:t>
      </w:r>
      <w:r>
        <w:rPr>
          <w:i/>
        </w:rPr>
        <w:t>Biochem Biophys Res Commun</w:t>
      </w:r>
      <w:r>
        <w:t>. Feb 5 2022;591:13-19. doi:10.1016/j.bbrc.2021.12.090</w:t>
      </w:r>
    </w:p>
    <w:p w14:paraId="750E4FE0" w14:textId="77777777" w:rsidR="005B68C1" w:rsidRDefault="00702135">
      <w:pPr>
        <w:pStyle w:val="EndNoteBibliography"/>
        <w:spacing w:after="0"/>
      </w:pPr>
      <w:r>
        <w:t>108.</w:t>
      </w:r>
      <w:r>
        <w:tab/>
        <w:t xml:space="preserve">Rivas CM, Yee MC, Addison KJ, et al. Proteinase-activated receptor-2 antagonist C391 inhibits Alternaria-induced airway epithelial signalling and asthma indicators in acute exposure mouse models. </w:t>
      </w:r>
      <w:r>
        <w:rPr>
          <w:i/>
        </w:rPr>
        <w:t>Br J Pharmacol</w:t>
      </w:r>
      <w:r>
        <w:t>. May 2022;179(10):2208-2222. doi:10.1111/bph.15745</w:t>
      </w:r>
    </w:p>
    <w:p w14:paraId="411B49F9" w14:textId="77777777" w:rsidR="005B68C1" w:rsidRDefault="00702135">
      <w:pPr>
        <w:pStyle w:val="EndNoteBibliography"/>
        <w:spacing w:after="0"/>
      </w:pPr>
      <w:r>
        <w:t>109.</w:t>
      </w:r>
      <w:r>
        <w:tab/>
        <w:t xml:space="preserve">Homma T, Kato A, Bhushan B, et al. Role of Aspergillus fumigatus in Triggering Protease-Activated Receptor-2 in Airway Epithelial Cells and Skewing the Cells toward a T-helper 2 Bias. </w:t>
      </w:r>
      <w:r>
        <w:rPr>
          <w:i/>
        </w:rPr>
        <w:t>Am J Respir Cell Mol Biol</w:t>
      </w:r>
      <w:r>
        <w:t>. Jan 2016;54(1):60-70. doi:10.1165/rcmb.2015-0062OC</w:t>
      </w:r>
    </w:p>
    <w:p w14:paraId="4EF1AA33" w14:textId="77777777" w:rsidR="005B68C1" w:rsidRDefault="00702135">
      <w:pPr>
        <w:pStyle w:val="EndNoteBibliography"/>
        <w:spacing w:after="0"/>
      </w:pPr>
      <w:r>
        <w:t>110.</w:t>
      </w:r>
      <w:r>
        <w:tab/>
        <w:t xml:space="preserve">Chiu LL, Perng DW, Yu CH, Su SN, Chow LP. Mold allergen, pen C 13, induces IL-8 expression in human airway epithelial cells by activating protease-activated receptor 1 and 2. </w:t>
      </w:r>
      <w:r>
        <w:rPr>
          <w:i/>
        </w:rPr>
        <w:t>J Immunol</w:t>
      </w:r>
      <w:r>
        <w:t>. Apr 15 2007;178(8):5237-44. doi:178/8/5237 [pii]</w:t>
      </w:r>
    </w:p>
    <w:p w14:paraId="281B5114" w14:textId="77777777" w:rsidR="005B68C1" w:rsidRDefault="00702135">
      <w:pPr>
        <w:pStyle w:val="EndNoteBibliography"/>
      </w:pPr>
      <w:r>
        <w:t>111.</w:t>
      </w:r>
      <w:r>
        <w:tab/>
        <w:t xml:space="preserve">Page K, Hughes VS, Odoms KK, Dunsmore KE, Hershenson MB. German cockroach proteases regulate interleukin-8 expression via nuclear factor for interleukin-6 in human bronchial epithelial cells. </w:t>
      </w:r>
      <w:r>
        <w:rPr>
          <w:i/>
        </w:rPr>
        <w:t>Am J Respir Cell Mol Biol</w:t>
      </w:r>
      <w:r>
        <w:t>. Mar 2005;32(3):225-31. doi:2004-0231OC [pii]</w:t>
      </w:r>
    </w:p>
    <w:p w14:paraId="3B022AFB" w14:textId="77777777" w:rsidR="005B68C1" w:rsidRDefault="00702135">
      <w:pPr>
        <w:pStyle w:val="EndNoteBibliography"/>
        <w:spacing w:after="0"/>
      </w:pPr>
      <w:r>
        <w:t>10.1165/rcmb.2004-0231OC</w:t>
      </w:r>
    </w:p>
    <w:p w14:paraId="5D37BA4C" w14:textId="77777777" w:rsidR="005B68C1" w:rsidRDefault="00702135">
      <w:pPr>
        <w:pStyle w:val="EndNoteBibliography"/>
      </w:pPr>
      <w:r>
        <w:t>112.</w:t>
      </w:r>
      <w:r>
        <w:tab/>
        <w:t xml:space="preserve">Page K, Strunk VS, Hershenson MB. Cockroach proteases increase IL-8 expression in human bronchial epithelial cells via activation of protease-activated receptor (PAR)-2 and extracellular-signal-regulated kinase. </w:t>
      </w:r>
      <w:r>
        <w:rPr>
          <w:i/>
        </w:rPr>
        <w:t>J Allergy Clin Immunol</w:t>
      </w:r>
      <w:r>
        <w:t>. Dec 2003;112(6):1112-8. doi:10.1016/j.jaci.2003.08.050</w:t>
      </w:r>
    </w:p>
    <w:p w14:paraId="3DF2CAA7" w14:textId="77777777" w:rsidR="005B68C1" w:rsidRDefault="00702135">
      <w:pPr>
        <w:pStyle w:val="EndNoteBibliography"/>
        <w:spacing w:after="0"/>
      </w:pPr>
      <w:r>
        <w:t>S0091674903022656 [pii]</w:t>
      </w:r>
    </w:p>
    <w:p w14:paraId="265548BA" w14:textId="77777777" w:rsidR="005B68C1" w:rsidRDefault="00702135">
      <w:pPr>
        <w:pStyle w:val="EndNoteBibliography"/>
        <w:spacing w:after="0"/>
      </w:pPr>
      <w:r>
        <w:t>113.</w:t>
      </w:r>
      <w:r>
        <w:tab/>
        <w:t xml:space="preserve">Page K, Ledford JR, Zhou P, Dienger K, Wills-Karp M. Mucosal sensitization to German cockroach involves protease-activated receptor-2. </w:t>
      </w:r>
      <w:r>
        <w:rPr>
          <w:i/>
        </w:rPr>
        <w:t>Respir Res</w:t>
      </w:r>
      <w:r>
        <w:t>. May 24 2010;11:62. doi:10.1186/1465-9921-11-62</w:t>
      </w:r>
    </w:p>
    <w:p w14:paraId="30D3DC2A" w14:textId="77777777" w:rsidR="005B68C1" w:rsidRDefault="00702135">
      <w:pPr>
        <w:pStyle w:val="EndNoteBibliography"/>
      </w:pPr>
      <w:r>
        <w:lastRenderedPageBreak/>
        <w:t>114.</w:t>
      </w:r>
      <w:r>
        <w:tab/>
        <w:t xml:space="preserve">Arizmendi NG, Abel M, Mihara K, et al. Mucosal Allergic Sensitization to Cockroach Allergens Is Dependent on Proteinase Activity and Proteinase-Activated Receptor-2 Activation. </w:t>
      </w:r>
      <w:r>
        <w:rPr>
          <w:i/>
        </w:rPr>
        <w:t>J Immunol</w:t>
      </w:r>
      <w:r>
        <w:t>. Jan 26 2011;186(5):3164-3172. doi:jimmunol.0903812 [pii]</w:t>
      </w:r>
    </w:p>
    <w:p w14:paraId="4AB213DE" w14:textId="77777777" w:rsidR="005B68C1" w:rsidRDefault="00702135">
      <w:pPr>
        <w:pStyle w:val="EndNoteBibliography"/>
        <w:spacing w:after="0"/>
      </w:pPr>
      <w:r>
        <w:t>10.4049/jimmunol.0903812</w:t>
      </w:r>
    </w:p>
    <w:p w14:paraId="2CB118F8" w14:textId="77777777" w:rsidR="005B68C1" w:rsidRDefault="00702135">
      <w:pPr>
        <w:pStyle w:val="EndNoteBibliography"/>
        <w:spacing w:after="0"/>
      </w:pPr>
      <w:r>
        <w:t>115.</w:t>
      </w:r>
      <w:r>
        <w:tab/>
        <w:t xml:space="preserve">Asaduzzaman M, Nadeem A, Arizmendi N, et al. Functional inhibition of PAR2 alleviates allergen-induced airway hyperresponsiveness and inflammation. </w:t>
      </w:r>
      <w:r>
        <w:rPr>
          <w:i/>
        </w:rPr>
        <w:t>Clin Exp Allergy</w:t>
      </w:r>
      <w:r>
        <w:t>. Dec 2015;45(12):1844-55. doi:10.1111/cea.12628</w:t>
      </w:r>
    </w:p>
    <w:p w14:paraId="2117BC76" w14:textId="77777777" w:rsidR="005B68C1" w:rsidRDefault="00702135">
      <w:pPr>
        <w:pStyle w:val="EndNoteBibliography"/>
        <w:spacing w:after="0"/>
      </w:pPr>
      <w:r>
        <w:t>116.</w:t>
      </w:r>
      <w:r>
        <w:tab/>
        <w:t xml:space="preserve">Agrawal K, Arora N. Serine protease allergen favours Th2 responses via PAR-2 and STAT3 activation in murine model. </w:t>
      </w:r>
      <w:r>
        <w:rPr>
          <w:i/>
        </w:rPr>
        <w:t>Allergy</w:t>
      </w:r>
      <w:r>
        <w:t>. Mar 2018;73(3):569-575. doi:10.1111/all.13315</w:t>
      </w:r>
    </w:p>
    <w:p w14:paraId="26A5B098" w14:textId="77777777" w:rsidR="005B68C1" w:rsidRDefault="00702135">
      <w:pPr>
        <w:pStyle w:val="EndNoteBibliography"/>
        <w:spacing w:after="0"/>
      </w:pPr>
      <w:r>
        <w:t>117.</w:t>
      </w:r>
      <w:r>
        <w:tab/>
        <w:t xml:space="preserve">Kale SL, Arora N. Per a 10 activates human derived epithelial cell line in a protease dependent manner via PAR-2. </w:t>
      </w:r>
      <w:r>
        <w:rPr>
          <w:i/>
        </w:rPr>
        <w:t>Immunobiology</w:t>
      </w:r>
      <w:r>
        <w:t>. Apr 2015;220(4):525-32. doi:10.1016/j.imbio.2014.10.018</w:t>
      </w:r>
    </w:p>
    <w:p w14:paraId="3D7473C3" w14:textId="77777777" w:rsidR="005B68C1" w:rsidRDefault="00702135">
      <w:pPr>
        <w:pStyle w:val="EndNoteBibliography"/>
        <w:spacing w:after="0"/>
      </w:pPr>
      <w:r>
        <w:t>118.</w:t>
      </w:r>
      <w:r>
        <w:tab/>
        <w:t xml:space="preserve">Nakanishi S, Kumamoto J, Denda M. Tranexamic acid blocks the thrombin-mediated delay of epidermal permeability barrier recovery induced by the cedar pollen allergen, Cry j1. </w:t>
      </w:r>
      <w:r>
        <w:rPr>
          <w:i/>
        </w:rPr>
        <w:t>Sci Rep</w:t>
      </w:r>
      <w:r>
        <w:t>. Oct 23 2018;8(1):15610. doi:10.1038/s41598-018-33898-7</w:t>
      </w:r>
    </w:p>
    <w:p w14:paraId="3789D0B0" w14:textId="77777777" w:rsidR="005B68C1" w:rsidRDefault="00702135">
      <w:pPr>
        <w:pStyle w:val="EndNoteBibliography"/>
      </w:pPr>
      <w:r>
        <w:t>119.</w:t>
      </w:r>
      <w:r>
        <w:tab/>
        <w:t xml:space="preserve">Knight DA, Lim S, Scaffidi AK, et al. Protease-activated receptors in human airways: upregulation of PAR-2 in respiratory epithelium from patients with asthma. </w:t>
      </w:r>
      <w:r>
        <w:rPr>
          <w:i/>
        </w:rPr>
        <w:t>J Allergy Clin Immunol</w:t>
      </w:r>
      <w:r>
        <w:t>. Nov 2001;108(5):797-803. doi:S0091-6749(01)82736-6 [pii]</w:t>
      </w:r>
    </w:p>
    <w:p w14:paraId="3D17C967" w14:textId="77777777" w:rsidR="005B68C1" w:rsidRDefault="00702135">
      <w:pPr>
        <w:pStyle w:val="EndNoteBibliography"/>
        <w:spacing w:after="0"/>
      </w:pPr>
      <w:r>
        <w:t>10.1067/mai.2001.119025</w:t>
      </w:r>
    </w:p>
    <w:p w14:paraId="5496499C" w14:textId="77777777" w:rsidR="005B68C1" w:rsidRDefault="00702135">
      <w:pPr>
        <w:pStyle w:val="EndNoteBibliography"/>
        <w:spacing w:after="0"/>
        <w:rPr>
          <w:lang w:val="fr-FR"/>
        </w:rPr>
      </w:pPr>
      <w:r>
        <w:t>120.</w:t>
      </w:r>
      <w:r>
        <w:tab/>
        <w:t xml:space="preserve">Allard B, Levardon H, Esteves P, et al. Asthmatic Bronchial Smooth Muscle Increases CCL5-Dependent Monocyte Migration in Response to Rhinovirus-Infected Epithelium. </w:t>
      </w:r>
      <w:r>
        <w:rPr>
          <w:i/>
          <w:lang w:val="fr-FR"/>
        </w:rPr>
        <w:t>Front Immunol</w:t>
      </w:r>
      <w:r>
        <w:rPr>
          <w:lang w:val="fr-FR"/>
        </w:rPr>
        <w:t>. 2019;10:2998. doi:10.3389/fimmu.2019.02998</w:t>
      </w:r>
    </w:p>
    <w:p w14:paraId="2492D3AB" w14:textId="77777777" w:rsidR="005B68C1" w:rsidRDefault="00702135">
      <w:pPr>
        <w:pStyle w:val="EndNoteBibliography"/>
        <w:spacing w:after="0"/>
        <w:rPr>
          <w:lang w:val="fr-FR"/>
        </w:rPr>
      </w:pPr>
      <w:r>
        <w:rPr>
          <w:lang w:val="fr-FR"/>
        </w:rPr>
        <w:t>121.</w:t>
      </w:r>
      <w:r>
        <w:rPr>
          <w:lang w:val="fr-FR"/>
        </w:rPr>
        <w:tab/>
        <w:t xml:space="preserve">Shrestha Palikhe N, Nahirney D, Laratta C, et al. </w:t>
      </w:r>
      <w:r>
        <w:t xml:space="preserve">Increased Protease-Activated Receptor-2 (PAR-2) Expression on CD14++CD16+ Peripheral Blood Monocytes of Patients with Severe Asthma. </w:t>
      </w:r>
      <w:r>
        <w:rPr>
          <w:i/>
          <w:lang w:val="fr-FR"/>
        </w:rPr>
        <w:t>PLoS One</w:t>
      </w:r>
      <w:r>
        <w:rPr>
          <w:lang w:val="fr-FR"/>
        </w:rPr>
        <w:t>. 2015;10(12):e0144500. doi:10.1371/journal.pone.0144500</w:t>
      </w:r>
    </w:p>
    <w:p w14:paraId="2FCF1379" w14:textId="77777777" w:rsidR="005B68C1" w:rsidRDefault="00702135">
      <w:pPr>
        <w:pStyle w:val="EndNoteBibliography"/>
        <w:spacing w:after="0"/>
      </w:pPr>
      <w:r>
        <w:rPr>
          <w:lang w:val="fr-FR"/>
        </w:rPr>
        <w:t>122.</w:t>
      </w:r>
      <w:r>
        <w:rPr>
          <w:lang w:val="fr-FR"/>
        </w:rPr>
        <w:tab/>
        <w:t xml:space="preserve">Descargues P, Deraison C, Bonnart C, et al. </w:t>
      </w:r>
      <w:r>
        <w:t xml:space="preserve">Spink5-deficient mice mimic Netherton syndrome through degradation of desmoglein 1 by epidermal protease hyperactivity. </w:t>
      </w:r>
      <w:r>
        <w:rPr>
          <w:i/>
        </w:rPr>
        <w:t>Nat Genet</w:t>
      </w:r>
      <w:r>
        <w:t>. Jan 2005;37(1):56-65. doi:10.1038/ng1493</w:t>
      </w:r>
    </w:p>
    <w:p w14:paraId="362AE652" w14:textId="77777777" w:rsidR="005B68C1" w:rsidRDefault="00702135">
      <w:pPr>
        <w:pStyle w:val="EndNoteBibliography"/>
        <w:spacing w:after="0"/>
      </w:pPr>
      <w:r>
        <w:t>123.</w:t>
      </w:r>
      <w:r>
        <w:tab/>
        <w:t xml:space="preserve">Grotenboer NS, Ketelaar ME, Koppelman GH, Nawijn MC. Decoding asthma: translating genetic variation in IL33 and IL1RL1 into disease pathophysiology. </w:t>
      </w:r>
      <w:r>
        <w:rPr>
          <w:i/>
        </w:rPr>
        <w:t>J Allergy Clin Immunol</w:t>
      </w:r>
      <w:r>
        <w:t>. Mar 2013;131(3):856-65. doi:10.1016/j.jaci.2012.11.028</w:t>
      </w:r>
    </w:p>
    <w:p w14:paraId="26D297B4" w14:textId="77777777" w:rsidR="005B68C1" w:rsidRDefault="00702135">
      <w:pPr>
        <w:pStyle w:val="EndNoteBibliography"/>
        <w:rPr>
          <w:lang w:val="fr-FR"/>
        </w:rPr>
      </w:pPr>
      <w:r>
        <w:t>124.</w:t>
      </w:r>
      <w:r>
        <w:tab/>
        <w:t xml:space="preserve">Gudbjartsson DF, Bjornsdottir US, Halapi E, et al. Sequence variants affecting eosinophil numbers associate with asthma and myocardial infarction. </w:t>
      </w:r>
      <w:r>
        <w:rPr>
          <w:i/>
          <w:lang w:val="fr-FR"/>
        </w:rPr>
        <w:t>Nat Genet</w:t>
      </w:r>
      <w:r>
        <w:rPr>
          <w:lang w:val="fr-FR"/>
        </w:rPr>
        <w:t>. Mar 2009;41(3):342-7. doi:ng.323 [pii]</w:t>
      </w:r>
    </w:p>
    <w:p w14:paraId="7812ABE7" w14:textId="77777777" w:rsidR="005B68C1" w:rsidRDefault="00702135">
      <w:pPr>
        <w:pStyle w:val="EndNoteBibliography"/>
        <w:spacing w:after="0"/>
        <w:rPr>
          <w:lang w:val="fr-FR"/>
        </w:rPr>
      </w:pPr>
      <w:r>
        <w:rPr>
          <w:lang w:val="fr-FR"/>
        </w:rPr>
        <w:t>10.1038/ng.323</w:t>
      </w:r>
    </w:p>
    <w:p w14:paraId="7F59C31C" w14:textId="77777777" w:rsidR="005B68C1" w:rsidRDefault="00702135">
      <w:pPr>
        <w:pStyle w:val="EndNoteBibliography"/>
        <w:spacing w:after="0"/>
      </w:pPr>
      <w:r>
        <w:rPr>
          <w:lang w:val="fr-FR"/>
        </w:rPr>
        <w:t>125.</w:t>
      </w:r>
      <w:r>
        <w:rPr>
          <w:lang w:val="fr-FR"/>
        </w:rPr>
        <w:tab/>
        <w:t xml:space="preserve">Ketelaar ME, Portelli MA, Dijk FN, et al. </w:t>
      </w:r>
      <w:r>
        <w:t xml:space="preserve">Phenotypic and functional translation of IL33 genetics in asthma. </w:t>
      </w:r>
      <w:r>
        <w:rPr>
          <w:i/>
        </w:rPr>
        <w:t>J Allergy Clin Immunol</w:t>
      </w:r>
      <w:r>
        <w:t>. Jan 2021;147(1):144-157. doi:10.1016/j.jaci.2020.04.051</w:t>
      </w:r>
    </w:p>
    <w:p w14:paraId="319F15AA" w14:textId="77777777" w:rsidR="005B68C1" w:rsidRDefault="00702135">
      <w:pPr>
        <w:pStyle w:val="EndNoteBibliography"/>
        <w:spacing w:after="0"/>
      </w:pPr>
      <w:r>
        <w:t>126.</w:t>
      </w:r>
      <w:r>
        <w:tab/>
        <w:t xml:space="preserve">Aneas I, Decker DC, Howard CL, et al. Asthma-associated genetic variants induce IL33 differential expression through an enhancer-blocking regulatory region. </w:t>
      </w:r>
      <w:r>
        <w:rPr>
          <w:i/>
        </w:rPr>
        <w:t>Nat Commun</w:t>
      </w:r>
      <w:r>
        <w:t>. Oct 21 2021;12(1):6115. doi:10.1038/s41467-021-26347-z</w:t>
      </w:r>
    </w:p>
    <w:p w14:paraId="3F0EE46A" w14:textId="77777777" w:rsidR="005B68C1" w:rsidRDefault="00702135">
      <w:pPr>
        <w:pStyle w:val="EndNoteBibliography"/>
        <w:spacing w:after="0"/>
      </w:pPr>
      <w:r>
        <w:t>127.</w:t>
      </w:r>
      <w:r>
        <w:tab/>
        <w:t xml:space="preserve">Wechsler ME, Ruddy MK, Pavord ID, et al. Efficacy and Safety of Itepekimab in Patients with Moderate-to-Severe Asthma. </w:t>
      </w:r>
      <w:r>
        <w:rPr>
          <w:i/>
        </w:rPr>
        <w:t>N Engl J Med</w:t>
      </w:r>
      <w:r>
        <w:t>. Oct 28 2021;385(18):1656-1668. doi:10.1056/NEJMoa2024257</w:t>
      </w:r>
    </w:p>
    <w:p w14:paraId="395D7F30" w14:textId="77777777" w:rsidR="005B68C1" w:rsidRDefault="00702135">
      <w:pPr>
        <w:pStyle w:val="EndNoteBibliography"/>
        <w:spacing w:after="0"/>
      </w:pPr>
      <w:r>
        <w:t>128.</w:t>
      </w:r>
      <w:r>
        <w:tab/>
        <w:t xml:space="preserve">Kelsen SG, Agache IO, Soong W, et al. Astegolimab (anti-ST2) efficacy and safety in adults with severe asthma: A randomized clinical trial. </w:t>
      </w:r>
      <w:r>
        <w:rPr>
          <w:i/>
        </w:rPr>
        <w:t>J Allergy Clin Immunol</w:t>
      </w:r>
      <w:r>
        <w:t>. Sep 2021;148(3):790-798. doi:10.1016/j.jaci.2021.03.044</w:t>
      </w:r>
    </w:p>
    <w:p w14:paraId="52E5359E" w14:textId="77777777" w:rsidR="005B68C1" w:rsidRDefault="00702135">
      <w:pPr>
        <w:pStyle w:val="EndNoteBibliography"/>
        <w:spacing w:after="0"/>
      </w:pPr>
      <w:r>
        <w:lastRenderedPageBreak/>
        <w:t>129.</w:t>
      </w:r>
      <w:r>
        <w:tab/>
        <w:t xml:space="preserve">Dwyer GK, D'Cruz LM, Turnquist HR. Emerging Functions of IL-33 in Homeostasis and Immunity. </w:t>
      </w:r>
      <w:r>
        <w:rPr>
          <w:i/>
        </w:rPr>
        <w:t>Annu Rev Immunol</w:t>
      </w:r>
      <w:r>
        <w:t>. Apr 26 2022;40:15-43. doi:10.1146/annurev-immunol-101320-124243</w:t>
      </w:r>
    </w:p>
    <w:p w14:paraId="3E46DECB" w14:textId="77777777" w:rsidR="005B68C1" w:rsidRDefault="00702135">
      <w:pPr>
        <w:pStyle w:val="EndNoteBibliography"/>
        <w:spacing w:after="0"/>
      </w:pPr>
      <w:r>
        <w:t>130.</w:t>
      </w:r>
      <w:r>
        <w:tab/>
        <w:t xml:space="preserve">Jiang L, Shao Y, Tian Y, Ouyang C, Wang X. Nuclear Alarmin Cytokines in Inflammation. </w:t>
      </w:r>
      <w:r>
        <w:rPr>
          <w:i/>
        </w:rPr>
        <w:t>J Immunol Res</w:t>
      </w:r>
      <w:r>
        <w:t>. 2020;2020:7206451. doi:10.1155/2020/7206451</w:t>
      </w:r>
    </w:p>
    <w:p w14:paraId="3FDDD6E8" w14:textId="77777777" w:rsidR="005B68C1" w:rsidRDefault="00702135">
      <w:pPr>
        <w:pStyle w:val="EndNoteBibliography"/>
        <w:spacing w:after="0"/>
        <w:rPr>
          <w:lang w:val="fr-FR"/>
        </w:rPr>
      </w:pPr>
      <w:r>
        <w:t>131.</w:t>
      </w:r>
      <w:r>
        <w:tab/>
        <w:t xml:space="preserve">Cayrol C, Girard JP. Interleukin-33 (IL-33): A critical review of its biology and the mechanisms involved in its release as a potent extracellular cytokine. </w:t>
      </w:r>
      <w:r>
        <w:rPr>
          <w:i/>
          <w:lang w:val="fr-FR"/>
        </w:rPr>
        <w:t>Cytokine</w:t>
      </w:r>
      <w:r>
        <w:rPr>
          <w:lang w:val="fr-FR"/>
        </w:rPr>
        <w:t>. May 25 2022;156:155891. doi:10.1016/j.cyto.2022.155891</w:t>
      </w:r>
    </w:p>
    <w:p w14:paraId="3C8A4EDC" w14:textId="77777777" w:rsidR="005B68C1" w:rsidRDefault="00702135">
      <w:pPr>
        <w:pStyle w:val="EndNoteBibliography"/>
        <w:spacing w:after="0"/>
      </w:pPr>
      <w:r>
        <w:rPr>
          <w:lang w:val="fr-FR"/>
        </w:rPr>
        <w:t>132.</w:t>
      </w:r>
      <w:r>
        <w:rPr>
          <w:lang w:val="fr-FR"/>
        </w:rPr>
        <w:tab/>
        <w:t xml:space="preserve">Travers J, Rochman M, Miracle CE, et al. </w:t>
      </w:r>
      <w:r>
        <w:t xml:space="preserve">Chromatin regulates IL-33 release and extracellular cytokine activity. </w:t>
      </w:r>
      <w:r>
        <w:rPr>
          <w:i/>
        </w:rPr>
        <w:t>Nat Commun</w:t>
      </w:r>
      <w:r>
        <w:t>. Aug 14 2018;9(1):3244. doi:10.1038/s41467-018-05485-x</w:t>
      </w:r>
    </w:p>
    <w:p w14:paraId="210019D4" w14:textId="77777777" w:rsidR="005B68C1" w:rsidRDefault="00702135">
      <w:pPr>
        <w:pStyle w:val="EndNoteBibliography"/>
        <w:spacing w:after="0"/>
      </w:pPr>
      <w:r>
        <w:t>133.</w:t>
      </w:r>
      <w:r>
        <w:tab/>
        <w:t xml:space="preserve">Brusilovsky M, Rochman M, Rochman Y, et al. Environmental allergens trigger type 2 inflammation through ripoptosome activation. </w:t>
      </w:r>
      <w:r>
        <w:rPr>
          <w:i/>
        </w:rPr>
        <w:t>Nat Immunol</w:t>
      </w:r>
      <w:r>
        <w:t>. Oct 2021;22(10):1316-1326. doi:10.1038/s41590-021-01011-2</w:t>
      </w:r>
    </w:p>
    <w:p w14:paraId="1BEB8D92" w14:textId="77777777" w:rsidR="005B68C1" w:rsidRDefault="00702135">
      <w:pPr>
        <w:pStyle w:val="EndNoteBibliography"/>
        <w:spacing w:after="0"/>
      </w:pPr>
      <w:r>
        <w:t>134.</w:t>
      </w:r>
      <w:r>
        <w:tab/>
        <w:t xml:space="preserve">Murphy RC, Altman MC. Ignition sequence start: epithelial allergen sensing and regulation of the allergic inflammatory response. </w:t>
      </w:r>
      <w:r>
        <w:rPr>
          <w:i/>
        </w:rPr>
        <w:t>Nat Immunol</w:t>
      </w:r>
      <w:r>
        <w:t>. Oct 2021;22(10):1207-1209. doi:10.1038/s41590-021-01005-0</w:t>
      </w:r>
    </w:p>
    <w:p w14:paraId="36A2CC51" w14:textId="77777777" w:rsidR="005B68C1" w:rsidRDefault="00702135">
      <w:pPr>
        <w:pStyle w:val="EndNoteBibliography"/>
        <w:spacing w:after="0"/>
      </w:pPr>
      <w:r>
        <w:t>135.</w:t>
      </w:r>
      <w:r>
        <w:tab/>
        <w:t xml:space="preserve">Zhu X, Sokol CL. Caspase 8 sounds the alarm for allergic inflammation. </w:t>
      </w:r>
      <w:r>
        <w:rPr>
          <w:i/>
        </w:rPr>
        <w:t>J Allergy Clin Immunol</w:t>
      </w:r>
      <w:r>
        <w:t>. Apr 2022;149(4):1218-1220. doi:10.1016/j.jaci.2021.10.016</w:t>
      </w:r>
    </w:p>
    <w:p w14:paraId="1E8514B2" w14:textId="77777777" w:rsidR="005B68C1" w:rsidRDefault="00702135">
      <w:pPr>
        <w:pStyle w:val="EndNoteBibliography"/>
        <w:spacing w:after="0"/>
      </w:pPr>
      <w:r>
        <w:t>136.</w:t>
      </w:r>
      <w:r>
        <w:tab/>
        <w:t xml:space="preserve">Cayrol C, Duval A, Schmitt P, et al. Environmental allergens induce allergic inflammation through proteolytic maturation of IL-33. </w:t>
      </w:r>
      <w:r>
        <w:rPr>
          <w:i/>
        </w:rPr>
        <w:t>Nat Immunol</w:t>
      </w:r>
      <w:r>
        <w:t>. Apr 2018;19(4):375-385. doi:10.1038/s41590-018-0067-5</w:t>
      </w:r>
    </w:p>
    <w:p w14:paraId="7277BF43" w14:textId="77777777" w:rsidR="005B68C1" w:rsidRDefault="00702135">
      <w:pPr>
        <w:pStyle w:val="EndNoteBibliography"/>
        <w:spacing w:after="0"/>
      </w:pPr>
      <w:r>
        <w:t>137.</w:t>
      </w:r>
      <w:r>
        <w:tab/>
        <w:t xml:space="preserve">Steinhoff M, Vergnolle N, Young SH, et al. Agonists of proteinase-activated receptor 2 induce inflammation by a neurogenic mechanism. </w:t>
      </w:r>
      <w:r>
        <w:rPr>
          <w:i/>
        </w:rPr>
        <w:t>Nat Med</w:t>
      </w:r>
      <w:r>
        <w:t>. Feb 2000;6(2):151-8. doi:10.1038/72247</w:t>
      </w:r>
    </w:p>
    <w:p w14:paraId="76F15BEE" w14:textId="77777777" w:rsidR="005B68C1" w:rsidRDefault="00702135">
      <w:pPr>
        <w:pStyle w:val="EndNoteBibliography"/>
        <w:spacing w:after="0"/>
      </w:pPr>
      <w:r>
        <w:t>138.</w:t>
      </w:r>
      <w:r>
        <w:tab/>
        <w:t xml:space="preserve">Serhan N, Basso L, Sibilano R, et al. House dust mites activate nociceptor-mast cell clusters to drive type 2 skin inflammation. </w:t>
      </w:r>
      <w:r>
        <w:rPr>
          <w:i/>
        </w:rPr>
        <w:t>Nat Immunol</w:t>
      </w:r>
      <w:r>
        <w:t>. Nov 2019;20(11):1435-1443. doi:10.1038/s41590-019-0493-z</w:t>
      </w:r>
    </w:p>
    <w:p w14:paraId="2460BD90" w14:textId="77777777" w:rsidR="005B68C1" w:rsidRDefault="00702135">
      <w:pPr>
        <w:pStyle w:val="EndNoteBibliography"/>
        <w:spacing w:after="0"/>
      </w:pPr>
      <w:r>
        <w:t>139.</w:t>
      </w:r>
      <w:r>
        <w:tab/>
        <w:t xml:space="preserve">Huang X, Tsilochristou O, Perna S, et al. Evolution of the IgE and IgG repertoire to a comprehensive array of allergen molecules in the first decade of life. </w:t>
      </w:r>
      <w:r>
        <w:rPr>
          <w:i/>
        </w:rPr>
        <w:t>Allergy</w:t>
      </w:r>
      <w:r>
        <w:t>. Feb 2018;73(2):421-430. doi:10.1111/all.13269</w:t>
      </w:r>
    </w:p>
    <w:p w14:paraId="2E54F9C8" w14:textId="77777777" w:rsidR="005B68C1" w:rsidRDefault="00702135">
      <w:pPr>
        <w:pStyle w:val="EndNoteBibliography"/>
        <w:spacing w:after="0"/>
      </w:pPr>
      <w:r>
        <w:t>140.</w:t>
      </w:r>
      <w:r>
        <w:tab/>
        <w:t xml:space="preserve">Posa D, Perna S, Resch Y, et al. Evolution and predictive value of IgE responses toward a comprehensive panel of house dust mite allergens during the first 2 decades of life. </w:t>
      </w:r>
      <w:r>
        <w:rPr>
          <w:i/>
        </w:rPr>
        <w:t>J Allergy Clin Immunol</w:t>
      </w:r>
      <w:r>
        <w:t>. Feb 2017;139(2):541-549 e8. doi:10.1016/j.jaci.2016.08.014</w:t>
      </w:r>
    </w:p>
    <w:p w14:paraId="0CFF378A" w14:textId="77777777" w:rsidR="005B68C1" w:rsidRDefault="00702135">
      <w:pPr>
        <w:pStyle w:val="EndNoteBibliography"/>
        <w:spacing w:after="0"/>
        <w:rPr>
          <w:lang w:val="fr-FR"/>
        </w:rPr>
      </w:pPr>
      <w:r>
        <w:t>141.</w:t>
      </w:r>
      <w:r>
        <w:tab/>
        <w:t xml:space="preserve">Chan BCL, Lam CWK, Tam LS, Wong CK. </w:t>
      </w:r>
      <w:r>
        <w:rPr>
          <w:lang w:val="fr-FR"/>
        </w:rPr>
        <w:t xml:space="preserve">IL33: Roles in Allergic Inflammation and Therapeutic Perspectives. </w:t>
      </w:r>
      <w:r>
        <w:rPr>
          <w:i/>
          <w:lang w:val="fr-FR"/>
        </w:rPr>
        <w:t>Front Immunol</w:t>
      </w:r>
      <w:r>
        <w:rPr>
          <w:lang w:val="fr-FR"/>
        </w:rPr>
        <w:t>. 2019;10:364. doi:10.3389/fimmu.2019.00364</w:t>
      </w:r>
    </w:p>
    <w:p w14:paraId="3602605B" w14:textId="77777777" w:rsidR="005B68C1" w:rsidRDefault="00702135">
      <w:pPr>
        <w:pStyle w:val="EndNoteBibliography"/>
        <w:spacing w:after="0"/>
      </w:pPr>
      <w:r>
        <w:rPr>
          <w:lang w:val="fr-FR"/>
        </w:rPr>
        <w:t>142.</w:t>
      </w:r>
      <w:r>
        <w:rPr>
          <w:lang w:val="fr-FR"/>
        </w:rPr>
        <w:tab/>
        <w:t xml:space="preserve">Laquer V, Parra V, Lacour JP, et al. </w:t>
      </w:r>
      <w:r>
        <w:t xml:space="preserve">IL-33 antibody failed to demonstrate benefit in a phase 2 double-blind, randomised placebo-controlled study in adult patients with moderate-to-severe atopic dermatitis. </w:t>
      </w:r>
      <w:r>
        <w:rPr>
          <w:i/>
        </w:rPr>
        <w:t>Br J Dermatol</w:t>
      </w:r>
      <w:r>
        <w:t>. Apr 28 2022;doi:10.1111/bjd.21631</w:t>
      </w:r>
    </w:p>
    <w:p w14:paraId="143757E1" w14:textId="77777777" w:rsidR="005B68C1" w:rsidRDefault="00702135">
      <w:pPr>
        <w:pStyle w:val="EndNoteBibliography"/>
        <w:spacing w:after="0"/>
        <w:rPr>
          <w:lang w:val="fr-FR"/>
        </w:rPr>
      </w:pPr>
      <w:r>
        <w:t>143.</w:t>
      </w:r>
      <w:r>
        <w:tab/>
        <w:t xml:space="preserve">Matzinger P. Tolerance, danger, and the extended family. </w:t>
      </w:r>
      <w:r>
        <w:rPr>
          <w:i/>
          <w:lang w:val="fr-FR"/>
        </w:rPr>
        <w:t>Annu Rev Immunol</w:t>
      </w:r>
      <w:r>
        <w:rPr>
          <w:lang w:val="fr-FR"/>
        </w:rPr>
        <w:t>. 1994;12:991-1045. doi:10.1146/annurev.iy.12.040194.005015</w:t>
      </w:r>
    </w:p>
    <w:p w14:paraId="2A331DE5" w14:textId="77777777" w:rsidR="005B68C1" w:rsidRDefault="00702135">
      <w:pPr>
        <w:pStyle w:val="EndNoteBibliography"/>
        <w:spacing w:after="0"/>
      </w:pPr>
      <w:r>
        <w:rPr>
          <w:lang w:val="fr-FR"/>
        </w:rPr>
        <w:t>144.</w:t>
      </w:r>
      <w:r>
        <w:rPr>
          <w:lang w:val="fr-FR"/>
        </w:rPr>
        <w:tab/>
        <w:t xml:space="preserve">Hatzler L, Panetta V, Lau S, et al. </w:t>
      </w:r>
      <w:r>
        <w:t xml:space="preserve">Molecular spreading and predictive value of preclinical IgE response to Phleum pratense in children with hay fever. </w:t>
      </w:r>
      <w:r>
        <w:rPr>
          <w:i/>
        </w:rPr>
        <w:t>J Allergy Clin Immunol</w:t>
      </w:r>
      <w:r>
        <w:t>. Oct 2012;130(4):894-901 e5. doi:10.1016/j.jaci.2012.05.053</w:t>
      </w:r>
    </w:p>
    <w:p w14:paraId="060E94CA" w14:textId="77777777" w:rsidR="005B68C1" w:rsidRDefault="00702135">
      <w:pPr>
        <w:pStyle w:val="EndNoteBibliography"/>
        <w:spacing w:after="0"/>
      </w:pPr>
      <w:r>
        <w:t>145.</w:t>
      </w:r>
      <w:r>
        <w:tab/>
        <w:t xml:space="preserve">Chruszcz M, Chew FT, Hoffmann-Sommergruber K, et al. Allergens and their associated small molecule ligands-their dual role in sensitization. </w:t>
      </w:r>
      <w:r>
        <w:rPr>
          <w:i/>
        </w:rPr>
        <w:t>Allergy</w:t>
      </w:r>
      <w:r>
        <w:t>. Aug 2021;76(8):2367-2382. doi:10.1111/all.14861</w:t>
      </w:r>
    </w:p>
    <w:p w14:paraId="786EBE81" w14:textId="77777777" w:rsidR="005B68C1" w:rsidRDefault="00702135">
      <w:pPr>
        <w:pStyle w:val="EndNoteBibliography"/>
        <w:spacing w:after="0"/>
      </w:pPr>
      <w:r>
        <w:t>146.</w:t>
      </w:r>
      <w:r>
        <w:tab/>
        <w:t xml:space="preserve">Guryanova SV, Finkina EI, Melnikova DN, Bogdanov IV, Bohle B, Ovchinnikova TV. How Do Pollen Allergens Sensitize? </w:t>
      </w:r>
      <w:r>
        <w:rPr>
          <w:i/>
        </w:rPr>
        <w:t>Front Mol Biosci</w:t>
      </w:r>
      <w:r>
        <w:t>. 2022;9:900533. doi:10.3389/fmolb.2022.900533</w:t>
      </w:r>
    </w:p>
    <w:p w14:paraId="4B8F52C0" w14:textId="77777777" w:rsidR="005B68C1" w:rsidRDefault="00702135">
      <w:pPr>
        <w:pStyle w:val="EndNoteBibliography"/>
        <w:spacing w:after="0"/>
      </w:pPr>
      <w:r>
        <w:rPr>
          <w:lang w:val="fr-FR"/>
        </w:rPr>
        <w:t>147.</w:t>
      </w:r>
      <w:r>
        <w:rPr>
          <w:lang w:val="fr-FR"/>
        </w:rPr>
        <w:tab/>
        <w:t xml:space="preserve">Jappe U, Schwager C, Schromm AB, et al. </w:t>
      </w:r>
      <w:r>
        <w:t xml:space="preserve">Lipophilic Allergens, Different Modes of Allergen-Lipid Interaction and Their Impact on Asthma and Allergy. </w:t>
      </w:r>
      <w:r>
        <w:rPr>
          <w:i/>
        </w:rPr>
        <w:t>Front Immunol</w:t>
      </w:r>
      <w:r>
        <w:t>. 2019;10:122. doi:10.3389/fimmu.2019.00122</w:t>
      </w:r>
    </w:p>
    <w:p w14:paraId="54665B34" w14:textId="77777777" w:rsidR="005B68C1" w:rsidRDefault="00702135">
      <w:pPr>
        <w:pStyle w:val="EndNoteBibliography"/>
        <w:spacing w:after="0"/>
      </w:pPr>
      <w:r>
        <w:lastRenderedPageBreak/>
        <w:t>148.</w:t>
      </w:r>
      <w:r>
        <w:tab/>
        <w:t xml:space="preserve">Jacquet A. Characterization of Innate Immune Responses to House Dust Mite Allergens: Pitfalls and Limitations. </w:t>
      </w:r>
      <w:r>
        <w:rPr>
          <w:i/>
        </w:rPr>
        <w:t>Front Allergy</w:t>
      </w:r>
      <w:r>
        <w:t>. 2021;2:662378. doi:10.3389/falgy.2021.662378</w:t>
      </w:r>
    </w:p>
    <w:p w14:paraId="75C5B05B" w14:textId="77777777" w:rsidR="005B68C1" w:rsidRDefault="00702135">
      <w:pPr>
        <w:pStyle w:val="EndNoteBibliography"/>
        <w:spacing w:after="0"/>
      </w:pPr>
      <w:r>
        <w:t>149.</w:t>
      </w:r>
      <w:r>
        <w:tab/>
        <w:t xml:space="preserve">Post S, Nawijn MC, Hackett TL, et al. The composition of house dust mite is critical for mucosal barrier dysfunction and allergic sensitisation. </w:t>
      </w:r>
      <w:r>
        <w:rPr>
          <w:i/>
        </w:rPr>
        <w:t>Thorax</w:t>
      </w:r>
      <w:r>
        <w:t>. Jun 2012;67(6):488-95. doi:10.1136/thoraxjnl-2011-200606</w:t>
      </w:r>
    </w:p>
    <w:p w14:paraId="3C0B846D" w14:textId="77777777" w:rsidR="005B68C1" w:rsidRDefault="00702135">
      <w:pPr>
        <w:pStyle w:val="EndNoteBibliography"/>
        <w:spacing w:after="0"/>
      </w:pPr>
      <w:r>
        <w:t>150.</w:t>
      </w:r>
      <w:r>
        <w:tab/>
        <w:t xml:space="preserve">Valenta R, Karaulov A, Niederberger V, et al. Allergen Extracts for In Vivo Diagnosis and Treatment of Allergy: Is There a Future? </w:t>
      </w:r>
      <w:r>
        <w:rPr>
          <w:i/>
        </w:rPr>
        <w:t>J Allergy Clin Immunol Pract</w:t>
      </w:r>
      <w:r>
        <w:t>. Nov - Dec 2018;6(6):1845-1855 e2. doi:10.1016/j.jaip.2018.08.032</w:t>
      </w:r>
    </w:p>
    <w:p w14:paraId="20E41CB2" w14:textId="77777777" w:rsidR="005B68C1" w:rsidRDefault="00702135">
      <w:pPr>
        <w:pStyle w:val="EndNoteBibliography"/>
        <w:spacing w:after="0"/>
      </w:pPr>
      <w:r>
        <w:t>151.</w:t>
      </w:r>
      <w:r>
        <w:tab/>
        <w:t xml:space="preserve">Jacquet A, Campisi V, Szpakowska M, Dumez ME, Galleni M, Chevigne A. Profiling the Extended Cleavage Specificity of the House Dust Mite Protease Allergens Der p 1, Der p 3 and Der p 6 for the Prediction of New Cell Surface Protein Substrates. </w:t>
      </w:r>
      <w:r>
        <w:rPr>
          <w:i/>
        </w:rPr>
        <w:t>Int J Mol Sci</w:t>
      </w:r>
      <w:r>
        <w:t>. Jun 27 2017;18(7)doi:10.3390/ijms18071373</w:t>
      </w:r>
    </w:p>
    <w:p w14:paraId="6A2D9CFF" w14:textId="77777777" w:rsidR="005B68C1" w:rsidRDefault="00702135">
      <w:pPr>
        <w:pStyle w:val="EndNoteBibliography"/>
        <w:spacing w:after="0"/>
      </w:pPr>
      <w:r>
        <w:t>152.</w:t>
      </w:r>
      <w:r>
        <w:tab/>
        <w:t xml:space="preserve">Hewitt RJ, Lloyd CM. Regulation of immune responses by the airway epithelial cell landscape. </w:t>
      </w:r>
      <w:r>
        <w:rPr>
          <w:i/>
        </w:rPr>
        <w:t>Nat Rev Immunol</w:t>
      </w:r>
      <w:r>
        <w:t>. Jun 2021;21(6):347-362. doi:10.1038/s41577-020-00477-9</w:t>
      </w:r>
    </w:p>
    <w:p w14:paraId="72ECD5A6" w14:textId="77777777" w:rsidR="005B68C1" w:rsidRDefault="00702135">
      <w:pPr>
        <w:pStyle w:val="EndNoteBibliography"/>
        <w:spacing w:after="0"/>
      </w:pPr>
      <w:r>
        <w:t>153.</w:t>
      </w:r>
      <w:r>
        <w:tab/>
        <w:t xml:space="preserve">McCoy KD, Burkhard R, Geuking MB. The microbiome and immune memory formation. </w:t>
      </w:r>
      <w:r>
        <w:rPr>
          <w:i/>
        </w:rPr>
        <w:t>Immunol Cell Biol</w:t>
      </w:r>
      <w:r>
        <w:t>. Aug 2019;97(7):625-635. doi:10.1111/imcb.12273</w:t>
      </w:r>
    </w:p>
    <w:p w14:paraId="02CD3A8B" w14:textId="77777777" w:rsidR="005B68C1" w:rsidRDefault="00702135">
      <w:pPr>
        <w:pStyle w:val="EndNoteBibliography"/>
        <w:spacing w:after="0"/>
      </w:pPr>
      <w:r>
        <w:t>154.</w:t>
      </w:r>
      <w:r>
        <w:tab/>
        <w:t xml:space="preserve">Akaike T, Maeda H, Maruo K, Sakata Y, Sato K. Potentiation of infectivity and pathogenesis of influenza A virus by a house dust mite protease. </w:t>
      </w:r>
      <w:r>
        <w:rPr>
          <w:i/>
        </w:rPr>
        <w:t>J Infect Dis</w:t>
      </w:r>
      <w:r>
        <w:t>. Oct 1994;170(4):1023-6. doi:10.1093/infdis/170.4.1023</w:t>
      </w:r>
    </w:p>
    <w:p w14:paraId="164B9614" w14:textId="77777777" w:rsidR="005B68C1" w:rsidRDefault="00702135">
      <w:pPr>
        <w:pStyle w:val="EndNoteBibliography"/>
        <w:spacing w:after="0"/>
      </w:pPr>
      <w:r>
        <w:t>155.</w:t>
      </w:r>
      <w:r>
        <w:tab/>
        <w:t xml:space="preserve">Walls AC, Park YJ, Tortorici MA, Wall A, McGuire AT, Veesler D. Structure, Function, and Antigenicity of the SARS-CoV-2 Spike Glycoprotein. </w:t>
      </w:r>
      <w:r>
        <w:rPr>
          <w:i/>
        </w:rPr>
        <w:t>Cell</w:t>
      </w:r>
      <w:r>
        <w:t>. Apr 16 2020;181(2):281-292 e6. doi:10.1016/j.cell.2020.02.058</w:t>
      </w:r>
    </w:p>
    <w:p w14:paraId="6CC93DDB" w14:textId="77777777" w:rsidR="005B68C1" w:rsidRDefault="00702135">
      <w:pPr>
        <w:pStyle w:val="EndNoteBibliography"/>
        <w:spacing w:after="0"/>
      </w:pPr>
      <w:r>
        <w:t>156.</w:t>
      </w:r>
      <w:r>
        <w:tab/>
        <w:t xml:space="preserve">Kunimine S, Takai T, Kamijo S, et al. Epicutaneous vaccination with protease inhibitor-treated papain prevents papain-induced Th2-mediated airway inflammation without inducing Th17 in mice. </w:t>
      </w:r>
      <w:r>
        <w:rPr>
          <w:i/>
        </w:rPr>
        <w:t>Biochem Biophys Res Commun</w:t>
      </w:r>
      <w:r>
        <w:t>. Mar 26 2021;546:192-199. doi:10.1016/j.bbrc.2020.12.090</w:t>
      </w:r>
    </w:p>
    <w:p w14:paraId="7F56DB10" w14:textId="77777777" w:rsidR="005B68C1" w:rsidRDefault="00702135">
      <w:pPr>
        <w:pStyle w:val="EndNoteBibliography"/>
        <w:spacing w:after="0"/>
      </w:pPr>
      <w:r>
        <w:t>157.</w:t>
      </w:r>
      <w:r>
        <w:tab/>
        <w:t xml:space="preserve">Zhang J, Chen J, Richardson JP, et al. Targeting an Initiator Allergen Provides Durable and Expansive Protection against House Dust Mite Allergy. </w:t>
      </w:r>
      <w:r>
        <w:rPr>
          <w:i/>
        </w:rPr>
        <w:t>ACS Pharmacol Transl Sci</w:t>
      </w:r>
      <w:r>
        <w:t>. Sep 9 2022;5(9):735-751. doi:10.1021/acsptsci.2c00022</w:t>
      </w:r>
    </w:p>
    <w:p w14:paraId="421EF337" w14:textId="77777777" w:rsidR="005B68C1" w:rsidRDefault="00702135">
      <w:pPr>
        <w:pStyle w:val="EndNoteBibliography"/>
        <w:spacing w:after="0"/>
      </w:pPr>
      <w:r>
        <w:t>158.</w:t>
      </w:r>
      <w:r>
        <w:tab/>
        <w:t xml:space="preserve">Dumez ME, Herman J, Campizi V, Galleni M, Jacquet A, Chevigne A. Orchestration of an uncommon maturation cascade of the house dust mite protease allergen quartet. </w:t>
      </w:r>
      <w:r>
        <w:rPr>
          <w:i/>
        </w:rPr>
        <w:t>Front Immunol</w:t>
      </w:r>
      <w:r>
        <w:t>. 2014;5:138. doi:10.3389/fimmu.2014.00138</w:t>
      </w:r>
    </w:p>
    <w:p w14:paraId="38656F4E" w14:textId="77777777" w:rsidR="005B68C1" w:rsidRDefault="00702135">
      <w:pPr>
        <w:pStyle w:val="EndNoteBibliography"/>
        <w:spacing w:after="0"/>
      </w:pPr>
      <w:r>
        <w:t>159.</w:t>
      </w:r>
      <w:r>
        <w:tab/>
        <w:t xml:space="preserve">Tovey ER, Chapman MD, Platts-Mills TA. Mite faeces are a major source of house dust allergens. </w:t>
      </w:r>
      <w:r>
        <w:rPr>
          <w:i/>
        </w:rPr>
        <w:t>Nature</w:t>
      </w:r>
      <w:r>
        <w:t>. Feb 12 1981;289(5798):592-3. doi:10.1038/289592a0</w:t>
      </w:r>
    </w:p>
    <w:p w14:paraId="266BD383" w14:textId="77777777" w:rsidR="005B68C1" w:rsidRDefault="00702135">
      <w:pPr>
        <w:pStyle w:val="EndNoteBibliography"/>
        <w:spacing w:after="0"/>
      </w:pPr>
      <w:r>
        <w:t>160.</w:t>
      </w:r>
      <w:r>
        <w:tab/>
        <w:t xml:space="preserve">Gonzalez-Rabade N, Badillo-Corona JA, Aranda-Barradas JS, Oliver-Salvador Mdel C. Production of plant proteases in vivo and in vitro--a review. </w:t>
      </w:r>
      <w:r>
        <w:rPr>
          <w:i/>
        </w:rPr>
        <w:t>Biotechnol Adv</w:t>
      </w:r>
      <w:r>
        <w:t>. Nov-Dec 2011;29(6):983-96. doi:10.1016/j.biotechadv.2011.08.017</w:t>
      </w:r>
    </w:p>
    <w:p w14:paraId="119E09B5" w14:textId="77777777" w:rsidR="005B68C1" w:rsidRDefault="00702135">
      <w:pPr>
        <w:pStyle w:val="EndNoteBibliography"/>
        <w:spacing w:after="0"/>
      </w:pPr>
      <w:r>
        <w:t>161.</w:t>
      </w:r>
      <w:r>
        <w:tab/>
        <w:t xml:space="preserve">Behnsen J, Lessing F, Schindler S, et al. Secreted Aspergillus fumigatus protease Alp1 degrades human complement proteins C3, C4, and C5. </w:t>
      </w:r>
      <w:r>
        <w:rPr>
          <w:i/>
        </w:rPr>
        <w:t>Infect Immun</w:t>
      </w:r>
      <w:r>
        <w:t>. Aug 2010;78(8):3585-94. doi:10.1128/IAI.01353-09</w:t>
      </w:r>
    </w:p>
    <w:p w14:paraId="76E7124F" w14:textId="77777777" w:rsidR="005B68C1" w:rsidRDefault="00702135">
      <w:pPr>
        <w:pStyle w:val="EndNoteBibliography"/>
        <w:spacing w:after="0"/>
      </w:pPr>
      <w:r>
        <w:t>162.</w:t>
      </w:r>
      <w:r>
        <w:tab/>
        <w:t xml:space="preserve">Robson GD, Huang J, Wortman J, Archer DB. A preliminary analysis of the process of protein secretion and the diversity of putative secreted hydrolases encoded in Aspergillus fumigatus: insights from the genome. </w:t>
      </w:r>
      <w:r>
        <w:rPr>
          <w:i/>
        </w:rPr>
        <w:t>Med Mycol</w:t>
      </w:r>
      <w:r>
        <w:t>. May 2005;43 Suppl 1:S41-7. doi:10.1080/13693780400024305</w:t>
      </w:r>
    </w:p>
    <w:p w14:paraId="19B64B53" w14:textId="77777777" w:rsidR="005B68C1" w:rsidRDefault="00702135">
      <w:pPr>
        <w:pStyle w:val="EndNoteBibliography"/>
        <w:rPr>
          <w:rFonts w:ascii="Times New Roman" w:hAnsi="Times New Roman" w:cs="Times New Roman"/>
          <w:sz w:val="24"/>
          <w:szCs w:val="24"/>
          <w:lang w:val="en-CA"/>
        </w:rPr>
      </w:pPr>
      <w:r>
        <w:t>163.</w:t>
      </w:r>
      <w:r>
        <w:tab/>
        <w:t xml:space="preserve">Tai HY, Tam MF, Chou H, et al. Pen ch 13 allergen induces secretion of mediators and degradation of occludin protein of human lung epithelial cells. </w:t>
      </w:r>
      <w:r>
        <w:rPr>
          <w:i/>
        </w:rPr>
        <w:t>Allergy</w:t>
      </w:r>
      <w:r>
        <w:t>. Mar 2006;61(3):382-8. doi:10.1111/j.1398-9995.2005.00958.x</w:t>
      </w:r>
      <w:r>
        <w:rPr>
          <w:rFonts w:ascii="Times New Roman" w:hAnsi="Times New Roman" w:cs="Times New Roman"/>
          <w:sz w:val="24"/>
          <w:szCs w:val="24"/>
          <w:lang w:val="en-CA"/>
        </w:rPr>
        <w:fldChar w:fldCharType="end"/>
      </w:r>
    </w:p>
    <w:p w14:paraId="017474EA" w14:textId="77777777" w:rsidR="005B68C1" w:rsidRDefault="00702135">
      <w:pPr>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6BB5EC9A" w14:textId="18B325BE" w:rsidR="005B68C1" w:rsidRPr="009A3257" w:rsidRDefault="009A3257">
      <w:pPr>
        <w:pStyle w:val="EndNoteBibliographyTitle"/>
        <w:rPr>
          <w:b/>
          <w:bCs/>
        </w:rPr>
      </w:pPr>
      <w:r>
        <w:rPr>
          <w:b/>
          <w:bCs/>
        </w:rPr>
        <w:lastRenderedPageBreak/>
        <w:t xml:space="preserve">EXTRA </w:t>
      </w:r>
      <w:r w:rsidR="00702135" w:rsidRPr="009A3257">
        <w:rPr>
          <w:b/>
          <w:bCs/>
        </w:rPr>
        <w:fldChar w:fldCharType="begin"/>
      </w:r>
      <w:r w:rsidR="00702135" w:rsidRPr="009A3257">
        <w:rPr>
          <w:b/>
          <w:bCs/>
        </w:rPr>
        <w:instrText xml:space="preserve"> ADDIN EN.REFLIST </w:instrText>
      </w:r>
      <w:r w:rsidR="00702135" w:rsidRPr="009A3257">
        <w:rPr>
          <w:b/>
          <w:bCs/>
        </w:rPr>
        <w:fldChar w:fldCharType="separate"/>
      </w:r>
      <w:r w:rsidR="00702135" w:rsidRPr="009A3257">
        <w:rPr>
          <w:b/>
          <w:bCs/>
        </w:rPr>
        <w:t>References</w:t>
      </w:r>
    </w:p>
    <w:p w14:paraId="3D42C79C" w14:textId="77777777" w:rsidR="005B68C1" w:rsidRPr="009A3257" w:rsidRDefault="005B68C1">
      <w:pPr>
        <w:pStyle w:val="EndNoteBibliographyTitle"/>
        <w:rPr>
          <w:b/>
          <w:bCs/>
        </w:rPr>
      </w:pPr>
    </w:p>
    <w:p w14:paraId="45F06DD5" w14:textId="77777777" w:rsidR="005B68C1" w:rsidRPr="009A3257" w:rsidRDefault="00702135">
      <w:pPr>
        <w:pStyle w:val="EndNoteBibliography"/>
        <w:spacing w:after="0"/>
        <w:ind w:left="720" w:hanging="720"/>
        <w:rPr>
          <w:b/>
          <w:bCs/>
        </w:rPr>
      </w:pPr>
      <w:r w:rsidRPr="009A3257">
        <w:rPr>
          <w:b/>
          <w:bCs/>
        </w:rPr>
        <w:t>1.</w:t>
      </w:r>
      <w:r w:rsidRPr="009A3257">
        <w:rPr>
          <w:b/>
          <w:bCs/>
        </w:rPr>
        <w:tab/>
        <w:t xml:space="preserve">Desrochers PE, Weiss SJ. Proteolytic inactivation of alpha-1-proteinase inhibitor by a neutrophil metalloproteinase. </w:t>
      </w:r>
      <w:r w:rsidRPr="009A3257">
        <w:rPr>
          <w:b/>
          <w:bCs/>
          <w:i/>
        </w:rPr>
        <w:t xml:space="preserve">The Journal of clinical investigation. </w:t>
      </w:r>
      <w:r w:rsidRPr="009A3257">
        <w:rPr>
          <w:b/>
          <w:bCs/>
        </w:rPr>
        <w:t>1988;81(5):1646-1650. 10.1172/JCI113500.</w:t>
      </w:r>
    </w:p>
    <w:p w14:paraId="33B26D21" w14:textId="77777777" w:rsidR="005B68C1" w:rsidRPr="009A3257" w:rsidRDefault="00702135">
      <w:pPr>
        <w:pStyle w:val="EndNoteBibliography"/>
        <w:spacing w:after="0"/>
        <w:ind w:left="720" w:hanging="720"/>
        <w:rPr>
          <w:b/>
          <w:bCs/>
        </w:rPr>
      </w:pPr>
      <w:r w:rsidRPr="009A3257">
        <w:rPr>
          <w:b/>
          <w:bCs/>
        </w:rPr>
        <w:t>2.</w:t>
      </w:r>
      <w:r w:rsidRPr="009A3257">
        <w:rPr>
          <w:b/>
          <w:bCs/>
        </w:rPr>
        <w:tab/>
        <w:t xml:space="preserve">Ossanna PJ, Test ST, Matheson NR, Regiani S, Weiss SJ. Oxidative regulation of neutrophil elastase-alpha-1-proteinase inhibitor interactions. </w:t>
      </w:r>
      <w:r w:rsidRPr="009A3257">
        <w:rPr>
          <w:b/>
          <w:bCs/>
          <w:i/>
        </w:rPr>
        <w:t xml:space="preserve">The Journal of clinical investigation. </w:t>
      </w:r>
      <w:r w:rsidRPr="009A3257">
        <w:rPr>
          <w:b/>
          <w:bCs/>
        </w:rPr>
        <w:t>1986;77(6):1939-1951. 10.1172/JCI112523.</w:t>
      </w:r>
    </w:p>
    <w:p w14:paraId="5F116247" w14:textId="77777777" w:rsidR="005B68C1" w:rsidRPr="009A3257" w:rsidRDefault="00702135">
      <w:pPr>
        <w:pStyle w:val="EndNoteBibliography"/>
        <w:spacing w:after="0"/>
        <w:ind w:left="720" w:hanging="720"/>
        <w:rPr>
          <w:b/>
          <w:bCs/>
        </w:rPr>
      </w:pPr>
      <w:r w:rsidRPr="009A3257">
        <w:rPr>
          <w:b/>
          <w:bCs/>
        </w:rPr>
        <w:t>3.</w:t>
      </w:r>
      <w:r w:rsidRPr="009A3257">
        <w:rPr>
          <w:b/>
          <w:bCs/>
        </w:rPr>
        <w:tab/>
        <w:t xml:space="preserve">Vissers MC, George PM, Bathurst IC, Brennan SO, Winterbourn CC. Cleavage and inactivation of alpha 1-antitrypsin by metalloproteinases released from neutrophils. </w:t>
      </w:r>
      <w:r w:rsidRPr="009A3257">
        <w:rPr>
          <w:b/>
          <w:bCs/>
          <w:i/>
        </w:rPr>
        <w:t xml:space="preserve">The Journal of clinical investigation. </w:t>
      </w:r>
      <w:r w:rsidRPr="009A3257">
        <w:rPr>
          <w:b/>
          <w:bCs/>
        </w:rPr>
        <w:t>1988;82(2):706-711. 10.1172/JCI113651.</w:t>
      </w:r>
    </w:p>
    <w:p w14:paraId="38F42F16" w14:textId="77777777" w:rsidR="005B68C1" w:rsidRPr="009A3257" w:rsidRDefault="00702135">
      <w:pPr>
        <w:pStyle w:val="EndNoteBibliography"/>
        <w:spacing w:after="0"/>
        <w:ind w:left="720" w:hanging="720"/>
        <w:rPr>
          <w:b/>
          <w:bCs/>
        </w:rPr>
      </w:pPr>
      <w:r w:rsidRPr="009A3257">
        <w:rPr>
          <w:b/>
          <w:bCs/>
        </w:rPr>
        <w:t>4.</w:t>
      </w:r>
      <w:r w:rsidRPr="009A3257">
        <w:rPr>
          <w:b/>
          <w:bCs/>
        </w:rPr>
        <w:tab/>
        <w:t xml:space="preserve">Weiss SJ, Regiani S. Neutrophils degrade subendothelial matrices in the presence of alpha-1-proteinase inhibitor. Cooperative use of lysosomal proteinases and oxygen metabolites. </w:t>
      </w:r>
      <w:r w:rsidRPr="009A3257">
        <w:rPr>
          <w:b/>
          <w:bCs/>
          <w:i/>
        </w:rPr>
        <w:t xml:space="preserve">The Journal of clinical investigation. </w:t>
      </w:r>
      <w:r w:rsidRPr="009A3257">
        <w:rPr>
          <w:b/>
          <w:bCs/>
        </w:rPr>
        <w:t>1984;73(5):1297-1303. 10.1172/JCI111332.</w:t>
      </w:r>
    </w:p>
    <w:p w14:paraId="0ABF2B0C" w14:textId="77777777" w:rsidR="005B68C1" w:rsidRPr="009A3257" w:rsidRDefault="00702135">
      <w:pPr>
        <w:pStyle w:val="EndNoteBibliography"/>
        <w:spacing w:after="0"/>
        <w:ind w:left="720" w:hanging="720"/>
        <w:rPr>
          <w:b/>
          <w:bCs/>
        </w:rPr>
      </w:pPr>
      <w:r w:rsidRPr="009A3257">
        <w:rPr>
          <w:b/>
          <w:bCs/>
        </w:rPr>
        <w:t>5.</w:t>
      </w:r>
      <w:r w:rsidRPr="009A3257">
        <w:rPr>
          <w:b/>
          <w:bCs/>
        </w:rPr>
        <w:tab/>
        <w:t xml:space="preserve">Prakash J, Kodanko JJ. Selective inactivation of serine proteases by nonheme iron complexes. </w:t>
      </w:r>
      <w:r w:rsidRPr="009A3257">
        <w:rPr>
          <w:b/>
          <w:bCs/>
          <w:i/>
        </w:rPr>
        <w:t xml:space="preserve">Inorg Chem. </w:t>
      </w:r>
      <w:r w:rsidRPr="009A3257">
        <w:rPr>
          <w:b/>
          <w:bCs/>
        </w:rPr>
        <w:t>2011;50(9):3934-3945. 10.1021/ic102320j.</w:t>
      </w:r>
    </w:p>
    <w:p w14:paraId="62E32CD8" w14:textId="77777777" w:rsidR="005B68C1" w:rsidRPr="009A3257" w:rsidRDefault="00702135">
      <w:pPr>
        <w:pStyle w:val="EndNoteBibliography"/>
        <w:spacing w:after="0"/>
        <w:ind w:left="720" w:hanging="720"/>
        <w:rPr>
          <w:b/>
          <w:bCs/>
        </w:rPr>
      </w:pPr>
      <w:r w:rsidRPr="009A3257">
        <w:rPr>
          <w:b/>
          <w:bCs/>
        </w:rPr>
        <w:t>6.</w:t>
      </w:r>
      <w:r w:rsidRPr="009A3257">
        <w:rPr>
          <w:b/>
          <w:bCs/>
        </w:rPr>
        <w:tab/>
        <w:t xml:space="preserve">Suto D, Iuchi Y, Ikeda Y, Sato K, Ohba Y, Fujii J. Inactivation of cysteine and serine proteases by singlet oxygen. </w:t>
      </w:r>
      <w:r w:rsidRPr="009A3257">
        <w:rPr>
          <w:b/>
          <w:bCs/>
          <w:i/>
        </w:rPr>
        <w:t xml:space="preserve">Arch Biochem Biophys. </w:t>
      </w:r>
      <w:r w:rsidRPr="009A3257">
        <w:rPr>
          <w:b/>
          <w:bCs/>
        </w:rPr>
        <w:t>2007;461(2):151-158. 10.1016/j.abb.2007.03.020.</w:t>
      </w:r>
    </w:p>
    <w:p w14:paraId="403C513B" w14:textId="77777777" w:rsidR="005B68C1" w:rsidRPr="009A3257" w:rsidRDefault="00702135">
      <w:pPr>
        <w:pStyle w:val="EndNoteBibliography"/>
        <w:spacing w:after="0"/>
        <w:ind w:left="720" w:hanging="720"/>
        <w:rPr>
          <w:b/>
          <w:bCs/>
        </w:rPr>
      </w:pPr>
      <w:r w:rsidRPr="009A3257">
        <w:rPr>
          <w:b/>
          <w:bCs/>
        </w:rPr>
        <w:t>7.</w:t>
      </w:r>
      <w:r w:rsidRPr="009A3257">
        <w:rPr>
          <w:b/>
          <w:bCs/>
        </w:rPr>
        <w:tab/>
        <w:t xml:space="preserve">Jacquet A, Robinson C. Proteolytic, lipidergic and polysaccharide molecular recognition shape innate responses to house dust mite allergens. </w:t>
      </w:r>
      <w:r w:rsidRPr="009A3257">
        <w:rPr>
          <w:b/>
          <w:bCs/>
          <w:i/>
        </w:rPr>
        <w:t xml:space="preserve">Allergy. </w:t>
      </w:r>
      <w:r w:rsidRPr="009A3257">
        <w:rPr>
          <w:b/>
          <w:bCs/>
        </w:rPr>
        <w:t>2020;75(1):33-53. 10.1111/all.13940.</w:t>
      </w:r>
    </w:p>
    <w:p w14:paraId="65051A73" w14:textId="77777777" w:rsidR="005B68C1" w:rsidRPr="009A3257" w:rsidRDefault="00702135">
      <w:pPr>
        <w:pStyle w:val="EndNoteBibliography"/>
        <w:spacing w:after="0"/>
        <w:ind w:left="720" w:hanging="720"/>
        <w:rPr>
          <w:b/>
          <w:bCs/>
        </w:rPr>
      </w:pPr>
      <w:r w:rsidRPr="009A3257">
        <w:rPr>
          <w:b/>
          <w:bCs/>
        </w:rPr>
        <w:t>8.</w:t>
      </w:r>
      <w:r w:rsidRPr="009A3257">
        <w:rPr>
          <w:b/>
          <w:bCs/>
        </w:rPr>
        <w:tab/>
        <w:t xml:space="preserve">Zhang J, Chen J, Richardson JP, et al. Targeting an Initiator Allergen Provides Durable and Expansive Protection against House Dust Mite Allergy. </w:t>
      </w:r>
      <w:r w:rsidRPr="009A3257">
        <w:rPr>
          <w:b/>
          <w:bCs/>
          <w:i/>
        </w:rPr>
        <w:t xml:space="preserve">ACS Pharmacol Transl Sci. </w:t>
      </w:r>
      <w:r w:rsidRPr="009A3257">
        <w:rPr>
          <w:b/>
          <w:bCs/>
        </w:rPr>
        <w:t>2022;5(9):735-751. 10.1021/acsptsci.2c00022.</w:t>
      </w:r>
    </w:p>
    <w:p w14:paraId="0FD49BB3" w14:textId="77777777" w:rsidR="005B68C1" w:rsidRPr="009A3257" w:rsidRDefault="00702135">
      <w:pPr>
        <w:pStyle w:val="EndNoteBibliography"/>
        <w:spacing w:after="0"/>
        <w:ind w:left="720" w:hanging="720"/>
        <w:rPr>
          <w:b/>
          <w:bCs/>
        </w:rPr>
      </w:pPr>
      <w:r w:rsidRPr="009A3257">
        <w:rPr>
          <w:b/>
          <w:bCs/>
        </w:rPr>
        <w:t>9.</w:t>
      </w:r>
      <w:r w:rsidRPr="009A3257">
        <w:rPr>
          <w:b/>
          <w:bCs/>
        </w:rPr>
        <w:tab/>
        <w:t xml:space="preserve">Herbert CA, Holgate ST, Robinson C, Thompson PJ, Stewart GA. Effect of mite allergen on permeability of bronchial mucosa. </w:t>
      </w:r>
      <w:r w:rsidRPr="009A3257">
        <w:rPr>
          <w:b/>
          <w:bCs/>
          <w:i/>
        </w:rPr>
        <w:t xml:space="preserve">Lancet. </w:t>
      </w:r>
      <w:r w:rsidRPr="009A3257">
        <w:rPr>
          <w:b/>
          <w:bCs/>
        </w:rPr>
        <w:t>1990;336(8723):1132. 10.1016/0140-6736(90)92611-k.</w:t>
      </w:r>
    </w:p>
    <w:p w14:paraId="6A65E769" w14:textId="77777777" w:rsidR="005B68C1" w:rsidRPr="009A3257" w:rsidRDefault="00702135">
      <w:pPr>
        <w:pStyle w:val="EndNoteBibliography"/>
        <w:spacing w:after="0"/>
        <w:ind w:left="720" w:hanging="720"/>
        <w:rPr>
          <w:b/>
          <w:bCs/>
        </w:rPr>
      </w:pPr>
      <w:r w:rsidRPr="009A3257">
        <w:rPr>
          <w:b/>
          <w:bCs/>
        </w:rPr>
        <w:t>10.</w:t>
      </w:r>
      <w:r w:rsidRPr="009A3257">
        <w:rPr>
          <w:b/>
          <w:bCs/>
        </w:rPr>
        <w:tab/>
        <w:t xml:space="preserve">Wan H, Winton HL, Soeller C, et al. Der p 1 facilitates transepithelial allergen delivery by disruption of tight junctions. </w:t>
      </w:r>
      <w:r w:rsidRPr="009A3257">
        <w:rPr>
          <w:b/>
          <w:bCs/>
          <w:i/>
        </w:rPr>
        <w:t xml:space="preserve">The Journal of clinical investigation. </w:t>
      </w:r>
      <w:r w:rsidRPr="009A3257">
        <w:rPr>
          <w:b/>
          <w:bCs/>
        </w:rPr>
        <w:t>1999;104(1):123-133. 10.1172/JCI5844.</w:t>
      </w:r>
    </w:p>
    <w:p w14:paraId="626B88A0" w14:textId="77777777" w:rsidR="005B68C1" w:rsidRPr="009A3257" w:rsidRDefault="00702135">
      <w:pPr>
        <w:pStyle w:val="EndNoteBibliography"/>
        <w:spacing w:after="0"/>
        <w:ind w:left="720" w:hanging="720"/>
        <w:rPr>
          <w:b/>
          <w:bCs/>
        </w:rPr>
      </w:pPr>
      <w:r w:rsidRPr="009A3257">
        <w:rPr>
          <w:b/>
          <w:bCs/>
        </w:rPr>
        <w:t>11.</w:t>
      </w:r>
      <w:r w:rsidRPr="009A3257">
        <w:rPr>
          <w:b/>
          <w:bCs/>
        </w:rPr>
        <w:tab/>
        <w:t xml:space="preserve">Winton HL, Wan H, Cannell MB, et al. Class specific inhibition of house dust mite proteinases which cleave cell adhesion, induce cell death and which increase the permeability of lung epithelium. </w:t>
      </w:r>
      <w:r w:rsidRPr="009A3257">
        <w:rPr>
          <w:b/>
          <w:bCs/>
          <w:i/>
        </w:rPr>
        <w:t xml:space="preserve">Br J Pharmacol. </w:t>
      </w:r>
      <w:r w:rsidRPr="009A3257">
        <w:rPr>
          <w:b/>
          <w:bCs/>
        </w:rPr>
        <w:t>1998;124(6):1048-1059. 10.1038/sj.bjp.0701905.</w:t>
      </w:r>
    </w:p>
    <w:p w14:paraId="52654807" w14:textId="77777777" w:rsidR="005B68C1" w:rsidRPr="009A3257" w:rsidRDefault="00702135">
      <w:pPr>
        <w:pStyle w:val="EndNoteBibliography"/>
        <w:spacing w:after="0"/>
        <w:ind w:left="720" w:hanging="720"/>
        <w:rPr>
          <w:b/>
          <w:bCs/>
        </w:rPr>
      </w:pPr>
      <w:r w:rsidRPr="009A3257">
        <w:rPr>
          <w:b/>
          <w:bCs/>
        </w:rPr>
        <w:t>12.</w:t>
      </w:r>
      <w:r w:rsidRPr="009A3257">
        <w:rPr>
          <w:b/>
          <w:bCs/>
        </w:rPr>
        <w:tab/>
        <w:t xml:space="preserve">Newton GK, Perrior TR, Jenkins K, et al. The discovery of potent, selective, and reversible inhibitors of the house dust mite peptidase allergen Der p 1: an innovative approach to the treatment of allergic asthma. </w:t>
      </w:r>
      <w:r w:rsidRPr="009A3257">
        <w:rPr>
          <w:b/>
          <w:bCs/>
          <w:i/>
        </w:rPr>
        <w:t xml:space="preserve">Journal of medicinal chemistry. </w:t>
      </w:r>
      <w:r w:rsidRPr="009A3257">
        <w:rPr>
          <w:b/>
          <w:bCs/>
        </w:rPr>
        <w:t>2014;57(22):9447-9462. 10.1021/jm501102h.</w:t>
      </w:r>
    </w:p>
    <w:p w14:paraId="12890F95" w14:textId="77777777" w:rsidR="005B68C1" w:rsidRPr="009A3257" w:rsidRDefault="00702135">
      <w:pPr>
        <w:pStyle w:val="EndNoteBibliography"/>
        <w:spacing w:after="0"/>
        <w:ind w:left="720" w:hanging="720"/>
        <w:rPr>
          <w:b/>
          <w:bCs/>
        </w:rPr>
      </w:pPr>
      <w:r w:rsidRPr="009A3257">
        <w:rPr>
          <w:b/>
          <w:bCs/>
        </w:rPr>
        <w:t>13.</w:t>
      </w:r>
      <w:r w:rsidRPr="009A3257">
        <w:rPr>
          <w:b/>
          <w:bCs/>
        </w:rPr>
        <w:tab/>
        <w:t xml:space="preserve">Zhang J, Chen J, Mangat SC, Perera Baruhupolage C, Garrod DR, Robinson C. Pathways of airway oxidant formation by house dust mite allergens and viral RNA converge through myosin motors, pannexons and Toll-like receptor 4. </w:t>
      </w:r>
      <w:r w:rsidRPr="009A3257">
        <w:rPr>
          <w:b/>
          <w:bCs/>
          <w:i/>
        </w:rPr>
        <w:t xml:space="preserve">Immun Inflamm Dis. </w:t>
      </w:r>
      <w:r w:rsidRPr="009A3257">
        <w:rPr>
          <w:b/>
          <w:bCs/>
        </w:rPr>
        <w:t>2018;6(2):276-296. 10.1002/iid3.216.</w:t>
      </w:r>
    </w:p>
    <w:p w14:paraId="2F279535" w14:textId="77777777" w:rsidR="005B68C1" w:rsidRPr="009A3257" w:rsidRDefault="00702135">
      <w:pPr>
        <w:pStyle w:val="EndNoteBibliography"/>
        <w:spacing w:after="0"/>
        <w:ind w:left="720" w:hanging="720"/>
        <w:rPr>
          <w:b/>
          <w:bCs/>
        </w:rPr>
      </w:pPr>
      <w:r w:rsidRPr="009A3257">
        <w:rPr>
          <w:b/>
          <w:bCs/>
        </w:rPr>
        <w:t>14.</w:t>
      </w:r>
      <w:r w:rsidRPr="009A3257">
        <w:rPr>
          <w:b/>
          <w:bCs/>
        </w:rPr>
        <w:tab/>
        <w:t xml:space="preserve">Biswas SK, Rahman I. Environmental toxicity, redox signaling and lung inflammation: the role of glutathione. </w:t>
      </w:r>
      <w:r w:rsidRPr="009A3257">
        <w:rPr>
          <w:b/>
          <w:bCs/>
          <w:i/>
        </w:rPr>
        <w:t xml:space="preserve">Mol Aspects Med. </w:t>
      </w:r>
      <w:r w:rsidRPr="009A3257">
        <w:rPr>
          <w:b/>
          <w:bCs/>
        </w:rPr>
        <w:t>2009;30(1-2):60-76. 10.1016/j.mam.2008.07.001.</w:t>
      </w:r>
    </w:p>
    <w:p w14:paraId="1C93D012" w14:textId="77777777" w:rsidR="005B68C1" w:rsidRPr="009A3257" w:rsidRDefault="00702135">
      <w:pPr>
        <w:pStyle w:val="EndNoteBibliography"/>
        <w:spacing w:after="0"/>
        <w:ind w:left="720" w:hanging="720"/>
        <w:rPr>
          <w:b/>
          <w:bCs/>
        </w:rPr>
      </w:pPr>
      <w:r w:rsidRPr="009A3257">
        <w:rPr>
          <w:b/>
          <w:bCs/>
        </w:rPr>
        <w:t>15.</w:t>
      </w:r>
      <w:r w:rsidRPr="009A3257">
        <w:rPr>
          <w:b/>
          <w:bCs/>
        </w:rPr>
        <w:tab/>
        <w:t xml:space="preserve">Cantin AM, North SL, Hubbard RC, Crystal RG. Normal alveolar epithelial lining fluid contains high levels of glutathione. </w:t>
      </w:r>
      <w:r w:rsidRPr="009A3257">
        <w:rPr>
          <w:b/>
          <w:bCs/>
          <w:i/>
        </w:rPr>
        <w:t xml:space="preserve">Journal of applied physiology. </w:t>
      </w:r>
      <w:r w:rsidRPr="009A3257">
        <w:rPr>
          <w:b/>
          <w:bCs/>
        </w:rPr>
        <w:t>1987;63(1):152-157. 10.1152/jappl.1987.63.1.152.</w:t>
      </w:r>
    </w:p>
    <w:p w14:paraId="6DA216C2" w14:textId="77777777" w:rsidR="005B68C1" w:rsidRPr="009A3257" w:rsidRDefault="00702135">
      <w:pPr>
        <w:pStyle w:val="EndNoteBibliography"/>
        <w:spacing w:after="0"/>
        <w:ind w:left="720" w:hanging="720"/>
        <w:rPr>
          <w:b/>
          <w:bCs/>
        </w:rPr>
      </w:pPr>
      <w:r w:rsidRPr="009A3257">
        <w:rPr>
          <w:b/>
          <w:bCs/>
        </w:rPr>
        <w:t>16.</w:t>
      </w:r>
      <w:r w:rsidRPr="009A3257">
        <w:rPr>
          <w:b/>
          <w:bCs/>
        </w:rPr>
        <w:tab/>
        <w:t xml:space="preserve">Kelly FJ, Mudway I, Blomberg A, Frew A, Sandstrom T. Altered lung antioxidant status in patients with mild asthma. </w:t>
      </w:r>
      <w:r w:rsidRPr="009A3257">
        <w:rPr>
          <w:b/>
          <w:bCs/>
          <w:i/>
        </w:rPr>
        <w:t xml:space="preserve">Lancet. </w:t>
      </w:r>
      <w:r w:rsidRPr="009A3257">
        <w:rPr>
          <w:b/>
          <w:bCs/>
        </w:rPr>
        <w:t>1999;354(9177):482-483. 10.1016/S0140-6736(99)01812-7.</w:t>
      </w:r>
    </w:p>
    <w:p w14:paraId="7E4FF09B" w14:textId="77777777" w:rsidR="005B68C1" w:rsidRPr="009A3257" w:rsidRDefault="00702135">
      <w:pPr>
        <w:pStyle w:val="EndNoteBibliography"/>
        <w:spacing w:after="0"/>
        <w:ind w:left="720" w:hanging="720"/>
        <w:rPr>
          <w:b/>
          <w:bCs/>
        </w:rPr>
      </w:pPr>
      <w:r w:rsidRPr="009A3257">
        <w:rPr>
          <w:b/>
          <w:bCs/>
        </w:rPr>
        <w:lastRenderedPageBreak/>
        <w:t>17.</w:t>
      </w:r>
      <w:r w:rsidRPr="009A3257">
        <w:rPr>
          <w:b/>
          <w:bCs/>
        </w:rPr>
        <w:tab/>
        <w:t xml:space="preserve">Moss M, Guidot DM, Wong-Lambertina M, Ten Hoor T, Perez RL, Brown LA. The effects of chronic alcohol abuse on pulmonary glutathione homeostasis. </w:t>
      </w:r>
      <w:r w:rsidRPr="009A3257">
        <w:rPr>
          <w:b/>
          <w:bCs/>
          <w:i/>
        </w:rPr>
        <w:t xml:space="preserve">Am J Respir Crit Care Med. </w:t>
      </w:r>
      <w:r w:rsidRPr="009A3257">
        <w:rPr>
          <w:b/>
          <w:bCs/>
        </w:rPr>
        <w:t>2000;161(2 Pt 1):414-419. 10.1164/ajrccm.161.2.9905002.</w:t>
      </w:r>
    </w:p>
    <w:p w14:paraId="5BCE6C4F" w14:textId="77777777" w:rsidR="005B68C1" w:rsidRPr="009A3257" w:rsidRDefault="00702135">
      <w:pPr>
        <w:pStyle w:val="EndNoteBibliography"/>
        <w:spacing w:after="0"/>
        <w:ind w:left="720" w:hanging="720"/>
        <w:rPr>
          <w:b/>
          <w:bCs/>
        </w:rPr>
      </w:pPr>
      <w:r w:rsidRPr="009A3257">
        <w:rPr>
          <w:b/>
          <w:bCs/>
        </w:rPr>
        <w:t>18.</w:t>
      </w:r>
      <w:r w:rsidRPr="009A3257">
        <w:rPr>
          <w:b/>
          <w:bCs/>
        </w:rPr>
        <w:tab/>
        <w:t xml:space="preserve">Roum JH, Buhl R, McElvaney NG, Borok Z, Crystal RG. Systemic deficiency of glutathione in cystic fibrosis. </w:t>
      </w:r>
      <w:r w:rsidRPr="009A3257">
        <w:rPr>
          <w:b/>
          <w:bCs/>
          <w:i/>
        </w:rPr>
        <w:t xml:space="preserve">Journal of applied physiology. </w:t>
      </w:r>
      <w:r w:rsidRPr="009A3257">
        <w:rPr>
          <w:b/>
          <w:bCs/>
        </w:rPr>
        <w:t>1993;75(6):2419-2424. 10.1152/jappl.1993.75.6.2419.</w:t>
      </w:r>
    </w:p>
    <w:p w14:paraId="191DF23C" w14:textId="77777777" w:rsidR="005B68C1" w:rsidRPr="009A3257" w:rsidRDefault="00702135">
      <w:pPr>
        <w:pStyle w:val="EndNoteBibliography"/>
        <w:spacing w:after="0"/>
        <w:ind w:left="720" w:hanging="720"/>
        <w:rPr>
          <w:b/>
          <w:bCs/>
        </w:rPr>
      </w:pPr>
      <w:r w:rsidRPr="009A3257">
        <w:rPr>
          <w:b/>
          <w:bCs/>
        </w:rPr>
        <w:t>19.</w:t>
      </w:r>
      <w:r w:rsidRPr="009A3257">
        <w:rPr>
          <w:b/>
          <w:bCs/>
        </w:rPr>
        <w:tab/>
        <w:t xml:space="preserve">Smith LJ, Houston M, Anderson J. Increased levels of glutathione in bronchoalveolar lavage fluid from patients with asthma. </w:t>
      </w:r>
      <w:r w:rsidRPr="009A3257">
        <w:rPr>
          <w:b/>
          <w:bCs/>
          <w:i/>
        </w:rPr>
        <w:t xml:space="preserve">The American review of respiratory disease. </w:t>
      </w:r>
      <w:r w:rsidRPr="009A3257">
        <w:rPr>
          <w:b/>
          <w:bCs/>
        </w:rPr>
        <w:t>1993;147(6 Pt 1):1461-1464. 10.1164/ajrccm/147.6_Pt_1.1461.</w:t>
      </w:r>
    </w:p>
    <w:p w14:paraId="2CE2B1FA" w14:textId="77777777" w:rsidR="005B68C1" w:rsidRPr="009A3257" w:rsidRDefault="00702135">
      <w:pPr>
        <w:pStyle w:val="EndNoteBibliography"/>
        <w:spacing w:after="0"/>
        <w:ind w:left="720" w:hanging="720"/>
        <w:rPr>
          <w:b/>
          <w:bCs/>
        </w:rPr>
      </w:pPr>
      <w:r w:rsidRPr="009A3257">
        <w:rPr>
          <w:b/>
          <w:bCs/>
        </w:rPr>
        <w:t>20.</w:t>
      </w:r>
      <w:r w:rsidRPr="009A3257">
        <w:rPr>
          <w:b/>
          <w:bCs/>
        </w:rPr>
        <w:tab/>
        <w:t xml:space="preserve">Iyer SS, Jones DP, Brigham KL, Rojas M. Oxidation of plasma cysteine/cystine redox state in endotoxin-induced lung injury. </w:t>
      </w:r>
      <w:r w:rsidRPr="009A3257">
        <w:rPr>
          <w:b/>
          <w:bCs/>
          <w:i/>
        </w:rPr>
        <w:t xml:space="preserve">Am J Respir Cell Mol Biol. </w:t>
      </w:r>
      <w:r w:rsidRPr="009A3257">
        <w:rPr>
          <w:b/>
          <w:bCs/>
        </w:rPr>
        <w:t>2009;40(1):90-98. 10.1165/rcmb.2007-0447OC.</w:t>
      </w:r>
    </w:p>
    <w:p w14:paraId="0FD296EB" w14:textId="77777777" w:rsidR="005B68C1" w:rsidRPr="009A3257" w:rsidRDefault="00702135">
      <w:pPr>
        <w:pStyle w:val="EndNoteBibliography"/>
        <w:spacing w:after="0"/>
        <w:ind w:left="720" w:hanging="720"/>
        <w:rPr>
          <w:b/>
          <w:bCs/>
        </w:rPr>
      </w:pPr>
      <w:r w:rsidRPr="009A3257">
        <w:rPr>
          <w:b/>
          <w:bCs/>
        </w:rPr>
        <w:t>21.</w:t>
      </w:r>
      <w:r w:rsidRPr="009A3257">
        <w:rPr>
          <w:b/>
          <w:bCs/>
        </w:rPr>
        <w:tab/>
        <w:t xml:space="preserve">Iyer SS, Ramirez AM, Ritzenthaler JD, et al. Oxidation of extracellular cysteine/cystine redox state in bleomycin-induced lung fibrosis. </w:t>
      </w:r>
      <w:r w:rsidRPr="009A3257">
        <w:rPr>
          <w:b/>
          <w:bCs/>
          <w:i/>
        </w:rPr>
        <w:t xml:space="preserve">Am J Physiol Lung Cell Mol Physiol. </w:t>
      </w:r>
      <w:r w:rsidRPr="009A3257">
        <w:rPr>
          <w:b/>
          <w:bCs/>
        </w:rPr>
        <w:t>2009;296(1):L37-45. 10.1152/ajplung.90401.2008.</w:t>
      </w:r>
    </w:p>
    <w:p w14:paraId="1CF479B5" w14:textId="77777777" w:rsidR="005B68C1" w:rsidRPr="005A28A2" w:rsidRDefault="00702135">
      <w:pPr>
        <w:pStyle w:val="EndNoteBibliography"/>
        <w:spacing w:after="0"/>
        <w:ind w:left="720" w:hanging="720"/>
        <w:rPr>
          <w:b/>
          <w:bCs/>
          <w:lang w:val="fr-FR"/>
        </w:rPr>
      </w:pPr>
      <w:r w:rsidRPr="009A3257">
        <w:rPr>
          <w:b/>
          <w:bCs/>
        </w:rPr>
        <w:t>22.</w:t>
      </w:r>
      <w:r w:rsidRPr="009A3257">
        <w:rPr>
          <w:b/>
          <w:bCs/>
        </w:rPr>
        <w:tab/>
        <w:t xml:space="preserve">Zhang J, Chen J, Allen-Philbey K, et al. Innate generation of thrombin and intracellular oxidants in airway epithelium by allergen Der p 1. </w:t>
      </w:r>
      <w:r w:rsidRPr="005A28A2">
        <w:rPr>
          <w:b/>
          <w:bCs/>
          <w:i/>
          <w:lang w:val="fr-FR"/>
        </w:rPr>
        <w:t xml:space="preserve">J Allergy Clin Immunol. </w:t>
      </w:r>
      <w:r w:rsidRPr="005A28A2">
        <w:rPr>
          <w:b/>
          <w:bCs/>
          <w:lang w:val="fr-FR"/>
        </w:rPr>
        <w:t>2016;138(4):1224-1227. 10.1016/j.jaci.2016.05.006.</w:t>
      </w:r>
    </w:p>
    <w:p w14:paraId="69EDE167" w14:textId="77777777" w:rsidR="005B68C1" w:rsidRPr="009A3257" w:rsidRDefault="00702135">
      <w:pPr>
        <w:pStyle w:val="EndNoteBibliography"/>
        <w:spacing w:after="0"/>
        <w:ind w:left="720" w:hanging="720"/>
        <w:rPr>
          <w:b/>
          <w:bCs/>
        </w:rPr>
      </w:pPr>
      <w:r w:rsidRPr="005A28A2">
        <w:rPr>
          <w:b/>
          <w:bCs/>
          <w:lang w:val="fr-FR"/>
        </w:rPr>
        <w:t>23.</w:t>
      </w:r>
      <w:r w:rsidRPr="005A28A2">
        <w:rPr>
          <w:b/>
          <w:bCs/>
          <w:lang w:val="fr-FR"/>
        </w:rPr>
        <w:tab/>
        <w:t xml:space="preserve">Zhang J, Chen J, Zuo J, et al. </w:t>
      </w:r>
      <w:r w:rsidRPr="009A3257">
        <w:rPr>
          <w:b/>
          <w:bCs/>
        </w:rPr>
        <w:t xml:space="preserve">Allergen Delivery Inhibitors: Characterisation of Potent and Selective Inhibitors of Der p 1 and Their Attenuation of Airway Responses to House Dust Mite Allergens. </w:t>
      </w:r>
      <w:r w:rsidRPr="009A3257">
        <w:rPr>
          <w:b/>
          <w:bCs/>
          <w:i/>
        </w:rPr>
        <w:t xml:space="preserve">Int J Mol Sci. </w:t>
      </w:r>
      <w:r w:rsidRPr="009A3257">
        <w:rPr>
          <w:b/>
          <w:bCs/>
        </w:rPr>
        <w:t>2018;19(10):1-34. 10.3390/ijms19103166.</w:t>
      </w:r>
    </w:p>
    <w:p w14:paraId="65ED25A6" w14:textId="77777777" w:rsidR="005B68C1" w:rsidRPr="009A3257" w:rsidRDefault="00702135">
      <w:pPr>
        <w:pStyle w:val="EndNoteBibliography"/>
        <w:spacing w:after="0"/>
        <w:ind w:left="720" w:hanging="720"/>
        <w:rPr>
          <w:b/>
          <w:bCs/>
        </w:rPr>
      </w:pPr>
      <w:r w:rsidRPr="009A3257">
        <w:rPr>
          <w:b/>
          <w:bCs/>
        </w:rPr>
        <w:t>24.</w:t>
      </w:r>
      <w:r w:rsidRPr="009A3257">
        <w:rPr>
          <w:b/>
          <w:bCs/>
        </w:rPr>
        <w:tab/>
        <w:t xml:space="preserve">Brown A, Farmer K, MacDonald L, et al. House dust mite Der p 1 downregulates defenses of the lung by inactivating elastase inhibitors. </w:t>
      </w:r>
      <w:r w:rsidRPr="009A3257">
        <w:rPr>
          <w:b/>
          <w:bCs/>
          <w:i/>
        </w:rPr>
        <w:t xml:space="preserve">Am J Respir Cell Mol Biol. </w:t>
      </w:r>
      <w:r w:rsidRPr="009A3257">
        <w:rPr>
          <w:b/>
          <w:bCs/>
        </w:rPr>
        <w:t>2003;29(3 Pt 1):381-389. 10.1165/rcmb.2003-0060OC.</w:t>
      </w:r>
    </w:p>
    <w:p w14:paraId="55CA4D76" w14:textId="77777777" w:rsidR="005B68C1" w:rsidRPr="009A3257" w:rsidRDefault="00702135">
      <w:pPr>
        <w:pStyle w:val="EndNoteBibliography"/>
        <w:spacing w:after="0"/>
        <w:ind w:left="720" w:hanging="720"/>
        <w:rPr>
          <w:b/>
          <w:bCs/>
        </w:rPr>
      </w:pPr>
      <w:r w:rsidRPr="009A3257">
        <w:rPr>
          <w:b/>
          <w:bCs/>
        </w:rPr>
        <w:t>25.</w:t>
      </w:r>
      <w:r w:rsidRPr="009A3257">
        <w:rPr>
          <w:b/>
          <w:bCs/>
        </w:rPr>
        <w:tab/>
        <w:t xml:space="preserve">Hansen RE, Roth D, Winther JR. Quantifying the global cellular thiol-disulfide status. </w:t>
      </w:r>
      <w:r w:rsidRPr="009A3257">
        <w:rPr>
          <w:b/>
          <w:bCs/>
          <w:i/>
        </w:rPr>
        <w:t xml:space="preserve">Proc Natl Acad Sci U S A. </w:t>
      </w:r>
      <w:r w:rsidRPr="009A3257">
        <w:rPr>
          <w:b/>
          <w:bCs/>
        </w:rPr>
        <w:t>2009;106(2):422-427. 10.1073/pnas.0812149106.</w:t>
      </w:r>
    </w:p>
    <w:p w14:paraId="4D0A80E2" w14:textId="77777777" w:rsidR="005B68C1" w:rsidRPr="009A3257" w:rsidRDefault="00702135">
      <w:pPr>
        <w:pStyle w:val="EndNoteBibliography"/>
        <w:spacing w:after="0"/>
        <w:ind w:left="720" w:hanging="720"/>
        <w:rPr>
          <w:b/>
          <w:bCs/>
        </w:rPr>
      </w:pPr>
      <w:r w:rsidRPr="009A3257">
        <w:rPr>
          <w:b/>
          <w:bCs/>
        </w:rPr>
        <w:t>26.</w:t>
      </w:r>
      <w:r w:rsidRPr="009A3257">
        <w:rPr>
          <w:b/>
          <w:bCs/>
        </w:rPr>
        <w:tab/>
        <w:t xml:space="preserve">Kalsheker NA, Deam S, Chambers L, Sreedharan S, Brocklehurst K, Lomas DA. The house dust mite allergen Der p1 catalytically inactivates alpha 1-antitrypsin by specific reactive centre loop cleavage: a mechanism that promotes airway inflammation and asthma. </w:t>
      </w:r>
      <w:r w:rsidRPr="009A3257">
        <w:rPr>
          <w:b/>
          <w:bCs/>
          <w:i/>
        </w:rPr>
        <w:t xml:space="preserve">Biochem Biophys Res Commun. </w:t>
      </w:r>
      <w:r w:rsidRPr="009A3257">
        <w:rPr>
          <w:b/>
          <w:bCs/>
        </w:rPr>
        <w:t>1996;221(1):59-61. 10.1006/bbrc.1996.0544.</w:t>
      </w:r>
    </w:p>
    <w:p w14:paraId="26FF2FDA" w14:textId="77777777" w:rsidR="005B68C1" w:rsidRPr="009A3257" w:rsidRDefault="00702135">
      <w:pPr>
        <w:pStyle w:val="EndNoteBibliography"/>
        <w:spacing w:after="0"/>
        <w:ind w:left="720" w:hanging="720"/>
        <w:rPr>
          <w:b/>
          <w:bCs/>
        </w:rPr>
      </w:pPr>
      <w:r w:rsidRPr="009A3257">
        <w:rPr>
          <w:b/>
          <w:bCs/>
        </w:rPr>
        <w:t>27.</w:t>
      </w:r>
      <w:r w:rsidRPr="009A3257">
        <w:rPr>
          <w:b/>
          <w:bCs/>
        </w:rPr>
        <w:tab/>
        <w:t xml:space="preserve">Thomas JA, Poland B, Honzatko R. Protein sulfhydryls and their role in the antioxidant function of protein S-thiolation. </w:t>
      </w:r>
      <w:r w:rsidRPr="009A3257">
        <w:rPr>
          <w:b/>
          <w:bCs/>
          <w:i/>
        </w:rPr>
        <w:t xml:space="preserve">Arch Biochem Biophys. </w:t>
      </w:r>
      <w:r w:rsidRPr="009A3257">
        <w:rPr>
          <w:b/>
          <w:bCs/>
        </w:rPr>
        <w:t>1995;319(1):1-9. 10.1006/abbi.1995.1261.</w:t>
      </w:r>
    </w:p>
    <w:p w14:paraId="26DB7831" w14:textId="77777777" w:rsidR="005B68C1" w:rsidRPr="009A3257" w:rsidRDefault="00702135">
      <w:pPr>
        <w:pStyle w:val="EndNoteBibliography"/>
        <w:spacing w:after="0"/>
        <w:ind w:left="720" w:hanging="720"/>
        <w:rPr>
          <w:b/>
          <w:bCs/>
        </w:rPr>
      </w:pPr>
      <w:r w:rsidRPr="009A3257">
        <w:rPr>
          <w:b/>
          <w:bCs/>
        </w:rPr>
        <w:t>28.</w:t>
      </w:r>
      <w:r w:rsidRPr="009A3257">
        <w:rPr>
          <w:b/>
          <w:bCs/>
        </w:rPr>
        <w:tab/>
        <w:t xml:space="preserve">Herbert CA, King CM, Ring PC, et al. Augmentation of permeability in the bronchial epithelium by the house dust mite allergen Der p1. </w:t>
      </w:r>
      <w:r w:rsidRPr="009A3257">
        <w:rPr>
          <w:b/>
          <w:bCs/>
          <w:i/>
        </w:rPr>
        <w:t xml:space="preserve">Am J Respir Cell Mol Biol. </w:t>
      </w:r>
      <w:r w:rsidRPr="009A3257">
        <w:rPr>
          <w:b/>
          <w:bCs/>
        </w:rPr>
        <w:t>1995;12(4):369-378. 10.1165/ajrcmb.12.4.7695916.</w:t>
      </w:r>
    </w:p>
    <w:p w14:paraId="4C9EB9E8" w14:textId="77777777" w:rsidR="005B68C1" w:rsidRPr="009A3257" w:rsidRDefault="00702135">
      <w:pPr>
        <w:pStyle w:val="EndNoteBibliography"/>
        <w:spacing w:after="0"/>
        <w:ind w:left="720" w:hanging="720"/>
        <w:rPr>
          <w:b/>
          <w:bCs/>
        </w:rPr>
      </w:pPr>
      <w:r w:rsidRPr="009A3257">
        <w:rPr>
          <w:b/>
          <w:bCs/>
        </w:rPr>
        <w:t>29.</w:t>
      </w:r>
      <w:r w:rsidRPr="009A3257">
        <w:rPr>
          <w:b/>
          <w:bCs/>
        </w:rPr>
        <w:tab/>
        <w:t xml:space="preserve">Hatch GE. Comparative biochemistry of the airway lining fluid. In: Parent RA, ed. </w:t>
      </w:r>
      <w:r w:rsidRPr="009A3257">
        <w:rPr>
          <w:b/>
          <w:bCs/>
          <w:i/>
        </w:rPr>
        <w:t>Comparative Biology of the Normal Lung.</w:t>
      </w:r>
      <w:r w:rsidRPr="009A3257">
        <w:rPr>
          <w:b/>
          <w:bCs/>
        </w:rPr>
        <w:t xml:space="preserve"> Vol 1. Boca Raton, FL: CRC Press; 1992:617-632.</w:t>
      </w:r>
    </w:p>
    <w:p w14:paraId="004EC56A" w14:textId="77777777" w:rsidR="005B68C1" w:rsidRPr="009A3257" w:rsidRDefault="00702135">
      <w:pPr>
        <w:pStyle w:val="EndNoteBibliography"/>
        <w:spacing w:after="0"/>
        <w:ind w:left="720" w:hanging="720"/>
        <w:rPr>
          <w:b/>
          <w:bCs/>
        </w:rPr>
      </w:pPr>
      <w:r w:rsidRPr="009A3257">
        <w:rPr>
          <w:b/>
          <w:bCs/>
        </w:rPr>
        <w:t>30.</w:t>
      </w:r>
      <w:r w:rsidRPr="009A3257">
        <w:rPr>
          <w:b/>
          <w:bCs/>
        </w:rPr>
        <w:tab/>
        <w:t xml:space="preserve">Custovic A. To what extent is allergen exposure a risk factor for the development of allergic disease? </w:t>
      </w:r>
      <w:r w:rsidRPr="009A3257">
        <w:rPr>
          <w:b/>
          <w:bCs/>
          <w:i/>
        </w:rPr>
        <w:t xml:space="preserve">Clin Exp Allergy. </w:t>
      </w:r>
      <w:r w:rsidRPr="009A3257">
        <w:rPr>
          <w:b/>
          <w:bCs/>
        </w:rPr>
        <w:t>2015;45(1):54-62. 10.1111/cea.12450.</w:t>
      </w:r>
    </w:p>
    <w:p w14:paraId="68F81599" w14:textId="77777777" w:rsidR="005B68C1" w:rsidRPr="009A3257" w:rsidRDefault="00702135">
      <w:pPr>
        <w:pStyle w:val="EndNoteBibliography"/>
        <w:spacing w:after="0"/>
        <w:ind w:left="720" w:hanging="720"/>
        <w:rPr>
          <w:b/>
          <w:bCs/>
        </w:rPr>
      </w:pPr>
      <w:r w:rsidRPr="009A3257">
        <w:rPr>
          <w:b/>
          <w:bCs/>
        </w:rPr>
        <w:t>31.</w:t>
      </w:r>
      <w:r w:rsidRPr="009A3257">
        <w:rPr>
          <w:b/>
          <w:bCs/>
        </w:rPr>
        <w:tab/>
        <w:t xml:space="preserve">Zhang J, Chen J, Newton GK, Perrior TR, Robinson C. Allergen Delivery Inhibitors: A Rationale for Targeting Sentinel Innate Immune Signaling of Group 1 House Dust Mite Allergens through Structure-Based Protease Inhibitor Design. </w:t>
      </w:r>
      <w:r w:rsidRPr="009A3257">
        <w:rPr>
          <w:b/>
          <w:bCs/>
          <w:i/>
        </w:rPr>
        <w:t xml:space="preserve">Mol Pharmacol. </w:t>
      </w:r>
      <w:r w:rsidRPr="009A3257">
        <w:rPr>
          <w:b/>
          <w:bCs/>
        </w:rPr>
        <w:t>2018;94(3):1007-1030. 10.1124/mol.118.112730.</w:t>
      </w:r>
    </w:p>
    <w:p w14:paraId="1061813A" w14:textId="77777777" w:rsidR="005B68C1" w:rsidRPr="009A3257" w:rsidRDefault="00702135">
      <w:pPr>
        <w:pStyle w:val="EndNoteBibliography"/>
        <w:spacing w:after="0"/>
        <w:ind w:left="720" w:hanging="720"/>
        <w:rPr>
          <w:b/>
          <w:bCs/>
        </w:rPr>
      </w:pPr>
      <w:r w:rsidRPr="009A3257">
        <w:rPr>
          <w:b/>
          <w:bCs/>
        </w:rPr>
        <w:t>32.</w:t>
      </w:r>
      <w:r w:rsidRPr="009A3257">
        <w:rPr>
          <w:b/>
          <w:bCs/>
        </w:rPr>
        <w:tab/>
        <w:t xml:space="preserve">Jairaman A, Maguire CH, Schleimer RP, Prakriya M. Allergens stimulate store-operated calcium entry and cytokine production in airway epithelial cells. </w:t>
      </w:r>
      <w:r w:rsidRPr="009A3257">
        <w:rPr>
          <w:b/>
          <w:bCs/>
          <w:i/>
        </w:rPr>
        <w:t xml:space="preserve">Sci Rep. </w:t>
      </w:r>
      <w:r w:rsidRPr="009A3257">
        <w:rPr>
          <w:b/>
          <w:bCs/>
        </w:rPr>
        <w:t>2016;6:32311. 10.1038/srep32311.</w:t>
      </w:r>
    </w:p>
    <w:p w14:paraId="07A74C7D" w14:textId="77777777" w:rsidR="005B68C1" w:rsidRPr="009A3257" w:rsidRDefault="00702135">
      <w:pPr>
        <w:pStyle w:val="EndNoteBibliography"/>
        <w:spacing w:after="0"/>
        <w:ind w:left="720" w:hanging="720"/>
        <w:rPr>
          <w:b/>
          <w:bCs/>
        </w:rPr>
      </w:pPr>
      <w:r w:rsidRPr="009A3257">
        <w:rPr>
          <w:b/>
          <w:bCs/>
        </w:rPr>
        <w:lastRenderedPageBreak/>
        <w:t>33.</w:t>
      </w:r>
      <w:r w:rsidRPr="009A3257">
        <w:rPr>
          <w:b/>
          <w:bCs/>
        </w:rPr>
        <w:tab/>
        <w:t xml:space="preserve">King C, Brennan S, Thompson PJ, Stewart GA. Dust mite proteolytic allergens induce cytokine release from cultured airway epithelium. </w:t>
      </w:r>
      <w:r w:rsidRPr="009A3257">
        <w:rPr>
          <w:b/>
          <w:bCs/>
          <w:i/>
        </w:rPr>
        <w:t xml:space="preserve">Journal of Immunology. </w:t>
      </w:r>
      <w:r w:rsidRPr="009A3257">
        <w:rPr>
          <w:b/>
          <w:bCs/>
        </w:rPr>
        <w:t>1998;161(7):3645-3651.</w:t>
      </w:r>
    </w:p>
    <w:p w14:paraId="382E16A7" w14:textId="77777777" w:rsidR="005B68C1" w:rsidRPr="009A3257" w:rsidRDefault="00702135">
      <w:pPr>
        <w:pStyle w:val="EndNoteBibliography"/>
        <w:spacing w:after="0"/>
        <w:ind w:left="720" w:hanging="720"/>
        <w:rPr>
          <w:b/>
          <w:bCs/>
        </w:rPr>
      </w:pPr>
      <w:r w:rsidRPr="009A3257">
        <w:rPr>
          <w:b/>
          <w:bCs/>
        </w:rPr>
        <w:t>34.</w:t>
      </w:r>
      <w:r w:rsidRPr="009A3257">
        <w:rPr>
          <w:b/>
          <w:bCs/>
        </w:rPr>
        <w:tab/>
        <w:t xml:space="preserve">Lin YP, Nelson C, Kramer H, Parekh AB. The Allergen Der p3 from House Dust Mite Stimulates Store-Operated Ca(2+) Channels and Mast Cell Migration through PAR4 Receptors. </w:t>
      </w:r>
      <w:r w:rsidRPr="009A3257">
        <w:rPr>
          <w:b/>
          <w:bCs/>
          <w:i/>
        </w:rPr>
        <w:t xml:space="preserve">Mol Cell. </w:t>
      </w:r>
      <w:r w:rsidRPr="009A3257">
        <w:rPr>
          <w:b/>
          <w:bCs/>
        </w:rPr>
        <w:t>2018;70(2):228-241 e225. 10.1016/j.molcel.2018.03.025.</w:t>
      </w:r>
    </w:p>
    <w:p w14:paraId="5B27C3D5" w14:textId="77777777" w:rsidR="005B68C1" w:rsidRPr="009A3257" w:rsidRDefault="00702135">
      <w:pPr>
        <w:pStyle w:val="EndNoteBibliography"/>
        <w:spacing w:after="0"/>
        <w:ind w:left="720" w:hanging="720"/>
        <w:rPr>
          <w:b/>
          <w:bCs/>
        </w:rPr>
      </w:pPr>
      <w:r w:rsidRPr="009A3257">
        <w:rPr>
          <w:b/>
          <w:bCs/>
        </w:rPr>
        <w:t>35.</w:t>
      </w:r>
      <w:r w:rsidRPr="009A3257">
        <w:rPr>
          <w:b/>
          <w:bCs/>
        </w:rPr>
        <w:tab/>
        <w:t xml:space="preserve">Takahashi K, Aoki T, Kohmoto S, et al. Activation of kallikrein-kinin system in human plasma with purified serine protease from Dermatophagoides farinae. </w:t>
      </w:r>
      <w:r w:rsidRPr="009A3257">
        <w:rPr>
          <w:b/>
          <w:bCs/>
          <w:i/>
        </w:rPr>
        <w:t xml:space="preserve">Int Arch Allergy Appl Immunol. </w:t>
      </w:r>
      <w:r w:rsidRPr="009A3257">
        <w:rPr>
          <w:b/>
          <w:bCs/>
        </w:rPr>
        <w:t>1990;91(1):80-85.</w:t>
      </w:r>
    </w:p>
    <w:p w14:paraId="1F90A0F1" w14:textId="77777777" w:rsidR="005B68C1" w:rsidRPr="009A3257" w:rsidRDefault="00702135">
      <w:pPr>
        <w:pStyle w:val="EndNoteBibliography"/>
        <w:spacing w:after="0"/>
        <w:ind w:left="720" w:hanging="720"/>
        <w:rPr>
          <w:b/>
          <w:bCs/>
          <w:lang w:val="fr-FR"/>
        </w:rPr>
      </w:pPr>
      <w:r w:rsidRPr="009A3257">
        <w:rPr>
          <w:b/>
          <w:bCs/>
        </w:rPr>
        <w:t>36.</w:t>
      </w:r>
      <w:r w:rsidRPr="009A3257">
        <w:rPr>
          <w:b/>
          <w:bCs/>
        </w:rPr>
        <w:tab/>
        <w:t xml:space="preserve">Hales BJ, Martin AC, Pearce LJ, et al. Anti-bacterial IgE in the antibody responses of house dust mite allergic children convalescent from asthma exacerbation. </w:t>
      </w:r>
      <w:r w:rsidRPr="009A3257">
        <w:rPr>
          <w:b/>
          <w:bCs/>
          <w:i/>
        </w:rPr>
        <w:t xml:space="preserve">Clin Exp Allergy. </w:t>
      </w:r>
      <w:r w:rsidRPr="009A3257">
        <w:rPr>
          <w:b/>
          <w:bCs/>
          <w:lang w:val="fr-FR"/>
        </w:rPr>
        <w:t>2009;39(8):1170-1178. 10.1111/j.1365-2222.2009.03252.x.</w:t>
      </w:r>
    </w:p>
    <w:p w14:paraId="0A7AF9DF" w14:textId="77777777" w:rsidR="005B68C1" w:rsidRPr="009A3257" w:rsidRDefault="00702135">
      <w:pPr>
        <w:pStyle w:val="EndNoteBibliography"/>
        <w:spacing w:after="0"/>
        <w:ind w:left="720" w:hanging="720"/>
        <w:rPr>
          <w:b/>
          <w:bCs/>
        </w:rPr>
      </w:pPr>
      <w:r w:rsidRPr="009A3257">
        <w:rPr>
          <w:b/>
          <w:bCs/>
          <w:lang w:val="fr-FR"/>
        </w:rPr>
        <w:t>37.</w:t>
      </w:r>
      <w:r w:rsidRPr="009A3257">
        <w:rPr>
          <w:b/>
          <w:bCs/>
          <w:lang w:val="fr-FR"/>
        </w:rPr>
        <w:tab/>
        <w:t xml:space="preserve">Kidon MI, Chiang WC, Liew WK, et al. </w:t>
      </w:r>
      <w:r w:rsidRPr="009A3257">
        <w:rPr>
          <w:b/>
          <w:bCs/>
        </w:rPr>
        <w:t xml:space="preserve">Mite component-specific IgE repertoire and phenotypes of allergic disease in childhood: the tropical perspective. </w:t>
      </w:r>
      <w:r w:rsidRPr="009A3257">
        <w:rPr>
          <w:b/>
          <w:bCs/>
          <w:i/>
        </w:rPr>
        <w:t xml:space="preserve">Pediatr Allergy Immunol. </w:t>
      </w:r>
      <w:r w:rsidRPr="009A3257">
        <w:rPr>
          <w:b/>
          <w:bCs/>
        </w:rPr>
        <w:t>2011;22(2):202-210. 10.1111/j.1399-3038.2010.01094.x.</w:t>
      </w:r>
    </w:p>
    <w:p w14:paraId="2AD09BF5" w14:textId="77777777" w:rsidR="005B68C1" w:rsidRPr="005A28A2" w:rsidRDefault="00702135">
      <w:pPr>
        <w:pStyle w:val="EndNoteBibliography"/>
        <w:spacing w:after="0"/>
        <w:ind w:left="720" w:hanging="720"/>
        <w:rPr>
          <w:b/>
          <w:bCs/>
          <w:lang w:val="fr-FR"/>
        </w:rPr>
      </w:pPr>
      <w:r w:rsidRPr="009A3257">
        <w:rPr>
          <w:b/>
          <w:bCs/>
        </w:rPr>
        <w:t>38.</w:t>
      </w:r>
      <w:r w:rsidRPr="009A3257">
        <w:rPr>
          <w:b/>
          <w:bCs/>
        </w:rPr>
        <w:tab/>
        <w:t xml:space="preserve">Weghofer M, Thomas WR, Kronqvist M, et al. Variability of IgE reactivity profiles among European mite allergic patients. </w:t>
      </w:r>
      <w:r w:rsidRPr="005A28A2">
        <w:rPr>
          <w:b/>
          <w:bCs/>
          <w:i/>
          <w:lang w:val="fr-FR"/>
        </w:rPr>
        <w:t xml:space="preserve">Eur J Clin Invest. </w:t>
      </w:r>
      <w:r w:rsidRPr="005A28A2">
        <w:rPr>
          <w:b/>
          <w:bCs/>
          <w:lang w:val="fr-FR"/>
        </w:rPr>
        <w:t>2008;38(12):959-965. 10.1111/j.1365-2362.2008.02048.x.</w:t>
      </w:r>
    </w:p>
    <w:p w14:paraId="1FFBC578" w14:textId="77777777" w:rsidR="005B68C1" w:rsidRPr="009A3257" w:rsidRDefault="00702135">
      <w:pPr>
        <w:pStyle w:val="EndNoteBibliography"/>
        <w:ind w:left="720" w:hanging="720"/>
        <w:rPr>
          <w:b/>
          <w:bCs/>
        </w:rPr>
      </w:pPr>
      <w:r w:rsidRPr="005A28A2">
        <w:rPr>
          <w:b/>
          <w:bCs/>
          <w:lang w:val="fr-FR"/>
        </w:rPr>
        <w:t>39.</w:t>
      </w:r>
      <w:r w:rsidRPr="005A28A2">
        <w:rPr>
          <w:b/>
          <w:bCs/>
          <w:lang w:val="fr-FR"/>
        </w:rPr>
        <w:tab/>
        <w:t xml:space="preserve">Yasueda H, Mita H, Akiyama K, et al. </w:t>
      </w:r>
      <w:r w:rsidRPr="009A3257">
        <w:rPr>
          <w:b/>
          <w:bCs/>
        </w:rPr>
        <w:t xml:space="preserve">Allergens from Dermatophagoides mites with chymotryptic activity. </w:t>
      </w:r>
      <w:r w:rsidRPr="009A3257">
        <w:rPr>
          <w:b/>
          <w:bCs/>
          <w:i/>
        </w:rPr>
        <w:t xml:space="preserve">Clin Exp Allergy. </w:t>
      </w:r>
      <w:r w:rsidRPr="009A3257">
        <w:rPr>
          <w:b/>
          <w:bCs/>
        </w:rPr>
        <w:t>1993;23(5):384-390. 10.1111/j.1365-2222.1993.tb00343.x.</w:t>
      </w:r>
    </w:p>
    <w:p w14:paraId="18D360AA" w14:textId="77777777" w:rsidR="005B68C1" w:rsidRPr="009A3257" w:rsidRDefault="00702135">
      <w:pPr>
        <w:rPr>
          <w:b/>
          <w:bCs/>
        </w:rPr>
      </w:pPr>
      <w:r w:rsidRPr="009A3257">
        <w:rPr>
          <w:b/>
          <w:bCs/>
        </w:rPr>
        <w:fldChar w:fldCharType="end"/>
      </w:r>
    </w:p>
    <w:p w14:paraId="00302BF5" w14:textId="77777777" w:rsidR="005B68C1" w:rsidRPr="009A3257" w:rsidRDefault="005B68C1">
      <w:pPr>
        <w:rPr>
          <w:b/>
          <w:bCs/>
        </w:rPr>
      </w:pPr>
    </w:p>
    <w:p w14:paraId="53131372" w14:textId="77777777" w:rsidR="005B68C1" w:rsidRDefault="005B68C1">
      <w:pPr>
        <w:pStyle w:val="EndNoteBibliography"/>
        <w:rPr>
          <w:rFonts w:ascii="Times New Roman" w:hAnsi="Times New Roman" w:cs="Times New Roman"/>
          <w:sz w:val="24"/>
          <w:szCs w:val="24"/>
          <w:lang w:val="en-CA"/>
        </w:rPr>
      </w:pPr>
    </w:p>
    <w:p w14:paraId="1DDDD429" w14:textId="77777777" w:rsidR="005B68C1" w:rsidRDefault="00702135">
      <w:pPr>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6220DF4A" w14:textId="77777777" w:rsidR="005B68C1" w:rsidRDefault="00702135">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22231524" w14:textId="77777777" w:rsidR="005B68C1" w:rsidRDefault="0070213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ork was funded in part by the following grants to A.J: Thailand Science Research and Innovation (TSRI) Fund (CU_FRB640001_01_30_2, CU_FRB65_hea(32)_39_30_20); M.E.R: NIH R01 AI045898, U19 AI070235, R01 AI057803, the Campaign Urging Research for Eosinophilic Disease (CURED), the Buckeye Foundation, and the Sunshine Charitable Foundation and its supporters, Denise and David Bunning; C.R.: Wellcome Trust (Award 087650); J.Z.: Beijing Natural Science Foundation (Grant No. 7212153), National Natural Science Foundation of China (Grant No. 82173720); C.L.S: GSK grant, NIH (R01AI151163, R21AG072204), grants from Food Allergy Science Initiative (Boston, MA), AAAAI Faculty Development Award, and Howard Goodman Fellowship from MGH; HV: Canadian Institutes of Health Research (CIHR), the Lung Association of Alberta and Northwest Territories and the CIHR/GSK Chair in Airway Inflammation. </w:t>
      </w:r>
      <w:bookmarkStart w:id="18" w:name="_Hlk107215713"/>
      <w:r>
        <w:rPr>
          <w:rFonts w:ascii="Times New Roman" w:hAnsi="Times New Roman" w:cs="Times New Roman"/>
          <w:sz w:val="24"/>
          <w:szCs w:val="24"/>
        </w:rPr>
        <w:t xml:space="preserve">M.D.H.: funding from the Canadian Institutes of Health Research (CIHR) and the Lung Association of Alberta and Northwest Territories. C.R. and J.Z. </w:t>
      </w:r>
      <w:bookmarkEnd w:id="18"/>
      <w:r>
        <w:rPr>
          <w:rFonts w:ascii="Times New Roman" w:hAnsi="Times New Roman" w:cs="Times New Roman"/>
          <w:sz w:val="24"/>
          <w:szCs w:val="24"/>
        </w:rPr>
        <w:t>would like to thank their colleagues who have contributed to this work over many years.</w:t>
      </w:r>
    </w:p>
    <w:p w14:paraId="36EED833" w14:textId="77777777" w:rsidR="005B68C1" w:rsidRDefault="005B68C1">
      <w:pPr>
        <w:autoSpaceDE w:val="0"/>
        <w:autoSpaceDN w:val="0"/>
        <w:adjustRightInd w:val="0"/>
        <w:spacing w:after="0" w:line="480" w:lineRule="auto"/>
        <w:jc w:val="both"/>
        <w:rPr>
          <w:rFonts w:ascii="Times New Roman" w:hAnsi="Times New Roman" w:cs="Times New Roman"/>
          <w:sz w:val="24"/>
          <w:szCs w:val="24"/>
        </w:rPr>
      </w:pPr>
    </w:p>
    <w:p w14:paraId="03E8F95E" w14:textId="77777777" w:rsidR="005B68C1" w:rsidRDefault="00702135">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Conflict of interest</w:t>
      </w:r>
    </w:p>
    <w:p w14:paraId="1BB340A6" w14:textId="77777777" w:rsidR="005B68C1" w:rsidRDefault="0070213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C.L.S is a paid consultant (expert witness) for Bayer and Merck. C.R. and J.Z. are inventors on patents granted in multiple territories concerning allergens, protease inhibitor design and composition of matter, and medical uses thereof.  St George’s, University of London is beneficial owner of this patent estate. C.R. is co-founder, and holds equity in, Aldezon Ltd. M.E.R. is a consultant for Pulm One, Spoon Guru, ClostraBio, Serpin Pharm, Allakos, Celldex, Nextstone One, Bristol Myers Squibb, Astra Zeneca, Ellodi Pharma, GlaxoSmith Kline, Regeneron/Sanofi, Revolo Biotherapeutics, and Guidepoint and has an equity interest in the first seven listed, and </w:t>
      </w:r>
      <w:r>
        <w:rPr>
          <w:rFonts w:ascii="Times New Roman" w:hAnsi="Times New Roman" w:cs="Times New Roman"/>
          <w:sz w:val="24"/>
          <w:szCs w:val="24"/>
        </w:rPr>
        <w:lastRenderedPageBreak/>
        <w:t>royalties from reslizumab (Teva Pharmaceuticals), PEESSv2 (Mapi Research Trust) and UpToDate. M.E.R. is an inventor of patents owned by Cincinnati Children’s Hospital. The remaining authors declare that they have no conflicts of interest.</w:t>
      </w:r>
    </w:p>
    <w:p w14:paraId="46C3EE4E" w14:textId="77777777" w:rsidR="005B68C1" w:rsidRDefault="00702135">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Author contributions</w:t>
      </w:r>
    </w:p>
    <w:p w14:paraId="659A038B" w14:textId="77777777" w:rsidR="005B68C1" w:rsidRDefault="00702135">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ll the authors contributed to and approved the final version of the manuscript.</w:t>
      </w:r>
    </w:p>
    <w:p w14:paraId="6086EA33" w14:textId="77777777" w:rsidR="005B68C1" w:rsidRDefault="00702135">
      <w:pPr>
        <w:rPr>
          <w:rFonts w:ascii="Times New Roman" w:hAnsi="Times New Roman" w:cs="Times New Roman"/>
          <w:sz w:val="24"/>
          <w:szCs w:val="24"/>
        </w:rPr>
      </w:pPr>
      <w:r>
        <w:rPr>
          <w:rFonts w:ascii="Times New Roman" w:hAnsi="Times New Roman" w:cs="Times New Roman"/>
          <w:sz w:val="24"/>
          <w:szCs w:val="24"/>
        </w:rPr>
        <w:br w:type="page"/>
      </w:r>
    </w:p>
    <w:p w14:paraId="32D38649" w14:textId="77777777" w:rsidR="005B68C1" w:rsidRDefault="0070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Legends to Figure</w:t>
      </w:r>
    </w:p>
    <w:p w14:paraId="77D37D9A" w14:textId="77777777" w:rsidR="005B68C1" w:rsidRDefault="0070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Fig.1 The identified protease allergens inducing innate immune activation are cysteine or serine proteases</w:t>
      </w:r>
    </w:p>
    <w:p w14:paraId="07866A0B"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teases can be classified according to the location of the cleavage site in their putative substrates (A) and to the nature of their active site residues (B). With the exception of bee venom dipeptidyl peptidase allergens, all the identified protease allergens are endopeptidases (Table S1). The arrows point to the cleavage site on the protein substrate and the red circles the terminal amino acids or dipeptides released by the proteolysis. Most of cysteine and serine protease allergens share structural homologies with Der p 1 and Trypsin respectively.  The insets of panel B shows the key residues of their respective active site (Cysteine-Histidine-Asparagine or Serine-Histidine-Aspartic acid for Der p 1 and trypsin respectively). Structures taken from the Protein Data Bank (PDB, </w:t>
      </w:r>
      <w:hyperlink r:id="rId18" w:history="1">
        <w:r>
          <w:rPr>
            <w:rStyle w:val="Hyperlink"/>
            <w:rFonts w:ascii="Times New Roman" w:hAnsi="Times New Roman" w:cs="Times New Roman"/>
            <w:sz w:val="24"/>
            <w:szCs w:val="24"/>
          </w:rPr>
          <w:t>https://www.rcsb.org/</w:t>
        </w:r>
      </w:hyperlink>
      <w:r>
        <w:rPr>
          <w:rFonts w:ascii="Times New Roman" w:hAnsi="Times New Roman" w:cs="Times New Roman"/>
          <w:sz w:val="24"/>
          <w:szCs w:val="24"/>
        </w:rPr>
        <w:t>) and figure generated using Pymol.</w:t>
      </w:r>
    </w:p>
    <w:p w14:paraId="4A9EED74" w14:textId="77777777" w:rsidR="005B68C1" w:rsidRDefault="0070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Fig 2. General representation of non-IgE mediated innate inflammatory pathways mediated by protease allergens on exposed epithelial and immune cells.</w:t>
      </w:r>
    </w:p>
    <w:p w14:paraId="4E086397"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tease allergens can alter epithelial integrity through degradations of tight (TJ) or adherens junctions (AJ) which facilitates their penetration into submucosal tissues. The junction injuries of bronchiolar club cells are sensed by mechanosensor TRPV4. Epithelial damages are initiated by protease allergens (red enzyme symbol) through their capacity to alter the antiprotease network and to degrade surfactant proteins. Serine protease allergens or thrombin (peach-coloured enzyme symbol) trigger protease-activated receptor (PAR) activation. Cleavage of fibrinogen by protease allergens or by thrombin matured by protease allergens elicits TLR4 activation. Activated and/or damaged epithelium produces intracellular ROS leading to the release a large collection of </w:t>
      </w:r>
      <w:r>
        <w:rPr>
          <w:rFonts w:ascii="Times New Roman" w:hAnsi="Times New Roman" w:cs="Times New Roman"/>
          <w:sz w:val="24"/>
          <w:szCs w:val="24"/>
        </w:rPr>
        <w:lastRenderedPageBreak/>
        <w:t>proinflammatory cytokines (IL-6, GM-CSF, TSLP, IL-25), DAMP (IL-1α, IL-33, Uric acid, ATP) and chemokines (CCL2) which activate ILC2 and cDC2. IL-4 produced by activated ILC2 initiates the Th2 differentiation. The production of IL-4, IL-5, IL-13 by Th2 cells induces the production of allergen-specific IgE, the associated sensitization/degranulation of basophils (BAS)/mast cells (MC) and the recruitment of eosinophils. ILC2-derived IL-13 drives goblet cell hyperplasia. The contacts of protease allergens with immune cells, facilitated by the epithelial barrier degradation, allow the cleavage of surface receptors (CD23, CD25, CD40, DC-SIGN/DC-SIGNR) on these target cells which optimizes the Th2-biased inflammatory response.</w:t>
      </w:r>
    </w:p>
    <w:p w14:paraId="32E179A3"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AJ: Adherens Junction, AT: antitrypsin,, CCL2: C-C Motif Chemokine Ligand 2, cDC: conventional dendritic cell, cDC2c: type 2 conventional DC; IDO: indoleamine 2,3-dioxygenase, MD2: myeloid differentiation factor 2, PAR: protease-activated receptor, ROS: reactive oxygen species, SLPI: secretory leukocyte protease inhibitor, SP-A/D: surfactant protein –A/D,  SPINK 5/7: serine protease inhibitor Kazal type 5 or 7, TJ: tight junction, TLR4: Toll-like receptor 4,, TRPV4: Transient receptor potential vanilloid-type 4 , TSLP: thymic stromal lymphopoietin.</w:t>
      </w:r>
    </w:p>
    <w:p w14:paraId="0F043DA1" w14:textId="77777777" w:rsidR="005B68C1" w:rsidRDefault="0070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ig.3 Activation of redox-dependent signaling by the prothrombinase activity of Der p 1 and its inhibition by Der p 1 class allergen delivery inhibitors. </w:t>
      </w:r>
    </w:p>
    <w:p w14:paraId="30BD140B"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rombin generation enables the canonical activation of PAR1 and PAR4. In addition to their canonical GPCR signaling, this initiates a signaling network involving epidermal growth factor receptor (EGFR), pannexons and the TLR4-dependent intracellular generation of reactive oxidant species. This network also receives activating inputs from sensors detecting viral RNA. All these effects can be attenuated by compounds which have been designed to inhibit group 1 allergens potently and selectively. Illustratively, a favoured molecular scaffold for inhibitor design is shown. Variation of substituents at positions P1’-P4 (Schechter-Berger nomenclature) tunes the </w:t>
      </w:r>
      <w:r>
        <w:rPr>
          <w:rFonts w:ascii="Times New Roman" w:hAnsi="Times New Roman" w:cs="Times New Roman"/>
          <w:sz w:val="24"/>
          <w:szCs w:val="24"/>
        </w:rPr>
        <w:lastRenderedPageBreak/>
        <w:t>interaction with the binding pockets (S1’-S4) of the protease allergen and confers other essential developability credentials</w:t>
      </w:r>
    </w:p>
    <w:p w14:paraId="60B6B991"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ADAM10: activation of a disintegrin and metalloprotease 10, EGFR: epidermal growth factor receptor, MDA-5: melanoma differentiation-associated protein 5, PAR: protease-activated receptor, RIG-1: retinoic acid-inducible gene I, ROS: reactive oxygen species, TLR3: Toll-like receptor 3</w:t>
      </w:r>
    </w:p>
    <w:p w14:paraId="5CF9EC21" w14:textId="77777777" w:rsidR="005B68C1" w:rsidRDefault="0070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Figure 4. Activation of Protease-activated receptor 2 (PAR2) by trypsin/KLKs or trypsin-like protease allergen.</w:t>
      </w:r>
    </w:p>
    <w:p w14:paraId="7AE4A2E0"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A) PAR2 cleavage by trypsin/KLK or serine protease allergens unmasks PAR2’s tethered ligand resulting tethered activation ligands interact with the extracellular loop 2 domain to initiate receptor signaling via the G-proteins, Gq, G</w:t>
      </w:r>
      <w:r>
        <w:rPr>
          <w:rFonts w:ascii="Times New Roman" w:hAnsi="Times New Roman" w:cs="Times New Roman"/>
          <w:sz w:val="24"/>
          <w:szCs w:val="24"/>
          <w:vertAlign w:val="subscript"/>
        </w:rPr>
        <w:t>12/13</w:t>
      </w:r>
      <w:r>
        <w:rPr>
          <w:rFonts w:ascii="Times New Roman" w:hAnsi="Times New Roman" w:cs="Times New Roman"/>
          <w:sz w:val="24"/>
          <w:szCs w:val="24"/>
        </w:rPr>
        <w:t xml:space="preserve"> and Gi . Similar effects are triggered by a synthetic tethered ligand-mimicking peptide. (B) Differential cleavage of the N-terminus of rat PAR2 by trypsin and Der p 3, which unmask the ‘canonical’ tethered receptor-activating ligand versus Der p 1, that cleaves primarily at a distinct site to ‘disarm’ the receptor for trypsin activation. The solid and dotted blue arrows indicate major and minor cleavage sites, respectively, for Der p 1.</w:t>
      </w:r>
    </w:p>
    <w:p w14:paraId="30495301"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KLK: kallikrein.</w:t>
      </w:r>
    </w:p>
    <w:p w14:paraId="080208EF"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Fig 5. IL-33 maturation by intracellular RipIL-33 pathway and by the cleavage of IL-33 protease sensor domain exposed to protease allergens or endogenous proteases.</w:t>
      </w:r>
    </w:p>
    <w:p w14:paraId="511D7BCF"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Allergens from different sources trigger the caspase 8–ripoptosome signaling pathway to activate and release mature IL-33 (</w:t>
      </w:r>
      <w:r>
        <w:rPr>
          <w:rFonts w:ascii="Times New Roman" w:hAnsi="Times New Roman" w:cs="Times New Roman"/>
          <w:sz w:val="24"/>
          <w:szCs w:val="24"/>
          <w:vertAlign w:val="subscript"/>
        </w:rPr>
        <w:t>m</w:t>
      </w:r>
      <w:r>
        <w:rPr>
          <w:rFonts w:ascii="Times New Roman" w:hAnsi="Times New Roman" w:cs="Times New Roman"/>
          <w:sz w:val="24"/>
          <w:szCs w:val="24"/>
        </w:rPr>
        <w:t xml:space="preserve">IL-33). This RipIL-33 intracellular mechanism is not dependent on PAR2, protease activity of allergens or epithelial damage. In contrast, allergen-induced caspase 8 maturation is required for the downstream cleavage of caspase 3/7. Active caspase 3/7 cleave the </w:t>
      </w:r>
      <w:r>
        <w:rPr>
          <w:rFonts w:ascii="Times New Roman" w:hAnsi="Times New Roman" w:cs="Times New Roman"/>
          <w:sz w:val="24"/>
          <w:szCs w:val="24"/>
        </w:rPr>
        <w:lastRenderedPageBreak/>
        <w:t>histone-bound full-length IL-33 (</w:t>
      </w:r>
      <w:r>
        <w:rPr>
          <w:rFonts w:ascii="Times New Roman" w:hAnsi="Times New Roman" w:cs="Times New Roman"/>
          <w:sz w:val="24"/>
          <w:szCs w:val="24"/>
          <w:vertAlign w:val="subscript"/>
        </w:rPr>
        <w:t>FL</w:t>
      </w:r>
      <w:r>
        <w:rPr>
          <w:rFonts w:ascii="Times New Roman" w:hAnsi="Times New Roman" w:cs="Times New Roman"/>
          <w:sz w:val="24"/>
          <w:szCs w:val="24"/>
        </w:rPr>
        <w:t xml:space="preserve">IL-33) within the IL-1-like domain. The resulting </w:t>
      </w:r>
      <w:r>
        <w:rPr>
          <w:rFonts w:ascii="Times New Roman" w:hAnsi="Times New Roman" w:cs="Times New Roman"/>
          <w:sz w:val="24"/>
          <w:szCs w:val="24"/>
          <w:vertAlign w:val="subscript"/>
        </w:rPr>
        <w:t>m</w:t>
      </w:r>
      <w:r>
        <w:rPr>
          <w:rFonts w:ascii="Times New Roman" w:hAnsi="Times New Roman" w:cs="Times New Roman"/>
          <w:sz w:val="24"/>
          <w:szCs w:val="24"/>
        </w:rPr>
        <w:t xml:space="preserve">IL-33 biospecies bound to histone is released and activate the cognate receptor ST2. Both </w:t>
      </w:r>
      <w:r>
        <w:rPr>
          <w:rFonts w:ascii="Times New Roman" w:hAnsi="Times New Roman" w:cs="Times New Roman"/>
          <w:sz w:val="24"/>
          <w:szCs w:val="24"/>
          <w:vertAlign w:val="subscript"/>
        </w:rPr>
        <w:t>m</w:t>
      </w:r>
      <w:r>
        <w:rPr>
          <w:rFonts w:ascii="Times New Roman" w:hAnsi="Times New Roman" w:cs="Times New Roman"/>
          <w:sz w:val="24"/>
          <w:szCs w:val="24"/>
        </w:rPr>
        <w:t xml:space="preserve">IL-33 forms had higher bioactivity than </w:t>
      </w:r>
      <w:r>
        <w:rPr>
          <w:rFonts w:ascii="Times New Roman" w:hAnsi="Times New Roman" w:cs="Times New Roman"/>
          <w:sz w:val="24"/>
          <w:szCs w:val="24"/>
          <w:vertAlign w:val="subscript"/>
        </w:rPr>
        <w:t>FL</w:t>
      </w:r>
      <w:r>
        <w:rPr>
          <w:rFonts w:ascii="Times New Roman" w:hAnsi="Times New Roman" w:cs="Times New Roman"/>
          <w:sz w:val="24"/>
          <w:szCs w:val="24"/>
        </w:rPr>
        <w:t xml:space="preserve">IL-33. In response to allergens, epithelial cells can release as well histone-bound </w:t>
      </w:r>
      <w:r>
        <w:rPr>
          <w:rFonts w:ascii="Times New Roman" w:hAnsi="Times New Roman" w:cs="Times New Roman"/>
          <w:sz w:val="24"/>
          <w:szCs w:val="24"/>
          <w:vertAlign w:val="subscript"/>
        </w:rPr>
        <w:t>FL</w:t>
      </w:r>
      <w:r>
        <w:rPr>
          <w:rFonts w:ascii="Times New Roman" w:hAnsi="Times New Roman" w:cs="Times New Roman"/>
          <w:sz w:val="24"/>
          <w:szCs w:val="24"/>
        </w:rPr>
        <w:t xml:space="preserve">IL-33. Environmental protease allergens from diverse sources (HDM, fungi, pollen, papain) as well as endogenous proteases released from innate effector cells during inflammation (Elastase, Cathepsin G, Granzyme B, Tryptase, chymase) can activate IL-33 maturation through cleavages of the protease sensor domain. Such mature IL-33 forms have increased ST2 binding activity compared with </w:t>
      </w:r>
      <w:r>
        <w:rPr>
          <w:rFonts w:ascii="Times New Roman" w:hAnsi="Times New Roman" w:cs="Times New Roman"/>
          <w:sz w:val="24"/>
          <w:szCs w:val="24"/>
          <w:vertAlign w:val="subscript"/>
        </w:rPr>
        <w:t>FL</w:t>
      </w:r>
      <w:r>
        <w:rPr>
          <w:rFonts w:ascii="Times New Roman" w:hAnsi="Times New Roman" w:cs="Times New Roman"/>
          <w:sz w:val="24"/>
          <w:szCs w:val="24"/>
        </w:rPr>
        <w:t>IL-33.</w:t>
      </w:r>
    </w:p>
    <w:p w14:paraId="73239CDF"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Fig.6 Sensing of protease allergens by TRPV1</w:t>
      </w:r>
      <w:r>
        <w:rPr>
          <w:rFonts w:ascii="Times New Roman" w:hAnsi="Times New Roman" w:cs="Times New Roman"/>
          <w:b/>
          <w:bCs/>
          <w:sz w:val="24"/>
          <w:szCs w:val="24"/>
          <w:vertAlign w:val="superscript"/>
        </w:rPr>
        <w:t>+</w:t>
      </w:r>
      <w:r>
        <w:rPr>
          <w:rFonts w:ascii="Times New Roman" w:hAnsi="Times New Roman" w:cs="Times New Roman"/>
          <w:b/>
          <w:bCs/>
          <w:sz w:val="24"/>
          <w:szCs w:val="24"/>
        </w:rPr>
        <w:t xml:space="preserve"> nociceptors</w:t>
      </w:r>
    </w:p>
    <w:p w14:paraId="38460DB3"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ysteine and serine protease allergens from papaya, HDM, and </w:t>
      </w:r>
      <w:r>
        <w:rPr>
          <w:rFonts w:ascii="Times New Roman" w:hAnsi="Times New Roman" w:cs="Times New Roman"/>
          <w:i/>
          <w:iCs/>
          <w:sz w:val="24"/>
          <w:szCs w:val="24"/>
        </w:rPr>
        <w:t xml:space="preserve">Alternaria alternata </w:t>
      </w:r>
      <w:r>
        <w:rPr>
          <w:rFonts w:ascii="Times New Roman" w:hAnsi="Times New Roman" w:cs="Times New Roman"/>
          <w:sz w:val="24"/>
          <w:szCs w:val="24"/>
        </w:rPr>
        <w:t>are detected directly by TRPV1</w:t>
      </w:r>
      <w:r>
        <w:rPr>
          <w:rFonts w:ascii="Times New Roman" w:hAnsi="Times New Roman" w:cs="Times New Roman"/>
          <w:sz w:val="24"/>
          <w:szCs w:val="24"/>
          <w:vertAlign w:val="superscript"/>
        </w:rPr>
        <w:t>+</w:t>
      </w:r>
      <w:r>
        <w:rPr>
          <w:rFonts w:ascii="Times New Roman" w:hAnsi="Times New Roman" w:cs="Times New Roman"/>
          <w:sz w:val="24"/>
          <w:szCs w:val="24"/>
        </w:rPr>
        <w:t xml:space="preserve"> sensory neurons in the skin leading to itch and the local release of Substance P. Substance P acts directly on mast cells through their expression of MRGPRB2, leading to mast cell degranulation. Substance P also acts on cDC2 through their expression of MRGPRA1, leading to their migration to the draining lymph node where they initiate Th2 differentiation. </w:t>
      </w:r>
    </w:p>
    <w:p w14:paraId="72885B13"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cDC2: type 2 conventional DC, MRGPR: Mas-related G protein-coupled receptors, TRPV1: Transient receptor potential vanilloid-type 1</w:t>
      </w:r>
    </w:p>
    <w:p w14:paraId="741AD9F1"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Fig 7. Multidisciplinary approaches to tackle important research questions about protease allergens</w:t>
      </w:r>
    </w:p>
    <w:p w14:paraId="4527DE13"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gradome analysis combined with IgE binding assays are needed to elucidate the protease allergen repertoire of allergenic extracts. Signaling pathways activated by protease allergens and their protein substrate repertoire can be fully elucidated by single cell transcriptomics, degradomics and using different human cell samples (epithelial, immune or neuronal cells). The </w:t>
      </w:r>
      <w:r>
        <w:rPr>
          <w:rFonts w:ascii="Times New Roman" w:hAnsi="Times New Roman" w:cs="Times New Roman"/>
          <w:sz w:val="24"/>
          <w:szCs w:val="24"/>
        </w:rPr>
        <w:lastRenderedPageBreak/>
        <w:t xml:space="preserve">effects of protease allergens on endosymbiotic or pathogenic bacteria, viruses should be investigated to measure their impact on microbiome and microbial virulence. Proteolytic degradation of the airway antiprotease network can be measured from nasal, bronchoalveolar lavage samples. Specific inhibitors can be designed based on the structure of protease allergens, paving the way for innovative therapeutic intervention . Their preclinical and clinical evaluation, alone or in combination with </w:t>
      </w:r>
      <w:r>
        <w:rPr>
          <w:rFonts w:ascii="Times New Roman" w:hAnsi="Times New Roman" w:cs="Times New Roman"/>
          <w:sz w:val="24"/>
          <w:szCs w:val="24"/>
          <w:lang w:val="el-GR"/>
        </w:rPr>
        <w:t>α</w:t>
      </w:r>
      <w:r>
        <w:rPr>
          <w:rFonts w:ascii="Times New Roman" w:hAnsi="Times New Roman" w:cs="Times New Roman"/>
          <w:sz w:val="24"/>
          <w:szCs w:val="24"/>
        </w:rPr>
        <w:t>1AT/SPINK replacement therapy, caspase 8 inhibitor targeting RipIL-33 pathway or PAR2 antagonist, can pave the way to more effective management of allergic diseases.</w:t>
      </w:r>
    </w:p>
    <w:p w14:paraId="257F4B8E" w14:textId="77777777" w:rsidR="005B68C1" w:rsidRDefault="00702135">
      <w:pPr>
        <w:spacing w:line="480" w:lineRule="auto"/>
        <w:jc w:val="both"/>
        <w:rPr>
          <w:rFonts w:ascii="Times New Roman" w:hAnsi="Times New Roman" w:cs="Times New Roman"/>
          <w:sz w:val="24"/>
          <w:szCs w:val="24"/>
        </w:rPr>
      </w:pPr>
      <w:r>
        <w:rPr>
          <w:rFonts w:ascii="Times New Roman" w:hAnsi="Times New Roman" w:cs="Times New Roman"/>
          <w:sz w:val="24"/>
          <w:szCs w:val="24"/>
        </w:rPr>
        <w:t>AT: antitrypsin, SPINK: serine protease inhibitor Kazal</w:t>
      </w:r>
    </w:p>
    <w:p w14:paraId="1F825975" w14:textId="77777777" w:rsidR="005B68C1" w:rsidRDefault="005B68C1">
      <w:pPr>
        <w:spacing w:line="480" w:lineRule="auto"/>
        <w:jc w:val="both"/>
        <w:rPr>
          <w:rFonts w:ascii="Times New Roman" w:hAnsi="Times New Roman" w:cs="Times New Roman"/>
          <w:sz w:val="24"/>
          <w:szCs w:val="24"/>
        </w:rPr>
      </w:pPr>
    </w:p>
    <w:p w14:paraId="66AEB34B" w14:textId="77777777" w:rsidR="005B68C1" w:rsidRDefault="005B68C1">
      <w:pPr>
        <w:spacing w:line="480" w:lineRule="auto"/>
        <w:jc w:val="both"/>
        <w:rPr>
          <w:rFonts w:ascii="Times New Roman" w:hAnsi="Times New Roman" w:cs="Times New Roman"/>
          <w:sz w:val="24"/>
          <w:szCs w:val="24"/>
        </w:rPr>
      </w:pPr>
    </w:p>
    <w:p w14:paraId="572143A0" w14:textId="77777777" w:rsidR="005B68C1" w:rsidRDefault="00702135">
      <w:pPr>
        <w:rPr>
          <w:rFonts w:ascii="Times New Roman" w:hAnsi="Times New Roman" w:cs="Times New Roman"/>
          <w:b/>
          <w:bCs/>
          <w:sz w:val="24"/>
          <w:szCs w:val="24"/>
        </w:rPr>
      </w:pPr>
      <w:r>
        <w:rPr>
          <w:rFonts w:ascii="Times New Roman" w:hAnsi="Times New Roman" w:cs="Times New Roman"/>
          <w:b/>
          <w:bCs/>
          <w:sz w:val="24"/>
          <w:szCs w:val="24"/>
        </w:rPr>
        <w:br w:type="page"/>
      </w:r>
    </w:p>
    <w:p w14:paraId="322C22DF" w14:textId="77777777" w:rsidR="005B68C1" w:rsidRDefault="0070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ABLE 1. Protease allergens identified as stimulators of innate immune pathways</w:t>
      </w:r>
    </w:p>
    <w:tbl>
      <w:tblPr>
        <w:tblStyle w:val="TableGrid"/>
        <w:tblW w:w="0" w:type="auto"/>
        <w:tblInd w:w="-998" w:type="dxa"/>
        <w:tblLook w:val="04A0" w:firstRow="1" w:lastRow="0" w:firstColumn="1" w:lastColumn="0" w:noHBand="0" w:noVBand="1"/>
      </w:tblPr>
      <w:tblGrid>
        <w:gridCol w:w="1117"/>
        <w:gridCol w:w="1272"/>
        <w:gridCol w:w="1872"/>
        <w:gridCol w:w="1116"/>
        <w:gridCol w:w="1620"/>
        <w:gridCol w:w="2688"/>
        <w:gridCol w:w="663"/>
      </w:tblGrid>
      <w:tr w:rsidR="005B68C1" w14:paraId="550C8FCD" w14:textId="77777777">
        <w:tc>
          <w:tcPr>
            <w:tcW w:w="1123" w:type="dxa"/>
          </w:tcPr>
          <w:p w14:paraId="6242A55E"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t>Source type</w:t>
            </w:r>
          </w:p>
        </w:tc>
        <w:tc>
          <w:tcPr>
            <w:tcW w:w="1280" w:type="dxa"/>
          </w:tcPr>
          <w:p w14:paraId="31CEF79E"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t>Name</w:t>
            </w:r>
          </w:p>
        </w:tc>
        <w:tc>
          <w:tcPr>
            <w:tcW w:w="1883" w:type="dxa"/>
          </w:tcPr>
          <w:p w14:paraId="6BFE3486"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t>Allergen source</w:t>
            </w:r>
          </w:p>
        </w:tc>
        <w:tc>
          <w:tcPr>
            <w:tcW w:w="1122" w:type="dxa"/>
          </w:tcPr>
          <w:p w14:paraId="1231E780"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t>Protease family</w:t>
            </w:r>
          </w:p>
        </w:tc>
        <w:tc>
          <w:tcPr>
            <w:tcW w:w="1629" w:type="dxa"/>
          </w:tcPr>
          <w:p w14:paraId="1F8AE5DB"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t>Physiological role</w:t>
            </w:r>
          </w:p>
        </w:tc>
        <w:tc>
          <w:tcPr>
            <w:tcW w:w="2704" w:type="dxa"/>
          </w:tcPr>
          <w:p w14:paraId="2EA0B98F"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t>MEROPS classification/Uniprot/PDB</w:t>
            </w:r>
          </w:p>
        </w:tc>
        <w:tc>
          <w:tcPr>
            <w:tcW w:w="607" w:type="dxa"/>
          </w:tcPr>
          <w:p w14:paraId="66FB62DC"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t>Ref.</w:t>
            </w:r>
          </w:p>
        </w:tc>
      </w:tr>
      <w:tr w:rsidR="005B68C1" w14:paraId="7FF1E763" w14:textId="77777777">
        <w:tc>
          <w:tcPr>
            <w:tcW w:w="1123" w:type="dxa"/>
            <w:vMerge w:val="restart"/>
          </w:tcPr>
          <w:p w14:paraId="5DF58B4E"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Arthropod</w:t>
            </w:r>
          </w:p>
        </w:tc>
        <w:tc>
          <w:tcPr>
            <w:tcW w:w="1280" w:type="dxa"/>
          </w:tcPr>
          <w:p w14:paraId="2FEE1564"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Der p 1</w:t>
            </w:r>
          </w:p>
          <w:p w14:paraId="5BB75FF0"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Der f 1</w:t>
            </w:r>
          </w:p>
        </w:tc>
        <w:tc>
          <w:tcPr>
            <w:tcW w:w="1883" w:type="dxa"/>
          </w:tcPr>
          <w:p w14:paraId="24E86663" w14:textId="77777777" w:rsidR="005B68C1" w:rsidRDefault="00702135">
            <w:pPr>
              <w:spacing w:after="0" w:line="240" w:lineRule="auto"/>
              <w:jc w:val="both"/>
              <w:rPr>
                <w:rFonts w:ascii="Times New Roman" w:hAnsi="Times New Roman" w:cs="Times New Roman"/>
                <w:i/>
                <w:iCs/>
                <w:lang w:val="fr-FR"/>
              </w:rPr>
            </w:pPr>
            <w:r>
              <w:rPr>
                <w:rFonts w:ascii="Times New Roman" w:hAnsi="Times New Roman" w:cs="Times New Roman"/>
                <w:i/>
                <w:iCs/>
                <w:lang w:val="fr-FR"/>
              </w:rPr>
              <w:t>Dermatophagoides pteronyssinus</w:t>
            </w:r>
          </w:p>
          <w:p w14:paraId="02ACA289" w14:textId="77777777" w:rsidR="005B68C1" w:rsidRDefault="00702135">
            <w:pPr>
              <w:spacing w:after="0" w:line="240" w:lineRule="auto"/>
              <w:jc w:val="both"/>
              <w:rPr>
                <w:rFonts w:ascii="Times New Roman" w:hAnsi="Times New Roman" w:cs="Times New Roman"/>
                <w:lang w:val="fr-FR"/>
              </w:rPr>
            </w:pPr>
            <w:r>
              <w:rPr>
                <w:rFonts w:ascii="Times New Roman" w:hAnsi="Times New Roman" w:cs="Times New Roman"/>
                <w:i/>
                <w:iCs/>
                <w:lang w:val="fr-FR"/>
              </w:rPr>
              <w:t>D. farinae</w:t>
            </w:r>
            <w:r>
              <w:rPr>
                <w:rFonts w:ascii="Times New Roman" w:hAnsi="Times New Roman" w:cs="Times New Roman"/>
                <w:lang w:val="fr-FR"/>
              </w:rPr>
              <w:t xml:space="preserve"> (HDM)</w:t>
            </w:r>
          </w:p>
        </w:tc>
        <w:tc>
          <w:tcPr>
            <w:tcW w:w="1122" w:type="dxa"/>
          </w:tcPr>
          <w:p w14:paraId="33E40895"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Cysteine protease (Papain-like)</w:t>
            </w:r>
          </w:p>
        </w:tc>
        <w:tc>
          <w:tcPr>
            <w:tcW w:w="1629" w:type="dxa"/>
          </w:tcPr>
          <w:p w14:paraId="4E2A196B"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Digestive function</w:t>
            </w:r>
          </w:p>
          <w:p w14:paraId="401DEDD2"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Maturation of Der p 3, 6, 9</w:t>
            </w:r>
          </w:p>
        </w:tc>
        <w:tc>
          <w:tcPr>
            <w:tcW w:w="2704" w:type="dxa"/>
          </w:tcPr>
          <w:p w14:paraId="573963DC"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C01.073/P08176/1XKG</w:t>
            </w:r>
          </w:p>
        </w:tc>
        <w:tc>
          <w:tcPr>
            <w:tcW w:w="607" w:type="dxa"/>
          </w:tcPr>
          <w:p w14:paraId="4FB8CF34"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fldChar w:fldCharType="begin">
                <w:fldData xml:space="preserve">PEVuZE5vdGU+PENpdGU+PEF1dGhvcj5EdW1lejwvQXV0aG9yPjxZZWFyPjIwMTQ8L1llYXI+PFJl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</w:fldData>
              </w:fldChar>
            </w:r>
            <w:r>
              <w:rPr>
                <w:rFonts w:ascii="Times New Roman" w:hAnsi="Times New Roman" w:cs="Times New Roman"/>
                <w:b/>
                <w:bCs/>
              </w:rPr>
              <w:instrText xml:space="preserve"> ADDIN EN.CITE </w:instrText>
            </w:r>
            <w:r>
              <w:rPr>
                <w:rFonts w:ascii="Times New Roman" w:hAnsi="Times New Roman" w:cs="Times New Roman"/>
                <w:b/>
                <w:bCs/>
              </w:rPr>
              <w:fldChar w:fldCharType="begin">
                <w:fldData xml:space="preserve">PEVuZE5vdGU+PENpdGU+PEF1dGhvcj5EdW1lejwvQXV0aG9yPjxZZWFyPjIwMTQ8L1llYXI+PFJl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</w:fldData>
              </w:fldChar>
            </w:r>
            <w:r>
              <w:rPr>
                <w:rFonts w:ascii="Times New Roman" w:hAnsi="Times New Roman" w:cs="Times New Roman"/>
                <w:b/>
                <w:bCs/>
              </w:rPr>
              <w:instrText xml:space="preserve"> ADDIN EN.CITE.DATA </w:instrText>
            </w:r>
            <w:r>
              <w:rPr>
                <w:rFonts w:ascii="Times New Roman" w:hAnsi="Times New Roman" w:cs="Times New Roman"/>
                <w:b/>
                <w:bCs/>
              </w:rPr>
            </w:r>
            <w:r>
              <w:rPr>
                <w:rFonts w:ascii="Times New Roman" w:hAnsi="Times New Roman" w:cs="Times New Roman"/>
                <w:b/>
                <w:bCs/>
              </w:rPr>
              <w:fldChar w:fldCharType="end"/>
            </w:r>
            <w:r>
              <w:rPr>
                <w:rFonts w:ascii="Times New Roman" w:hAnsi="Times New Roman" w:cs="Times New Roman"/>
                <w:b/>
                <w:bCs/>
              </w:rPr>
            </w:r>
            <w:r>
              <w:rPr>
                <w:rFonts w:ascii="Times New Roman" w:hAnsi="Times New Roman" w:cs="Times New Roman"/>
                <w:b/>
                <w:bCs/>
              </w:rPr>
              <w:fldChar w:fldCharType="separate"/>
            </w:r>
            <w:r>
              <w:rPr>
                <w:rFonts w:ascii="Times New Roman" w:hAnsi="Times New Roman" w:cs="Times New Roman"/>
                <w:b/>
                <w:bCs/>
                <w:vertAlign w:val="superscript"/>
              </w:rPr>
              <w:t>158,159</w:t>
            </w:r>
            <w:r>
              <w:rPr>
                <w:rFonts w:ascii="Times New Roman" w:hAnsi="Times New Roman" w:cs="Times New Roman"/>
                <w:b/>
                <w:bCs/>
              </w:rPr>
              <w:fldChar w:fldCharType="end"/>
            </w:r>
          </w:p>
        </w:tc>
      </w:tr>
      <w:tr w:rsidR="005B68C1" w14:paraId="653CA014" w14:textId="77777777">
        <w:tc>
          <w:tcPr>
            <w:tcW w:w="1123" w:type="dxa"/>
            <w:vMerge/>
          </w:tcPr>
          <w:p w14:paraId="7E46B793" w14:textId="77777777" w:rsidR="005B68C1" w:rsidRDefault="005B68C1">
            <w:pPr>
              <w:spacing w:after="0" w:line="240" w:lineRule="auto"/>
              <w:jc w:val="both"/>
              <w:rPr>
                <w:rFonts w:ascii="Times New Roman" w:hAnsi="Times New Roman" w:cs="Times New Roman"/>
              </w:rPr>
            </w:pPr>
          </w:p>
        </w:tc>
        <w:tc>
          <w:tcPr>
            <w:tcW w:w="1280" w:type="dxa"/>
          </w:tcPr>
          <w:p w14:paraId="79FD70EB" w14:textId="77777777" w:rsidR="005B68C1" w:rsidRDefault="00702135">
            <w:pPr>
              <w:spacing w:after="0" w:line="240" w:lineRule="auto"/>
              <w:jc w:val="both"/>
              <w:rPr>
                <w:rFonts w:ascii="Times New Roman" w:hAnsi="Times New Roman" w:cs="Times New Roman"/>
                <w:lang w:val="fr-FR"/>
              </w:rPr>
            </w:pPr>
            <w:r>
              <w:rPr>
                <w:rFonts w:ascii="Times New Roman" w:hAnsi="Times New Roman" w:cs="Times New Roman"/>
                <w:lang w:val="fr-FR"/>
              </w:rPr>
              <w:t>Der p 3</w:t>
            </w:r>
          </w:p>
          <w:p w14:paraId="0AE1E494" w14:textId="77777777" w:rsidR="005B68C1" w:rsidRDefault="00702135">
            <w:pPr>
              <w:spacing w:after="0" w:line="240" w:lineRule="auto"/>
              <w:jc w:val="both"/>
              <w:rPr>
                <w:rFonts w:ascii="Times New Roman" w:hAnsi="Times New Roman" w:cs="Times New Roman"/>
                <w:lang w:val="fr-FR"/>
              </w:rPr>
            </w:pPr>
            <w:r>
              <w:rPr>
                <w:rFonts w:ascii="Times New Roman" w:hAnsi="Times New Roman" w:cs="Times New Roman"/>
                <w:lang w:val="fr-FR"/>
              </w:rPr>
              <w:t>Der f 3</w:t>
            </w:r>
          </w:p>
          <w:p w14:paraId="170AC953" w14:textId="77777777" w:rsidR="005B68C1" w:rsidRDefault="00702135">
            <w:pPr>
              <w:spacing w:after="0" w:line="240" w:lineRule="auto"/>
              <w:jc w:val="both"/>
              <w:rPr>
                <w:rFonts w:ascii="Times New Roman" w:hAnsi="Times New Roman" w:cs="Times New Roman"/>
                <w:lang w:val="fr-FR"/>
              </w:rPr>
            </w:pPr>
            <w:r>
              <w:rPr>
                <w:rFonts w:ascii="Times New Roman" w:hAnsi="Times New Roman" w:cs="Times New Roman"/>
                <w:lang w:val="fr-FR"/>
              </w:rPr>
              <w:t>Tyr p 3</w:t>
            </w:r>
          </w:p>
        </w:tc>
        <w:tc>
          <w:tcPr>
            <w:tcW w:w="1883" w:type="dxa"/>
          </w:tcPr>
          <w:p w14:paraId="13DA3A8A" w14:textId="77777777" w:rsidR="005B68C1" w:rsidRDefault="00702135">
            <w:pPr>
              <w:spacing w:after="0" w:line="240" w:lineRule="auto"/>
              <w:jc w:val="both"/>
              <w:rPr>
                <w:rFonts w:ascii="Times New Roman" w:hAnsi="Times New Roman" w:cs="Times New Roman"/>
                <w:i/>
                <w:iCs/>
                <w:lang w:val="fr-FR"/>
              </w:rPr>
            </w:pPr>
            <w:r>
              <w:rPr>
                <w:rFonts w:ascii="Times New Roman" w:hAnsi="Times New Roman" w:cs="Times New Roman"/>
                <w:i/>
                <w:iCs/>
                <w:lang w:val="fr-FR"/>
              </w:rPr>
              <w:t>D. pteronyssinus</w:t>
            </w:r>
          </w:p>
          <w:p w14:paraId="36047B41" w14:textId="77777777" w:rsidR="005B68C1" w:rsidRDefault="00702135">
            <w:pPr>
              <w:spacing w:after="0" w:line="240" w:lineRule="auto"/>
              <w:jc w:val="both"/>
              <w:rPr>
                <w:rFonts w:ascii="Times New Roman" w:hAnsi="Times New Roman" w:cs="Times New Roman"/>
                <w:lang w:val="fr-FR"/>
              </w:rPr>
            </w:pPr>
            <w:r>
              <w:rPr>
                <w:rFonts w:ascii="Times New Roman" w:hAnsi="Times New Roman" w:cs="Times New Roman"/>
                <w:i/>
                <w:iCs/>
                <w:lang w:val="fr-FR"/>
              </w:rPr>
              <w:t>D. farinae</w:t>
            </w:r>
            <w:r>
              <w:rPr>
                <w:rFonts w:ascii="Times New Roman" w:hAnsi="Times New Roman" w:cs="Times New Roman"/>
                <w:lang w:val="fr-FR"/>
              </w:rPr>
              <w:t xml:space="preserve"> (HDM)</w:t>
            </w:r>
          </w:p>
          <w:p w14:paraId="64F92C27" w14:textId="77777777" w:rsidR="005B68C1" w:rsidRDefault="00702135">
            <w:pPr>
              <w:spacing w:after="0" w:line="240" w:lineRule="auto"/>
              <w:jc w:val="both"/>
              <w:rPr>
                <w:rFonts w:ascii="Times New Roman" w:hAnsi="Times New Roman" w:cs="Times New Roman"/>
                <w:i/>
                <w:iCs/>
              </w:rPr>
            </w:pPr>
            <w:r>
              <w:rPr>
                <w:rFonts w:ascii="Times New Roman" w:hAnsi="Times New Roman" w:cs="Times New Roman"/>
                <w:i/>
                <w:iCs/>
              </w:rPr>
              <w:t>Tyrophagus putrescentiae</w:t>
            </w:r>
          </w:p>
        </w:tc>
        <w:tc>
          <w:tcPr>
            <w:tcW w:w="1122" w:type="dxa"/>
          </w:tcPr>
          <w:p w14:paraId="461FAF35"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erine protease</w:t>
            </w:r>
          </w:p>
          <w:p w14:paraId="48915254"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Trypsin-like)</w:t>
            </w:r>
          </w:p>
        </w:tc>
        <w:tc>
          <w:tcPr>
            <w:tcW w:w="1629" w:type="dxa"/>
          </w:tcPr>
          <w:p w14:paraId="0A1044B3"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Digestive function</w:t>
            </w:r>
          </w:p>
        </w:tc>
        <w:tc>
          <w:tcPr>
            <w:tcW w:w="2704" w:type="dxa"/>
          </w:tcPr>
          <w:p w14:paraId="2D2834E3"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1.234/P39675/N.A.</w:t>
            </w:r>
          </w:p>
          <w:p w14:paraId="7A81A23B"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1.234/P49275/N.A.</w:t>
            </w:r>
          </w:p>
          <w:p w14:paraId="5A39B35C"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1.234/C6ZDB5/N.A</w:t>
            </w:r>
          </w:p>
        </w:tc>
        <w:tc>
          <w:tcPr>
            <w:tcW w:w="607" w:type="dxa"/>
          </w:tcPr>
          <w:p w14:paraId="72A2A90F"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fldChar w:fldCharType="begin">
                <w:fldData xml:space="preserve">PEVuZE5vdGU+PENpdGU+PEF1dGhvcj5WaWRhbC1RdWlzdDwvQXV0aG9yPjxZZWFyPjIwMjE8L1ll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</w:fldData>
              </w:fldChar>
            </w:r>
            <w:r>
              <w:rPr>
                <w:rFonts w:ascii="Times New Roman" w:hAnsi="Times New Roman" w:cs="Times New Roman"/>
                <w:b/>
                <w:bCs/>
              </w:rPr>
              <w:instrText xml:space="preserve"> ADDIN EN.CITE </w:instrText>
            </w:r>
            <w:r>
              <w:rPr>
                <w:rFonts w:ascii="Times New Roman" w:hAnsi="Times New Roman" w:cs="Times New Roman"/>
                <w:b/>
                <w:bCs/>
              </w:rPr>
              <w:fldChar w:fldCharType="begin">
                <w:fldData xml:space="preserve">PEVuZE5vdGU+PENpdGU+PEF1dGhvcj5WaWRhbC1RdWlzdDwvQXV0aG9yPjxZZWFyPjIwMjE8L1ll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</w:fldData>
              </w:fldChar>
            </w:r>
            <w:r>
              <w:rPr>
                <w:rFonts w:ascii="Times New Roman" w:hAnsi="Times New Roman" w:cs="Times New Roman"/>
                <w:b/>
                <w:bCs/>
              </w:rPr>
              <w:instrText xml:space="preserve"> ADDIN EN.CITE.DATA </w:instrText>
            </w:r>
            <w:r>
              <w:rPr>
                <w:rFonts w:ascii="Times New Roman" w:hAnsi="Times New Roman" w:cs="Times New Roman"/>
                <w:b/>
                <w:bCs/>
              </w:rPr>
            </w:r>
            <w:r>
              <w:rPr>
                <w:rFonts w:ascii="Times New Roman" w:hAnsi="Times New Roman" w:cs="Times New Roman"/>
                <w:b/>
                <w:bCs/>
              </w:rPr>
              <w:fldChar w:fldCharType="end"/>
            </w:r>
            <w:r>
              <w:rPr>
                <w:rFonts w:ascii="Times New Roman" w:hAnsi="Times New Roman" w:cs="Times New Roman"/>
                <w:b/>
                <w:bCs/>
              </w:rPr>
            </w:r>
            <w:r>
              <w:rPr>
                <w:rFonts w:ascii="Times New Roman" w:hAnsi="Times New Roman" w:cs="Times New Roman"/>
                <w:b/>
                <w:bCs/>
              </w:rPr>
              <w:fldChar w:fldCharType="separate"/>
            </w:r>
            <w:r>
              <w:rPr>
                <w:rFonts w:ascii="Times New Roman" w:hAnsi="Times New Roman" w:cs="Times New Roman"/>
                <w:b/>
                <w:bCs/>
                <w:vertAlign w:val="superscript"/>
              </w:rPr>
              <w:t>28</w:t>
            </w:r>
            <w:r>
              <w:rPr>
                <w:rFonts w:ascii="Times New Roman" w:hAnsi="Times New Roman" w:cs="Times New Roman"/>
                <w:b/>
                <w:bCs/>
              </w:rPr>
              <w:fldChar w:fldCharType="end"/>
            </w:r>
          </w:p>
        </w:tc>
      </w:tr>
      <w:tr w:rsidR="005B68C1" w14:paraId="4BAB37B8" w14:textId="77777777">
        <w:tc>
          <w:tcPr>
            <w:tcW w:w="1123" w:type="dxa"/>
            <w:vMerge/>
          </w:tcPr>
          <w:p w14:paraId="61D61460" w14:textId="77777777" w:rsidR="005B68C1" w:rsidRDefault="005B68C1">
            <w:pPr>
              <w:spacing w:after="0" w:line="240" w:lineRule="auto"/>
              <w:jc w:val="both"/>
              <w:rPr>
                <w:rFonts w:ascii="Times New Roman" w:hAnsi="Times New Roman" w:cs="Times New Roman"/>
              </w:rPr>
            </w:pPr>
          </w:p>
        </w:tc>
        <w:tc>
          <w:tcPr>
            <w:tcW w:w="1280" w:type="dxa"/>
          </w:tcPr>
          <w:p w14:paraId="6CD8A367"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Der p 9</w:t>
            </w:r>
          </w:p>
        </w:tc>
        <w:tc>
          <w:tcPr>
            <w:tcW w:w="1883" w:type="dxa"/>
          </w:tcPr>
          <w:p w14:paraId="4E01A246" w14:textId="77777777" w:rsidR="005B68C1" w:rsidRDefault="00702135">
            <w:pPr>
              <w:spacing w:after="0" w:line="240" w:lineRule="auto"/>
              <w:jc w:val="both"/>
              <w:rPr>
                <w:rFonts w:ascii="Times New Roman" w:hAnsi="Times New Roman" w:cs="Times New Roman"/>
                <w:i/>
                <w:iCs/>
                <w:lang w:val="fr-FR"/>
              </w:rPr>
            </w:pPr>
            <w:r>
              <w:rPr>
                <w:rFonts w:ascii="Times New Roman" w:hAnsi="Times New Roman" w:cs="Times New Roman"/>
                <w:i/>
                <w:iCs/>
                <w:lang w:val="fr-FR"/>
              </w:rPr>
              <w:t>D. pteronyssinus</w:t>
            </w:r>
          </w:p>
          <w:p w14:paraId="2FBB3B03" w14:textId="77777777" w:rsidR="005B68C1" w:rsidRDefault="00702135">
            <w:pPr>
              <w:spacing w:after="0" w:line="240" w:lineRule="auto"/>
              <w:jc w:val="both"/>
              <w:rPr>
                <w:rFonts w:ascii="Times New Roman" w:hAnsi="Times New Roman" w:cs="Times New Roman"/>
                <w:lang w:val="fr-FR"/>
              </w:rPr>
            </w:pPr>
            <w:r>
              <w:rPr>
                <w:rFonts w:ascii="Times New Roman" w:hAnsi="Times New Roman" w:cs="Times New Roman"/>
                <w:lang w:val="fr-FR"/>
              </w:rPr>
              <w:t>(HDM)</w:t>
            </w:r>
          </w:p>
        </w:tc>
        <w:tc>
          <w:tcPr>
            <w:tcW w:w="1122" w:type="dxa"/>
          </w:tcPr>
          <w:p w14:paraId="3CD3A4ED"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erine protease</w:t>
            </w:r>
          </w:p>
        </w:tc>
        <w:tc>
          <w:tcPr>
            <w:tcW w:w="1629" w:type="dxa"/>
          </w:tcPr>
          <w:p w14:paraId="1E6AF2D7"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Digestive function</w:t>
            </w:r>
          </w:p>
        </w:tc>
        <w:tc>
          <w:tcPr>
            <w:tcW w:w="2704" w:type="dxa"/>
          </w:tcPr>
          <w:p w14:paraId="07F2D450"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1.031/Q7Z163/N.A.</w:t>
            </w:r>
          </w:p>
        </w:tc>
        <w:tc>
          <w:tcPr>
            <w:tcW w:w="607" w:type="dxa"/>
          </w:tcPr>
          <w:p w14:paraId="09C7A901"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fldChar w:fldCharType="begin">
                <w:fldData xml:space="preserve">PEVuZE5vdGU+PENpdGU+PEF1dGhvcj5TdW48L0F1dGhvcj48WWVhcj4yMDAxPC9ZZWFyPjxSZWNO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</w:fldData>
              </w:fldChar>
            </w:r>
            <w:r>
              <w:rPr>
                <w:rFonts w:ascii="Times New Roman" w:hAnsi="Times New Roman" w:cs="Times New Roman"/>
                <w:b/>
                <w:bCs/>
              </w:rPr>
              <w:instrText xml:space="preserve"> ADDIN EN.CITE </w:instrText>
            </w:r>
            <w:r>
              <w:rPr>
                <w:rFonts w:ascii="Times New Roman" w:hAnsi="Times New Roman" w:cs="Times New Roman"/>
                <w:b/>
                <w:bCs/>
              </w:rPr>
              <w:fldChar w:fldCharType="begin">
                <w:fldData xml:space="preserve">PEVuZE5vdGU+PENpdGU+PEF1dGhvcj5TdW48L0F1dGhvcj48WWVhcj4yMDAxPC9ZZWFyPjxSZWNO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</w:fldData>
              </w:fldChar>
            </w:r>
            <w:r>
              <w:rPr>
                <w:rFonts w:ascii="Times New Roman" w:hAnsi="Times New Roman" w:cs="Times New Roman"/>
                <w:b/>
                <w:bCs/>
              </w:rPr>
              <w:instrText xml:space="preserve"> ADDIN EN.CITE.DATA </w:instrText>
            </w:r>
            <w:r>
              <w:rPr>
                <w:rFonts w:ascii="Times New Roman" w:hAnsi="Times New Roman" w:cs="Times New Roman"/>
                <w:b/>
                <w:bCs/>
              </w:rPr>
            </w:r>
            <w:r>
              <w:rPr>
                <w:rFonts w:ascii="Times New Roman" w:hAnsi="Times New Roman" w:cs="Times New Roman"/>
                <w:b/>
                <w:bCs/>
              </w:rPr>
              <w:fldChar w:fldCharType="end"/>
            </w:r>
            <w:r>
              <w:rPr>
                <w:rFonts w:ascii="Times New Roman" w:hAnsi="Times New Roman" w:cs="Times New Roman"/>
                <w:b/>
                <w:bCs/>
              </w:rPr>
            </w:r>
            <w:r>
              <w:rPr>
                <w:rFonts w:ascii="Times New Roman" w:hAnsi="Times New Roman" w:cs="Times New Roman"/>
                <w:b/>
                <w:bCs/>
              </w:rPr>
              <w:fldChar w:fldCharType="separate"/>
            </w:r>
            <w:r>
              <w:rPr>
                <w:rFonts w:ascii="Times New Roman" w:hAnsi="Times New Roman" w:cs="Times New Roman"/>
                <w:b/>
                <w:bCs/>
                <w:vertAlign w:val="superscript"/>
              </w:rPr>
              <w:t>104</w:t>
            </w:r>
            <w:r>
              <w:rPr>
                <w:rFonts w:ascii="Times New Roman" w:hAnsi="Times New Roman" w:cs="Times New Roman"/>
                <w:b/>
                <w:bCs/>
              </w:rPr>
              <w:fldChar w:fldCharType="end"/>
            </w:r>
          </w:p>
        </w:tc>
      </w:tr>
      <w:tr w:rsidR="005B68C1" w14:paraId="059A06C6" w14:textId="77777777">
        <w:tc>
          <w:tcPr>
            <w:tcW w:w="1123" w:type="dxa"/>
            <w:vMerge/>
          </w:tcPr>
          <w:p w14:paraId="02857C11" w14:textId="77777777" w:rsidR="005B68C1" w:rsidRDefault="005B68C1">
            <w:pPr>
              <w:spacing w:after="0" w:line="240" w:lineRule="auto"/>
              <w:jc w:val="both"/>
              <w:rPr>
                <w:rFonts w:ascii="Times New Roman" w:hAnsi="Times New Roman" w:cs="Times New Roman"/>
              </w:rPr>
            </w:pPr>
          </w:p>
        </w:tc>
        <w:tc>
          <w:tcPr>
            <w:tcW w:w="1280" w:type="dxa"/>
          </w:tcPr>
          <w:p w14:paraId="55F55312"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er a 10</w:t>
            </w:r>
          </w:p>
        </w:tc>
        <w:tc>
          <w:tcPr>
            <w:tcW w:w="1883" w:type="dxa"/>
          </w:tcPr>
          <w:p w14:paraId="3F80AA8A"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i/>
                <w:iCs/>
              </w:rPr>
              <w:t>Periplaneta americana</w:t>
            </w:r>
            <w:r>
              <w:rPr>
                <w:rFonts w:ascii="Times New Roman" w:hAnsi="Times New Roman" w:cs="Times New Roman"/>
              </w:rPr>
              <w:t xml:space="preserve"> (American cockroach)</w:t>
            </w:r>
          </w:p>
        </w:tc>
        <w:tc>
          <w:tcPr>
            <w:tcW w:w="1122" w:type="dxa"/>
          </w:tcPr>
          <w:p w14:paraId="461B482C"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erine protease</w:t>
            </w:r>
          </w:p>
          <w:p w14:paraId="1FACAA3C"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Trypsin-like)</w:t>
            </w:r>
          </w:p>
        </w:tc>
        <w:tc>
          <w:tcPr>
            <w:tcW w:w="1629" w:type="dxa"/>
          </w:tcPr>
          <w:p w14:paraId="3E0B8901"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Digestive function</w:t>
            </w:r>
          </w:p>
        </w:tc>
        <w:tc>
          <w:tcPr>
            <w:tcW w:w="2704" w:type="dxa"/>
          </w:tcPr>
          <w:p w14:paraId="5B93B098"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1.510/Q1M0X9/N.A.</w:t>
            </w:r>
          </w:p>
        </w:tc>
        <w:tc>
          <w:tcPr>
            <w:tcW w:w="607" w:type="dxa"/>
          </w:tcPr>
          <w:p w14:paraId="4BEAB120"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fldChar w:fldCharType="begin">
                <w:fldData xml:space="preserve">PEVuZE5vdGU+PENpdGU+PEF1dGhvcj5UYW1ha2k8L0F1dGhvcj48WWVhcj4yMDE0PC9ZZWFyPjxS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</w:fldData>
              </w:fldChar>
            </w:r>
            <w:r>
              <w:rPr>
                <w:rFonts w:ascii="Times New Roman" w:hAnsi="Times New Roman" w:cs="Times New Roman"/>
                <w:b/>
                <w:bCs/>
              </w:rPr>
              <w:instrText xml:space="preserve"> ADDIN EN.CITE </w:instrText>
            </w:r>
            <w:r>
              <w:rPr>
                <w:rFonts w:ascii="Times New Roman" w:hAnsi="Times New Roman" w:cs="Times New Roman"/>
                <w:b/>
                <w:bCs/>
              </w:rPr>
              <w:fldChar w:fldCharType="begin">
                <w:fldData xml:space="preserve">PEVuZE5vdGU+PENpdGU+PEF1dGhvcj5UYW1ha2k8L0F1dGhvcj48WWVhcj4yMDE0PC9ZZWFyPjxS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</w:fldData>
              </w:fldChar>
            </w:r>
            <w:r>
              <w:rPr>
                <w:rFonts w:ascii="Times New Roman" w:hAnsi="Times New Roman" w:cs="Times New Roman"/>
                <w:b/>
                <w:bCs/>
              </w:rPr>
              <w:instrText xml:space="preserve"> ADDIN EN.CITE.DATA </w:instrText>
            </w:r>
            <w:r>
              <w:rPr>
                <w:rFonts w:ascii="Times New Roman" w:hAnsi="Times New Roman" w:cs="Times New Roman"/>
                <w:b/>
                <w:bCs/>
              </w:rPr>
            </w:r>
            <w:r>
              <w:rPr>
                <w:rFonts w:ascii="Times New Roman" w:hAnsi="Times New Roman" w:cs="Times New Roman"/>
                <w:b/>
                <w:bCs/>
              </w:rPr>
              <w:fldChar w:fldCharType="end"/>
            </w:r>
            <w:r>
              <w:rPr>
                <w:rFonts w:ascii="Times New Roman" w:hAnsi="Times New Roman" w:cs="Times New Roman"/>
                <w:b/>
                <w:bCs/>
              </w:rPr>
            </w:r>
            <w:r>
              <w:rPr>
                <w:rFonts w:ascii="Times New Roman" w:hAnsi="Times New Roman" w:cs="Times New Roman"/>
                <w:b/>
                <w:bCs/>
              </w:rPr>
              <w:fldChar w:fldCharType="separate"/>
            </w:r>
            <w:r>
              <w:rPr>
                <w:rFonts w:ascii="Times New Roman" w:hAnsi="Times New Roman" w:cs="Times New Roman"/>
                <w:b/>
                <w:bCs/>
                <w:vertAlign w:val="superscript"/>
              </w:rPr>
              <w:t>27</w:t>
            </w:r>
            <w:r>
              <w:rPr>
                <w:rFonts w:ascii="Times New Roman" w:hAnsi="Times New Roman" w:cs="Times New Roman"/>
                <w:b/>
                <w:bCs/>
              </w:rPr>
              <w:fldChar w:fldCharType="end"/>
            </w:r>
          </w:p>
        </w:tc>
      </w:tr>
      <w:tr w:rsidR="005B68C1" w14:paraId="5068D24D" w14:textId="77777777">
        <w:tc>
          <w:tcPr>
            <w:tcW w:w="1123" w:type="dxa"/>
            <w:vMerge w:val="restart"/>
          </w:tcPr>
          <w:p w14:paraId="01028DDC"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Fruit</w:t>
            </w:r>
          </w:p>
        </w:tc>
        <w:tc>
          <w:tcPr>
            <w:tcW w:w="1280" w:type="dxa"/>
            <w:shd w:val="clear" w:color="auto" w:fill="auto"/>
          </w:tcPr>
          <w:p w14:paraId="5A08DFAD"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apain</w:t>
            </w:r>
          </w:p>
        </w:tc>
        <w:tc>
          <w:tcPr>
            <w:tcW w:w="1883" w:type="dxa"/>
            <w:shd w:val="clear" w:color="auto" w:fill="auto"/>
          </w:tcPr>
          <w:p w14:paraId="2179D6E1"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i/>
                <w:iCs/>
              </w:rPr>
              <w:t>Carica papaya</w:t>
            </w:r>
            <w:r>
              <w:rPr>
                <w:rFonts w:ascii="Times New Roman" w:hAnsi="Times New Roman" w:cs="Times New Roman"/>
              </w:rPr>
              <w:t xml:space="preserve"> (Papaya)</w:t>
            </w:r>
          </w:p>
        </w:tc>
        <w:tc>
          <w:tcPr>
            <w:tcW w:w="1122" w:type="dxa"/>
            <w:shd w:val="clear" w:color="auto" w:fill="auto"/>
          </w:tcPr>
          <w:p w14:paraId="5A352B50"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Cysteine protease</w:t>
            </w:r>
          </w:p>
        </w:tc>
        <w:tc>
          <w:tcPr>
            <w:tcW w:w="1629" w:type="dxa"/>
            <w:shd w:val="clear" w:color="auto" w:fill="auto"/>
          </w:tcPr>
          <w:p w14:paraId="44CB7108"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rotein turn-over</w:t>
            </w:r>
          </w:p>
          <w:p w14:paraId="4BBC18FF"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lant defence response</w:t>
            </w:r>
          </w:p>
        </w:tc>
        <w:tc>
          <w:tcPr>
            <w:tcW w:w="2704" w:type="dxa"/>
            <w:shd w:val="clear" w:color="auto" w:fill="auto"/>
          </w:tcPr>
          <w:p w14:paraId="0A17C75B"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C01.001/P00784/2CIO</w:t>
            </w:r>
          </w:p>
        </w:tc>
        <w:tc>
          <w:tcPr>
            <w:tcW w:w="607" w:type="dxa"/>
            <w:shd w:val="clear" w:color="auto" w:fill="auto"/>
          </w:tcPr>
          <w:p w14:paraId="4D47A3EE"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fldChar w:fldCharType="begin"/>
            </w:r>
            <w:r>
              <w:rPr>
                <w:rFonts w:ascii="Times New Roman" w:hAnsi="Times New Roman" w:cs="Times New Roman"/>
                <w:b/>
                <w:bCs/>
              </w:rPr>
              <w:instrText xml:space="preserve"> ADDIN EN.CITE &lt;EndNote&gt;&lt;Cite&gt;&lt;Author&gt;Gonzalez-Rabade&lt;/Author&gt;&lt;Year&gt;2011&lt;/Year&gt;&lt;RecNum&gt;70&lt;/RecNum&gt;&lt;DisplayText&gt;&lt;style face="superscript"&gt;160&lt;/style&gt;&lt;/DisplayText&gt;&lt;record&gt;&lt;rec-number&gt;70&lt;/rec-number&gt;&lt;foreign-keys&gt;&lt;key app="EN" db-id="9wzf009zn0zs25ep2xqx0528p05df9sptfv0" timestamp="1655314268"&gt;70&lt;/key&gt;&lt;/foreign-keys&gt;&lt;ref-type name="Journal Article"&gt;17&lt;/ref-type&gt;&lt;contributors&gt;&lt;authors&gt;&lt;author&gt;Gonzalez-Rabade, N.&lt;/author&gt;&lt;author&gt;Badillo-Corona, J. A.&lt;/author&gt;&lt;author&gt;Aranda-Barradas, J. S.&lt;/author&gt;&lt;author&gt;Oliver-Salvador Mdel, C.&lt;/author&gt;&lt;/authors&gt;&lt;/contributors&gt;&lt;auth-address&gt;Department of Plant Sciences, University of Cambridge, Cambridge, UK.&lt;/auth-address&gt;&lt;titles&gt;&lt;title&gt;Production of plant proteases in vivo and in vitro--a review&lt;/title&gt;&lt;secondary-title&gt;Biotechnol Adv&lt;/secondary-title&gt;&lt;/titles&gt;&lt;periodical&gt;&lt;full-title&gt;Biotechnol Adv&lt;/full-title&gt;&lt;/periodical&gt;&lt;pages&gt;983-96&lt;/pages&gt;&lt;volume&gt;29&lt;/volume&gt;&lt;number&gt;6&lt;/number&gt;&lt;edition&gt;20110827&lt;/edition&gt;&lt;keywords&gt;&lt;keyword&gt;Biotechnology&lt;/keyword&gt;&lt;keyword&gt;Cell Culture Techniques&lt;/keyword&gt;&lt;keyword&gt;Peptide Hydrolases/*biosynthesis&lt;/keyword&gt;&lt;keyword&gt;Plant Proteins/*biosynthesis&lt;/keyword&gt;&lt;keyword&gt;Plants/*enzymology&lt;/keyword&gt;&lt;/keywords&gt;&lt;dates&gt;&lt;year&gt;2011&lt;/year&gt;&lt;pub-dates&gt;&lt;date&gt;Nov-Dec&lt;/date&gt;&lt;/pub-dates&gt;&lt;/dates&gt;&lt;isbn&gt;1873-1899 (Electronic)&amp;#xD;0734-9750 (Linking)&lt;/isbn&gt;&lt;accession-num&gt;21889977&lt;/accession-num&gt;&lt;urls&gt;&lt;related-urls&gt;&lt;url&gt;https://www.ncbi.nlm.nih.gov/pubmed/21889977&lt;/url&gt;&lt;/related-urls&gt;&lt;/urls&gt;&lt;electronic-resource-num&gt;10.1016/j.biotechadv.2011.08.017&lt;/electronic-resource-num&gt;&lt;/record&gt;&lt;/Cite&gt;&lt;/EndNote&gt;</w:instrText>
            </w:r>
            <w:r>
              <w:rPr>
                <w:rFonts w:ascii="Times New Roman" w:hAnsi="Times New Roman" w:cs="Times New Roman"/>
                <w:b/>
                <w:bCs/>
              </w:rPr>
              <w:fldChar w:fldCharType="separate"/>
            </w:r>
            <w:r>
              <w:rPr>
                <w:rFonts w:ascii="Times New Roman" w:hAnsi="Times New Roman" w:cs="Times New Roman"/>
                <w:b/>
                <w:bCs/>
                <w:vertAlign w:val="superscript"/>
              </w:rPr>
              <w:t>160</w:t>
            </w:r>
            <w:r>
              <w:rPr>
                <w:rFonts w:ascii="Times New Roman" w:hAnsi="Times New Roman" w:cs="Times New Roman"/>
                <w:b/>
                <w:bCs/>
              </w:rPr>
              <w:fldChar w:fldCharType="end"/>
            </w:r>
          </w:p>
        </w:tc>
      </w:tr>
      <w:tr w:rsidR="005B68C1" w14:paraId="4C1CB739" w14:textId="77777777">
        <w:tc>
          <w:tcPr>
            <w:tcW w:w="1123" w:type="dxa"/>
            <w:vMerge/>
          </w:tcPr>
          <w:p w14:paraId="6058C2F1" w14:textId="77777777" w:rsidR="005B68C1" w:rsidRDefault="005B68C1">
            <w:pPr>
              <w:spacing w:after="0" w:line="240" w:lineRule="auto"/>
              <w:jc w:val="both"/>
              <w:rPr>
                <w:rFonts w:ascii="Times New Roman" w:hAnsi="Times New Roman" w:cs="Times New Roman"/>
              </w:rPr>
            </w:pPr>
          </w:p>
        </w:tc>
        <w:tc>
          <w:tcPr>
            <w:tcW w:w="1280" w:type="dxa"/>
            <w:shd w:val="clear" w:color="auto" w:fill="auto"/>
          </w:tcPr>
          <w:p w14:paraId="483B71C4"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Act d 1</w:t>
            </w:r>
          </w:p>
        </w:tc>
        <w:tc>
          <w:tcPr>
            <w:tcW w:w="1883" w:type="dxa"/>
            <w:shd w:val="clear" w:color="auto" w:fill="auto"/>
          </w:tcPr>
          <w:p w14:paraId="2B883A5B"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i/>
                <w:iCs/>
              </w:rPr>
              <w:t>Actinidia deliciosa</w:t>
            </w:r>
            <w:r>
              <w:rPr>
                <w:rFonts w:ascii="Times New Roman" w:hAnsi="Times New Roman" w:cs="Times New Roman"/>
              </w:rPr>
              <w:t xml:space="preserve"> (Kiwi)</w:t>
            </w:r>
          </w:p>
        </w:tc>
        <w:tc>
          <w:tcPr>
            <w:tcW w:w="1122" w:type="dxa"/>
            <w:shd w:val="clear" w:color="auto" w:fill="auto"/>
          </w:tcPr>
          <w:p w14:paraId="243379D8"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Cysteine protease</w:t>
            </w:r>
          </w:p>
        </w:tc>
        <w:tc>
          <w:tcPr>
            <w:tcW w:w="1629" w:type="dxa"/>
            <w:shd w:val="clear" w:color="auto" w:fill="auto"/>
          </w:tcPr>
          <w:p w14:paraId="65D62391"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rotein turn-over</w:t>
            </w:r>
          </w:p>
          <w:p w14:paraId="631F522E"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lant defence response</w:t>
            </w:r>
          </w:p>
        </w:tc>
        <w:tc>
          <w:tcPr>
            <w:tcW w:w="2704" w:type="dxa"/>
            <w:shd w:val="clear" w:color="auto" w:fill="auto"/>
          </w:tcPr>
          <w:p w14:paraId="43A0AD1D"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C01.007/P00785/2ACT</w:t>
            </w:r>
          </w:p>
        </w:tc>
        <w:tc>
          <w:tcPr>
            <w:tcW w:w="607" w:type="dxa"/>
            <w:shd w:val="clear" w:color="auto" w:fill="auto"/>
          </w:tcPr>
          <w:p w14:paraId="061E1BCA"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fldChar w:fldCharType="begin"/>
            </w:r>
            <w:r>
              <w:rPr>
                <w:rFonts w:ascii="Times New Roman" w:hAnsi="Times New Roman" w:cs="Times New Roman"/>
                <w:b/>
                <w:bCs/>
              </w:rPr>
              <w:instrText xml:space="preserve"> ADDIN EN.CITE &lt;EndNote&gt;&lt;Cite&gt;&lt;Author&gt;Gonzalez-Rabade&lt;/Author&gt;&lt;Year&gt;2011&lt;/Year&gt;&lt;RecNum&gt;70&lt;/RecNum&gt;&lt;DisplayText&gt;&lt;style face="superscript"&gt;160&lt;/style&gt;&lt;/DisplayText&gt;&lt;record&gt;&lt;rec-number&gt;70&lt;/rec-number&gt;&lt;foreign-keys&gt;&lt;key app="EN" db-id="9wzf009zn0zs25ep2xqx0528p05df9sptfv0" timestamp="1655314268"&gt;70&lt;/key&gt;&lt;/foreign-keys&gt;&lt;ref-type name="Journal Article"&gt;17&lt;/ref-type&gt;&lt;contributors&gt;&lt;authors&gt;&lt;author&gt;Gonzalez-Rabade, N.&lt;/author&gt;&lt;author&gt;Badillo-Corona, J. A.&lt;/author&gt;&lt;author&gt;Aranda-Barradas, J. S.&lt;/author&gt;&lt;author&gt;Oliver-Salvador Mdel, C.&lt;/author&gt;&lt;/authors&gt;&lt;/contributors&gt;&lt;auth-address&gt;Department of Plant Sciences, University of Cambridge, Cambridge, UK.&lt;/auth-address&gt;&lt;titles&gt;&lt;title&gt;Production of plant proteases in vivo and in vitro--a review&lt;/title&gt;&lt;secondary-title&gt;Biotechnol Adv&lt;/secondary-title&gt;&lt;/titles&gt;&lt;periodical&gt;&lt;full-title&gt;Biotechnol Adv&lt;/full-title&gt;&lt;/periodical&gt;&lt;pages&gt;983-96&lt;/pages&gt;&lt;volume&gt;29&lt;/volume&gt;&lt;number&gt;6&lt;/number&gt;&lt;edition&gt;20110827&lt;/edition&gt;&lt;keywords&gt;&lt;keyword&gt;Biotechnology&lt;/keyword&gt;&lt;keyword&gt;Cell Culture Techniques&lt;/keyword&gt;&lt;keyword&gt;Peptide Hydrolases/*biosynthesis&lt;/keyword&gt;&lt;keyword&gt;Plant Proteins/*biosynthesis&lt;/keyword&gt;&lt;keyword&gt;Plants/*enzymology&lt;/keyword&gt;&lt;/keywords&gt;&lt;dates&gt;&lt;year&gt;2011&lt;/year&gt;&lt;pub-dates&gt;&lt;date&gt;Nov-Dec&lt;/date&gt;&lt;/pub-dates&gt;&lt;/dates&gt;&lt;isbn&gt;1873-1899 (Electronic)&amp;#xD;0734-9750 (Linking)&lt;/isbn&gt;&lt;accession-num&gt;21889977&lt;/accession-num&gt;&lt;urls&gt;&lt;related-urls&gt;&lt;url&gt;https://www.ncbi.nlm.nih.gov/pubmed/21889977&lt;/url&gt;&lt;/related-urls&gt;&lt;/urls&gt;&lt;electronic-resource-num&gt;10.1016/j.biotechadv.2011.08.017&lt;/electronic-resource-num&gt;&lt;/record&gt;&lt;/Cite&gt;&lt;/EndNote&gt;</w:instrText>
            </w:r>
            <w:r>
              <w:rPr>
                <w:rFonts w:ascii="Times New Roman" w:hAnsi="Times New Roman" w:cs="Times New Roman"/>
                <w:b/>
                <w:bCs/>
              </w:rPr>
              <w:fldChar w:fldCharType="separate"/>
            </w:r>
            <w:r>
              <w:rPr>
                <w:rFonts w:ascii="Times New Roman" w:hAnsi="Times New Roman" w:cs="Times New Roman"/>
                <w:b/>
                <w:bCs/>
                <w:vertAlign w:val="superscript"/>
              </w:rPr>
              <w:t>160</w:t>
            </w:r>
            <w:r>
              <w:rPr>
                <w:rFonts w:ascii="Times New Roman" w:hAnsi="Times New Roman" w:cs="Times New Roman"/>
                <w:b/>
                <w:bCs/>
              </w:rPr>
              <w:fldChar w:fldCharType="end"/>
            </w:r>
          </w:p>
        </w:tc>
      </w:tr>
      <w:tr w:rsidR="005B68C1" w14:paraId="54501113" w14:textId="77777777">
        <w:tc>
          <w:tcPr>
            <w:tcW w:w="1123" w:type="dxa"/>
            <w:vMerge/>
          </w:tcPr>
          <w:p w14:paraId="04ADF14F" w14:textId="77777777" w:rsidR="005B68C1" w:rsidRDefault="005B68C1">
            <w:pPr>
              <w:spacing w:after="0" w:line="240" w:lineRule="auto"/>
              <w:jc w:val="both"/>
              <w:rPr>
                <w:rFonts w:ascii="Times New Roman" w:hAnsi="Times New Roman" w:cs="Times New Roman"/>
              </w:rPr>
            </w:pPr>
          </w:p>
        </w:tc>
        <w:tc>
          <w:tcPr>
            <w:tcW w:w="1280" w:type="dxa"/>
            <w:shd w:val="clear" w:color="auto" w:fill="auto"/>
          </w:tcPr>
          <w:p w14:paraId="200F10E2"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Ana c 2 (Bromelain)</w:t>
            </w:r>
          </w:p>
        </w:tc>
        <w:tc>
          <w:tcPr>
            <w:tcW w:w="1883" w:type="dxa"/>
            <w:shd w:val="clear" w:color="auto" w:fill="auto"/>
          </w:tcPr>
          <w:p w14:paraId="7D0775E1" w14:textId="77777777" w:rsidR="005B68C1" w:rsidRDefault="00702135">
            <w:pPr>
              <w:spacing w:after="0" w:line="240" w:lineRule="auto"/>
              <w:jc w:val="both"/>
              <w:rPr>
                <w:rFonts w:ascii="Times New Roman" w:hAnsi="Times New Roman" w:cs="Times New Roman"/>
                <w:i/>
                <w:iCs/>
              </w:rPr>
            </w:pPr>
            <w:r>
              <w:rPr>
                <w:rFonts w:ascii="Times New Roman" w:hAnsi="Times New Roman" w:cs="Times New Roman"/>
                <w:i/>
                <w:iCs/>
              </w:rPr>
              <w:t>Ananas comosus</w:t>
            </w:r>
            <w:r>
              <w:rPr>
                <w:rFonts w:ascii="Times New Roman" w:hAnsi="Times New Roman" w:cs="Times New Roman"/>
              </w:rPr>
              <w:t xml:space="preserve"> (Pineapple)</w:t>
            </w:r>
          </w:p>
        </w:tc>
        <w:tc>
          <w:tcPr>
            <w:tcW w:w="1122" w:type="dxa"/>
            <w:shd w:val="clear" w:color="auto" w:fill="auto"/>
          </w:tcPr>
          <w:p w14:paraId="22423964"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Cysteine protease</w:t>
            </w:r>
          </w:p>
        </w:tc>
        <w:tc>
          <w:tcPr>
            <w:tcW w:w="1629" w:type="dxa"/>
            <w:shd w:val="clear" w:color="auto" w:fill="auto"/>
          </w:tcPr>
          <w:p w14:paraId="61A08685"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rotein turn-over</w:t>
            </w:r>
          </w:p>
          <w:p w14:paraId="66558A4F"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lant defence response</w:t>
            </w:r>
          </w:p>
        </w:tc>
        <w:tc>
          <w:tcPr>
            <w:tcW w:w="2704" w:type="dxa"/>
            <w:shd w:val="clear" w:color="auto" w:fill="auto"/>
          </w:tcPr>
          <w:p w14:paraId="7AA7EB69"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C01.028/O23791/6YCB</w:t>
            </w:r>
          </w:p>
        </w:tc>
        <w:tc>
          <w:tcPr>
            <w:tcW w:w="607" w:type="dxa"/>
            <w:shd w:val="clear" w:color="auto" w:fill="auto"/>
          </w:tcPr>
          <w:p w14:paraId="16FF1EDF"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fldChar w:fldCharType="begin"/>
            </w:r>
            <w:r>
              <w:rPr>
                <w:rFonts w:ascii="Times New Roman" w:hAnsi="Times New Roman" w:cs="Times New Roman"/>
                <w:b/>
                <w:bCs/>
              </w:rPr>
              <w:instrText xml:space="preserve"> ADDIN EN.CITE &lt;EndNote&gt;&lt;Cite&gt;&lt;Author&gt;Gonzalez-Rabade&lt;/Author&gt;&lt;Year&gt;2011&lt;/Year&gt;&lt;RecNum&gt;70&lt;/RecNum&gt;&lt;DisplayText&gt;&lt;style face="superscript"&gt;160&lt;/style&gt;&lt;/DisplayText&gt;&lt;record&gt;&lt;rec-number&gt;70&lt;/rec-number&gt;&lt;foreign-keys&gt;&lt;key app="EN" db-id="9wzf009zn0zs25ep2xqx0528p05df9sptfv0" timestamp="1655314268"&gt;70&lt;/key&gt;&lt;/foreign-keys&gt;&lt;ref-type name="Journal Article"&gt;17&lt;/ref-type&gt;&lt;contributors&gt;&lt;authors&gt;&lt;author&gt;Gonzalez-Rabade, N.&lt;/author&gt;&lt;author&gt;Badillo-Corona, J. A.&lt;/author&gt;&lt;author&gt;Aranda-Barradas, J. S.&lt;/author&gt;&lt;author&gt;Oliver-Salvador Mdel, C.&lt;/author&gt;&lt;/authors&gt;&lt;/contributors&gt;&lt;auth-address&gt;Department of Plant Sciences, University of Cambridge, Cambridge, UK.&lt;/auth-address&gt;&lt;titles&gt;&lt;title&gt;Production of plant proteases in vivo and in vitro--a review&lt;/title&gt;&lt;secondary-title&gt;Biotechnol Adv&lt;/secondary-title&gt;&lt;/titles&gt;&lt;periodical&gt;&lt;full-title&gt;Biotechnol Adv&lt;/full-title&gt;&lt;/periodical&gt;&lt;pages&gt;983-96&lt;/pages&gt;&lt;volume&gt;29&lt;/volume&gt;&lt;number&gt;6&lt;/number&gt;&lt;edition&gt;20110827&lt;/edition&gt;&lt;keywords&gt;&lt;keyword&gt;Biotechnology&lt;/keyword&gt;&lt;keyword&gt;Cell Culture Techniques&lt;/keyword&gt;&lt;keyword&gt;Peptide Hydrolases/*biosynthesis&lt;/keyword&gt;&lt;keyword&gt;Plant Proteins/*biosynthesis&lt;/keyword&gt;&lt;keyword&gt;Plants/*enzymology&lt;/keyword&gt;&lt;/keywords&gt;&lt;dates&gt;&lt;year&gt;2011&lt;/year&gt;&lt;pub-dates&gt;&lt;date&gt;Nov-Dec&lt;/date&gt;&lt;/pub-dates&gt;&lt;/dates&gt;&lt;isbn&gt;1873-1899 (Electronic)&amp;#xD;0734-9750 (Linking)&lt;/isbn&gt;&lt;accession-num&gt;21889977&lt;/accession-num&gt;&lt;urls&gt;&lt;related-urls&gt;&lt;url&gt;https://www.ncbi.nlm.nih.gov/pubmed/21889977&lt;/url&gt;&lt;/related-urls&gt;&lt;/urls&gt;&lt;electronic-resource-num&gt;10.1016/j.biotechadv.2011.08.017&lt;/electronic-resource-num&gt;&lt;/record&gt;&lt;/Cite&gt;&lt;/EndNote&gt;</w:instrText>
            </w:r>
            <w:r>
              <w:rPr>
                <w:rFonts w:ascii="Times New Roman" w:hAnsi="Times New Roman" w:cs="Times New Roman"/>
                <w:b/>
                <w:bCs/>
              </w:rPr>
              <w:fldChar w:fldCharType="separate"/>
            </w:r>
            <w:r>
              <w:rPr>
                <w:rFonts w:ascii="Times New Roman" w:hAnsi="Times New Roman" w:cs="Times New Roman"/>
                <w:b/>
                <w:bCs/>
                <w:vertAlign w:val="superscript"/>
              </w:rPr>
              <w:t>160</w:t>
            </w:r>
            <w:r>
              <w:rPr>
                <w:rFonts w:ascii="Times New Roman" w:hAnsi="Times New Roman" w:cs="Times New Roman"/>
                <w:b/>
                <w:bCs/>
              </w:rPr>
              <w:fldChar w:fldCharType="end"/>
            </w:r>
          </w:p>
        </w:tc>
      </w:tr>
      <w:tr w:rsidR="005B68C1" w14:paraId="21960668" w14:textId="77777777">
        <w:tc>
          <w:tcPr>
            <w:tcW w:w="1123" w:type="dxa"/>
            <w:vMerge w:val="restart"/>
          </w:tcPr>
          <w:p w14:paraId="1EABEB5C"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Fungi</w:t>
            </w:r>
          </w:p>
        </w:tc>
        <w:tc>
          <w:tcPr>
            <w:tcW w:w="1280" w:type="dxa"/>
          </w:tcPr>
          <w:p w14:paraId="4470D9A6"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Asp f 13</w:t>
            </w:r>
          </w:p>
          <w:p w14:paraId="385A9C1B"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Asp fl 13</w:t>
            </w:r>
          </w:p>
          <w:p w14:paraId="072399BE"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Asp o 13</w:t>
            </w:r>
          </w:p>
          <w:p w14:paraId="7BCDD102" w14:textId="77777777" w:rsidR="005B68C1" w:rsidRDefault="005B68C1">
            <w:pPr>
              <w:spacing w:after="0" w:line="240" w:lineRule="auto"/>
              <w:jc w:val="both"/>
              <w:rPr>
                <w:rFonts w:ascii="Times New Roman" w:hAnsi="Times New Roman" w:cs="Times New Roman"/>
              </w:rPr>
            </w:pPr>
          </w:p>
        </w:tc>
        <w:tc>
          <w:tcPr>
            <w:tcW w:w="1883" w:type="dxa"/>
          </w:tcPr>
          <w:p w14:paraId="21D82267"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i/>
                <w:iCs/>
              </w:rPr>
              <w:t>Aspergillus fumigatus, flavus, oryzae</w:t>
            </w:r>
            <w:r>
              <w:rPr>
                <w:rFonts w:ascii="Times New Roman" w:hAnsi="Times New Roman" w:cs="Times New Roman"/>
              </w:rPr>
              <w:t xml:space="preserve"> (Common mold)</w:t>
            </w:r>
          </w:p>
        </w:tc>
        <w:tc>
          <w:tcPr>
            <w:tcW w:w="1122" w:type="dxa"/>
          </w:tcPr>
          <w:p w14:paraId="7BAC99D0"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ubtilisin-like Alkaline serine protease</w:t>
            </w:r>
          </w:p>
        </w:tc>
        <w:tc>
          <w:tcPr>
            <w:tcW w:w="1629" w:type="dxa"/>
          </w:tcPr>
          <w:p w14:paraId="2795BCF2"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Degradation of environmental proteins for metabolic growth;</w:t>
            </w:r>
          </w:p>
          <w:p w14:paraId="367E5779"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Complement evasion mechanism</w:t>
            </w:r>
          </w:p>
        </w:tc>
        <w:tc>
          <w:tcPr>
            <w:tcW w:w="2704" w:type="dxa"/>
          </w:tcPr>
          <w:p w14:paraId="27EE8258"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8.053/P28296/N.A.</w:t>
            </w:r>
          </w:p>
          <w:p w14:paraId="040B2517"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8.053/N.A./N.A.</w:t>
            </w:r>
          </w:p>
          <w:p w14:paraId="3A9AA2E5"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8.053/P12547/N.A.</w:t>
            </w:r>
          </w:p>
          <w:p w14:paraId="5968063A" w14:textId="77777777" w:rsidR="005B68C1" w:rsidRDefault="005B68C1">
            <w:pPr>
              <w:spacing w:after="0" w:line="240" w:lineRule="auto"/>
              <w:jc w:val="both"/>
              <w:rPr>
                <w:rFonts w:ascii="Times New Roman" w:hAnsi="Times New Roman" w:cs="Times New Roman"/>
              </w:rPr>
            </w:pPr>
          </w:p>
        </w:tc>
        <w:tc>
          <w:tcPr>
            <w:tcW w:w="607" w:type="dxa"/>
          </w:tcPr>
          <w:p w14:paraId="06C3D383"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fldChar w:fldCharType="begin">
                <w:fldData xml:space="preserve">PEVuZE5vdGU+PENpdGU+PEF1dGhvcj5CZWhuc2VuPC9BdXRob3I+PFllYXI+MjAxMDwvWWVhcj48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</w:fldData>
              </w:fldChar>
            </w:r>
            <w:r>
              <w:rPr>
                <w:rFonts w:ascii="Times New Roman" w:hAnsi="Times New Roman" w:cs="Times New Roman"/>
                <w:b/>
                <w:bCs/>
              </w:rPr>
              <w:instrText xml:space="preserve"> ADDIN EN.CITE </w:instrText>
            </w:r>
            <w:r>
              <w:rPr>
                <w:rFonts w:ascii="Times New Roman" w:hAnsi="Times New Roman" w:cs="Times New Roman"/>
                <w:b/>
                <w:bCs/>
              </w:rPr>
              <w:fldChar w:fldCharType="begin">
                <w:fldData xml:space="preserve">PEVuZE5vdGU+PENpdGU+PEF1dGhvcj5CZWhuc2VuPC9BdXRob3I+PFllYXI+MjAxMDwvWWVhcj48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</w:fldData>
              </w:fldChar>
            </w:r>
            <w:r>
              <w:rPr>
                <w:rFonts w:ascii="Times New Roman" w:hAnsi="Times New Roman" w:cs="Times New Roman"/>
                <w:b/>
                <w:bCs/>
              </w:rPr>
              <w:instrText xml:space="preserve"> ADDIN EN.CITE.DATA </w:instrText>
            </w:r>
            <w:r>
              <w:rPr>
                <w:rFonts w:ascii="Times New Roman" w:hAnsi="Times New Roman" w:cs="Times New Roman"/>
                <w:b/>
                <w:bCs/>
              </w:rPr>
            </w:r>
            <w:r>
              <w:rPr>
                <w:rFonts w:ascii="Times New Roman" w:hAnsi="Times New Roman" w:cs="Times New Roman"/>
                <w:b/>
                <w:bCs/>
              </w:rPr>
              <w:fldChar w:fldCharType="end"/>
            </w:r>
            <w:r>
              <w:rPr>
                <w:rFonts w:ascii="Times New Roman" w:hAnsi="Times New Roman" w:cs="Times New Roman"/>
                <w:b/>
                <w:bCs/>
              </w:rPr>
            </w:r>
            <w:r>
              <w:rPr>
                <w:rFonts w:ascii="Times New Roman" w:hAnsi="Times New Roman" w:cs="Times New Roman"/>
                <w:b/>
                <w:bCs/>
              </w:rPr>
              <w:fldChar w:fldCharType="separate"/>
            </w:r>
            <w:r>
              <w:rPr>
                <w:rFonts w:ascii="Times New Roman" w:hAnsi="Times New Roman" w:cs="Times New Roman"/>
                <w:b/>
                <w:bCs/>
                <w:vertAlign w:val="superscript"/>
              </w:rPr>
              <w:t>161,162</w:t>
            </w:r>
            <w:r>
              <w:rPr>
                <w:rFonts w:ascii="Times New Roman" w:hAnsi="Times New Roman" w:cs="Times New Roman"/>
                <w:b/>
                <w:bCs/>
              </w:rPr>
              <w:fldChar w:fldCharType="end"/>
            </w:r>
          </w:p>
        </w:tc>
      </w:tr>
      <w:tr w:rsidR="005B68C1" w14:paraId="4BFE30B6" w14:textId="77777777">
        <w:tc>
          <w:tcPr>
            <w:tcW w:w="1123" w:type="dxa"/>
            <w:vMerge/>
          </w:tcPr>
          <w:p w14:paraId="13809801" w14:textId="77777777" w:rsidR="005B68C1" w:rsidRDefault="005B68C1">
            <w:pPr>
              <w:spacing w:after="0" w:line="240" w:lineRule="auto"/>
              <w:jc w:val="both"/>
              <w:rPr>
                <w:rFonts w:ascii="Times New Roman" w:hAnsi="Times New Roman" w:cs="Times New Roman"/>
              </w:rPr>
            </w:pPr>
          </w:p>
        </w:tc>
        <w:tc>
          <w:tcPr>
            <w:tcW w:w="1280" w:type="dxa"/>
          </w:tcPr>
          <w:p w14:paraId="47541822"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en ch 13</w:t>
            </w:r>
          </w:p>
          <w:p w14:paraId="002EABEB"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Pen c 13</w:t>
            </w:r>
          </w:p>
        </w:tc>
        <w:tc>
          <w:tcPr>
            <w:tcW w:w="1883" w:type="dxa"/>
          </w:tcPr>
          <w:p w14:paraId="19860880" w14:textId="77777777" w:rsidR="005B68C1" w:rsidRDefault="00702135">
            <w:pPr>
              <w:spacing w:after="0" w:line="240" w:lineRule="auto"/>
              <w:jc w:val="both"/>
              <w:rPr>
                <w:rFonts w:ascii="Times New Roman" w:hAnsi="Times New Roman" w:cs="Times New Roman"/>
                <w:i/>
                <w:iCs/>
              </w:rPr>
            </w:pPr>
            <w:r>
              <w:rPr>
                <w:rFonts w:ascii="Times New Roman" w:hAnsi="Times New Roman" w:cs="Times New Roman"/>
                <w:i/>
                <w:iCs/>
              </w:rPr>
              <w:t>Penicillium chrysogenum, citrinum</w:t>
            </w:r>
          </w:p>
        </w:tc>
        <w:tc>
          <w:tcPr>
            <w:tcW w:w="1122" w:type="dxa"/>
          </w:tcPr>
          <w:p w14:paraId="4600DDD5"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ubtilisin-like Alkaline serine protease</w:t>
            </w:r>
          </w:p>
        </w:tc>
        <w:tc>
          <w:tcPr>
            <w:tcW w:w="1629" w:type="dxa"/>
          </w:tcPr>
          <w:p w14:paraId="2A4B1997"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external digestion of macromolecular nutrients</w:t>
            </w:r>
          </w:p>
        </w:tc>
        <w:tc>
          <w:tcPr>
            <w:tcW w:w="2704" w:type="dxa"/>
          </w:tcPr>
          <w:p w14:paraId="1E218069"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8.025/Q9URR2/N.A.</w:t>
            </w:r>
          </w:p>
          <w:p w14:paraId="06480BB9" w14:textId="77777777" w:rsidR="005B68C1" w:rsidRDefault="00702135">
            <w:pPr>
              <w:spacing w:after="0" w:line="240" w:lineRule="auto"/>
              <w:jc w:val="both"/>
              <w:rPr>
                <w:rFonts w:ascii="Times New Roman" w:hAnsi="Times New Roman" w:cs="Times New Roman"/>
              </w:rPr>
            </w:pPr>
            <w:r>
              <w:rPr>
                <w:rFonts w:ascii="Times New Roman" w:hAnsi="Times New Roman" w:cs="Times New Roman"/>
              </w:rPr>
              <w:t>S08.025/N.A/N.A.</w:t>
            </w:r>
          </w:p>
        </w:tc>
        <w:tc>
          <w:tcPr>
            <w:tcW w:w="607" w:type="dxa"/>
          </w:tcPr>
          <w:p w14:paraId="14F667F0" w14:textId="77777777" w:rsidR="005B68C1" w:rsidRDefault="00702135">
            <w:pPr>
              <w:spacing w:after="0" w:line="240" w:lineRule="auto"/>
              <w:jc w:val="both"/>
              <w:rPr>
                <w:rFonts w:ascii="Times New Roman" w:hAnsi="Times New Roman" w:cs="Times New Roman"/>
                <w:b/>
                <w:bCs/>
              </w:rPr>
            </w:pPr>
            <w:r>
              <w:rPr>
                <w:rFonts w:ascii="Times New Roman" w:hAnsi="Times New Roman" w:cs="Times New Roman"/>
                <w:b/>
                <w:bCs/>
              </w:rPr>
              <w:fldChar w:fldCharType="begin">
                <w:fldData xml:space="preserve">PEVuZE5vdGU+PENpdGU+PEF1dGhvcj5DaGVuPC9BdXRob3I+PFllYXI+MjAxMTwvWWVhcj48UmVj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</w:fldData>
              </w:fldChar>
            </w:r>
            <w:r>
              <w:rPr>
                <w:rFonts w:ascii="Times New Roman" w:hAnsi="Times New Roman" w:cs="Times New Roman"/>
                <w:b/>
                <w:bCs/>
              </w:rPr>
              <w:instrText xml:space="preserve"> ADDIN EN.CITE </w:instrText>
            </w:r>
            <w:r>
              <w:rPr>
                <w:rFonts w:ascii="Times New Roman" w:hAnsi="Times New Roman" w:cs="Times New Roman"/>
                <w:b/>
                <w:bCs/>
              </w:rPr>
              <w:fldChar w:fldCharType="begin">
                <w:fldData xml:space="preserve">PEVuZE5vdGU+PENpdGU+PEF1dGhvcj5DaGVuPC9BdXRob3I+PFllYXI+MjAxMTwvWWVhcj48UmVj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</w:fldData>
              </w:fldChar>
            </w:r>
            <w:r>
              <w:rPr>
                <w:rFonts w:ascii="Times New Roman" w:hAnsi="Times New Roman" w:cs="Times New Roman"/>
                <w:b/>
                <w:bCs/>
              </w:rPr>
              <w:instrText xml:space="preserve"> ADDIN EN.CITE.DATA </w:instrText>
            </w:r>
            <w:r>
              <w:rPr>
                <w:rFonts w:ascii="Times New Roman" w:hAnsi="Times New Roman" w:cs="Times New Roman"/>
                <w:b/>
                <w:bCs/>
              </w:rPr>
            </w:r>
            <w:r>
              <w:rPr>
                <w:rFonts w:ascii="Times New Roman" w:hAnsi="Times New Roman" w:cs="Times New Roman"/>
                <w:b/>
                <w:bCs/>
              </w:rPr>
              <w:fldChar w:fldCharType="end"/>
            </w:r>
            <w:r>
              <w:rPr>
                <w:rFonts w:ascii="Times New Roman" w:hAnsi="Times New Roman" w:cs="Times New Roman"/>
                <w:b/>
                <w:bCs/>
              </w:rPr>
            </w:r>
            <w:r>
              <w:rPr>
                <w:rFonts w:ascii="Times New Roman" w:hAnsi="Times New Roman" w:cs="Times New Roman"/>
                <w:b/>
                <w:bCs/>
              </w:rPr>
              <w:fldChar w:fldCharType="separate"/>
            </w:r>
            <w:r>
              <w:rPr>
                <w:rFonts w:ascii="Times New Roman" w:hAnsi="Times New Roman" w:cs="Times New Roman"/>
                <w:b/>
                <w:bCs/>
                <w:vertAlign w:val="superscript"/>
              </w:rPr>
              <w:t>37,163</w:t>
            </w:r>
            <w:r>
              <w:rPr>
                <w:rFonts w:ascii="Times New Roman" w:hAnsi="Times New Roman" w:cs="Times New Roman"/>
                <w:b/>
                <w:bCs/>
              </w:rPr>
              <w:fldChar w:fldCharType="end"/>
            </w:r>
          </w:p>
        </w:tc>
      </w:tr>
    </w:tbl>
    <w:p w14:paraId="719F9DBE" w14:textId="41508FF2" w:rsidR="005B68C1" w:rsidRDefault="00702135">
      <w:pPr>
        <w:spacing w:line="480" w:lineRule="auto"/>
        <w:jc w:val="both"/>
        <w:rPr>
          <w:rFonts w:ascii="Times New Roman" w:hAnsi="Times New Roman" w:cs="Times New Roman"/>
          <w:lang w:val="en-CA"/>
        </w:rPr>
      </w:pPr>
      <w:r>
        <w:rPr>
          <w:rFonts w:ascii="Times New Roman" w:hAnsi="Times New Roman" w:cs="Times New Roman"/>
          <w:lang w:val="en-CA"/>
        </w:rPr>
        <w:t>N.A: Not available; MEROPS: Peptidase Database (</w:t>
      </w:r>
      <w:hyperlink r:id="rId19" w:history="1">
        <w:r>
          <w:rPr>
            <w:rStyle w:val="Hyperlink"/>
            <w:rFonts w:ascii="Times New Roman" w:hAnsi="Times New Roman" w:cs="Times New Roman"/>
            <w:lang w:val="en-CA"/>
          </w:rPr>
          <w:t>https://www.ebi.ac.uk/merops/</w:t>
        </w:r>
      </w:hyperlink>
      <w:r>
        <w:rPr>
          <w:rFonts w:ascii="Times New Roman" w:hAnsi="Times New Roman" w:cs="Times New Roman"/>
          <w:lang w:val="en-CA"/>
        </w:rPr>
        <w:t xml:space="preserve"> ), Uniprot: Protein sequence database (</w:t>
      </w:r>
      <w:hyperlink r:id="rId20" w:history="1">
        <w:r>
          <w:rPr>
            <w:rStyle w:val="Hyperlink"/>
            <w:rFonts w:ascii="Times New Roman" w:hAnsi="Times New Roman" w:cs="Times New Roman"/>
            <w:lang w:val="en-CA"/>
          </w:rPr>
          <w:t>https://www.uniprot.org/</w:t>
        </w:r>
      </w:hyperlink>
      <w:r>
        <w:rPr>
          <w:rFonts w:ascii="Times New Roman" w:hAnsi="Times New Roman" w:cs="Times New Roman"/>
          <w:lang w:val="en-CA"/>
        </w:rPr>
        <w:t xml:space="preserve"> ), PDB: Protein Data Bank (</w:t>
      </w:r>
      <w:hyperlink r:id="rId21" w:history="1">
        <w:r>
          <w:rPr>
            <w:rStyle w:val="Hyperlink"/>
            <w:rFonts w:ascii="Times New Roman" w:hAnsi="Times New Roman" w:cs="Times New Roman"/>
            <w:lang w:val="en-CA"/>
          </w:rPr>
          <w:t>https://www.rcsb.org/</w:t>
        </w:r>
      </w:hyperlink>
      <w:r>
        <w:rPr>
          <w:rFonts w:ascii="Times New Roman" w:hAnsi="Times New Roman" w:cs="Times New Roman"/>
          <w:lang w:val="en-CA"/>
        </w:rPr>
        <w:t xml:space="preserve"> )</w:t>
      </w:r>
    </w:p>
    <w:sectPr w:rsidR="005B68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live Robinson" w:date="2023-02-02T16:00:00Z" w:initials="CR">
    <w:p w14:paraId="503D4058" w14:textId="2D8A86B3" w:rsidR="00D238AD" w:rsidRDefault="00D238AD">
      <w:pPr>
        <w:pStyle w:val="CommentText"/>
      </w:pPr>
      <w:r>
        <w:rPr>
          <w:rStyle w:val="CommentReference"/>
        </w:rPr>
        <w:annotationRef/>
      </w:r>
      <w:r>
        <w:t>I’m not sure what is meant cf epithelial cells in the previous section</w:t>
      </w:r>
    </w:p>
  </w:comment>
  <w:comment w:id="2" w:author="alain.jacquet1302@gmail.com" w:date="2023-02-03T07:49:00Z" w:initials="a">
    <w:p w14:paraId="2ACCDB43" w14:textId="77777777" w:rsidR="00243334" w:rsidRDefault="00243334" w:rsidP="00D41DD6">
      <w:pPr>
        <w:pStyle w:val="CommentText"/>
      </w:pPr>
      <w:r>
        <w:rPr>
          <w:rStyle w:val="CommentReference"/>
        </w:rPr>
        <w:annotationRef/>
      </w:r>
      <w:r>
        <w:t>The previous section is focused on the epithelial barrier damage</w:t>
      </w:r>
    </w:p>
  </w:comment>
  <w:comment w:id="3" w:author="Clive Robinson" w:date="2023-02-02T16:00:00Z" w:initials="CR">
    <w:p w14:paraId="365E41B1" w14:textId="5B7C8D10" w:rsidR="00D238AD" w:rsidRDefault="00D238AD">
      <w:pPr>
        <w:pStyle w:val="CommentText"/>
      </w:pPr>
      <w:r>
        <w:rPr>
          <w:rStyle w:val="CommentReference"/>
        </w:rPr>
        <w:annotationRef/>
      </w:r>
      <w:r>
        <w:t>A minor point, but a pitfall of this statement is that it emphasizes that the structure of the review is a little disjointed because of the ‘team writing’ effort being section-focused</w:t>
      </w:r>
    </w:p>
  </w:comment>
  <w:comment w:id="4" w:author="alain.jacquet1302@gmail.com" w:date="2023-02-03T07:51:00Z" w:initials="a">
    <w:p w14:paraId="1978E953" w14:textId="77777777" w:rsidR="00243334" w:rsidRDefault="00243334" w:rsidP="00B355F9">
      <w:pPr>
        <w:pStyle w:val="CommentText"/>
      </w:pPr>
      <w:r>
        <w:rPr>
          <w:rStyle w:val="CommentReference"/>
        </w:rPr>
        <w:annotationRef/>
      </w:r>
      <w:r>
        <w:t>I agree but, for more clarity, I think it would be better to discuss about PAR2 in a separate section</w:t>
      </w:r>
    </w:p>
  </w:comment>
  <w:comment w:id="5" w:author="alain.jacquet1302@gmail.com" w:date="2022-12-20T13:33:00Z" w:initials="a">
    <w:p w14:paraId="2D94C75D" w14:textId="77777777" w:rsidR="00702135" w:rsidRDefault="00702135" w:rsidP="003064EB">
      <w:pPr>
        <w:pStyle w:val="CommentText"/>
      </w:pPr>
      <w:r>
        <w:rPr>
          <w:rStyle w:val="CommentReference"/>
        </w:rPr>
        <w:annotationRef/>
      </w:r>
      <w:hyperlink r:id="rId1" w:history="1">
        <w:r w:rsidRPr="00033C33">
          <w:rPr>
            <w:rStyle w:val="Hyperlink"/>
          </w:rPr>
          <w:t xml:space="preserve">TGF-β/SMAD4 mediated UCP2 downregulation contributes to Aspergillus protease-induced inflammation in primary bronchial epithelial cells. </w:t>
        </w:r>
      </w:hyperlink>
      <w:r>
        <w:rPr>
          <w:b/>
          <w:bCs/>
        </w:rPr>
        <w:t>Kim YH, Lee SH.</w:t>
      </w:r>
      <w:r>
        <w:t xml:space="preserve"> Redox Biol. 2018 Sep;18:104-113. doi: 10.1016/j.redox.2018.06.011</w:t>
      </w:r>
    </w:p>
    <w:p w14:paraId="3FB0F65A" w14:textId="77777777" w:rsidR="00702135" w:rsidRDefault="00702135" w:rsidP="003064EB">
      <w:pPr>
        <w:pStyle w:val="CommentText"/>
      </w:pPr>
    </w:p>
    <w:p w14:paraId="02E7C40C" w14:textId="77777777" w:rsidR="00702135" w:rsidRDefault="00702135" w:rsidP="003064EB">
      <w:pPr>
        <w:pStyle w:val="CommentText"/>
      </w:pPr>
    </w:p>
  </w:comment>
  <w:comment w:id="6" w:author="alain.jacquet1302@gmail.com" w:date="2022-12-20T10:07:00Z" w:initials="a">
    <w:p w14:paraId="7CB3E94E" w14:textId="77777777" w:rsidR="00702135" w:rsidRDefault="00702135" w:rsidP="003064EB">
      <w:pPr>
        <w:pStyle w:val="CommentText"/>
      </w:pPr>
      <w:r>
        <w:rPr>
          <w:rStyle w:val="CommentReference"/>
        </w:rPr>
        <w:annotationRef/>
      </w:r>
      <w:hyperlink r:id="rId2" w:history="1">
        <w:r w:rsidRPr="00C41F28">
          <w:rPr>
            <w:rStyle w:val="Hyperlink"/>
          </w:rPr>
          <w:t xml:space="preserve">Th2 polarization by Der p 1--pulsed monocyte-derived dendritic cells is due to the allergic status of the donors. </w:t>
        </w:r>
      </w:hyperlink>
      <w:r>
        <w:rPr>
          <w:b/>
          <w:bCs/>
        </w:rPr>
        <w:t>Hammad H, Charbonnier AS, Duez C, Jacquet A, Stewart GA, Tonnel AB, Pestel J.</w:t>
      </w:r>
      <w:r>
        <w:t xml:space="preserve"> Blood. 2001 Aug 15;98(4):1135-41. doi: 10.1182/blood.v98.4.1135.</w:t>
      </w:r>
    </w:p>
    <w:p w14:paraId="1D0A3E03" w14:textId="77777777" w:rsidR="00702135" w:rsidRDefault="00702135" w:rsidP="003064EB">
      <w:pPr>
        <w:pStyle w:val="CommentText"/>
      </w:pPr>
    </w:p>
    <w:p w14:paraId="2CF9C97D" w14:textId="77777777" w:rsidR="00702135" w:rsidRDefault="00000000" w:rsidP="003064EB">
      <w:pPr>
        <w:pStyle w:val="CommentText"/>
      </w:pPr>
      <w:hyperlink r:id="rId3" w:history="1">
        <w:r w:rsidR="00702135" w:rsidRPr="00C41F28">
          <w:rPr>
            <w:rStyle w:val="Hyperlink"/>
          </w:rPr>
          <w:t xml:space="preserve">Monocyte-derived dendritic cells exposed to Der p 1 allergen enhance the recruitment of Th2 cells: major involvement of the chemokines TARC/CCL17 and MDC/CCL22. </w:t>
        </w:r>
      </w:hyperlink>
      <w:r w:rsidR="00702135">
        <w:rPr>
          <w:b/>
          <w:bCs/>
        </w:rPr>
        <w:t>Hammad H, Smits HH, Ratajczak C, Nithiananthan A, Wierenga EA, Stewart GA, Jacquet A, Tonnel AB, Pestel J.</w:t>
      </w:r>
      <w:r w:rsidR="00702135">
        <w:t xml:space="preserve"> Eur Cytokine Netw. 2003 Oct-Dec;14(4):219-28</w:t>
      </w:r>
    </w:p>
    <w:p w14:paraId="05B3966F" w14:textId="77777777" w:rsidR="00702135" w:rsidRDefault="00702135" w:rsidP="003064EB">
      <w:pPr>
        <w:pStyle w:val="CommentText"/>
      </w:pPr>
    </w:p>
    <w:p w14:paraId="559EC184" w14:textId="77777777" w:rsidR="00702135" w:rsidRDefault="00702135" w:rsidP="003064EB">
      <w:pPr>
        <w:pStyle w:val="CommentText"/>
      </w:pPr>
    </w:p>
  </w:comment>
  <w:comment w:id="7" w:author="alain.jacquet1302@gmail.com" w:date="2022-12-20T11:56:00Z" w:initials="">
    <w:p w14:paraId="41CB7900" w14:textId="77777777" w:rsidR="00702135" w:rsidRDefault="00000000">
      <w:pPr>
        <w:pStyle w:val="CommentText"/>
      </w:pPr>
      <w:hyperlink r:id="rId4" w:history="1">
        <w:r w:rsidR="00702135">
          <w:rPr>
            <w:rStyle w:val="Hyperlink"/>
          </w:rPr>
          <w:t xml:space="preserve">Basophils express a type 2 cytokine profile on exposure to proteases from helminths and house dust mites. </w:t>
        </w:r>
      </w:hyperlink>
      <w:r w:rsidR="00702135">
        <w:rPr>
          <w:b/>
          <w:bCs/>
        </w:rPr>
        <w:t>Phillips C, Coward WR, Pritchard DI, Hewitt CR.</w:t>
      </w:r>
      <w:r w:rsidR="00702135">
        <w:t xml:space="preserve"> J Leukoc Biol. 2003 Jan;73(1):165-71. doi: 10.1189/jlb.0702356</w:t>
      </w:r>
    </w:p>
    <w:p w14:paraId="66F124E0" w14:textId="77777777" w:rsidR="00702135" w:rsidRDefault="00702135">
      <w:pPr>
        <w:pStyle w:val="CommentText"/>
      </w:pPr>
    </w:p>
    <w:p w14:paraId="558D33BD" w14:textId="77777777" w:rsidR="00702135" w:rsidRDefault="00000000">
      <w:pPr>
        <w:pStyle w:val="CommentText"/>
      </w:pPr>
      <w:hyperlink r:id="rId5" w:history="1">
        <w:r w:rsidR="00702135">
          <w:rPr>
            <w:rStyle w:val="Hyperlink"/>
          </w:rPr>
          <w:t xml:space="preserve">A mechanism for the initiation of allergen-induced T helper type 2 responses. </w:t>
        </w:r>
      </w:hyperlink>
      <w:r w:rsidR="00702135">
        <w:rPr>
          <w:b/>
          <w:bCs/>
        </w:rPr>
        <w:t>Sokol CL, Barton GM, Farr AG, Medzhitov R.</w:t>
      </w:r>
      <w:r w:rsidR="00702135">
        <w:t xml:space="preserve"> Nat Immunol. 2008 Mar;9(3):310-8. doi: 10.1038/ni1558.</w:t>
      </w:r>
    </w:p>
    <w:p w14:paraId="77F953F2" w14:textId="77777777" w:rsidR="00702135" w:rsidRDefault="00702135">
      <w:pPr>
        <w:pStyle w:val="CommentText"/>
      </w:pPr>
    </w:p>
    <w:p w14:paraId="64DD0E2F" w14:textId="77777777" w:rsidR="00702135" w:rsidRDefault="00702135">
      <w:pPr>
        <w:pStyle w:val="CommentText"/>
      </w:pPr>
    </w:p>
    <w:p w14:paraId="2D2E7451" w14:textId="77777777" w:rsidR="00702135" w:rsidRDefault="00702135">
      <w:pPr>
        <w:pStyle w:val="CommentText"/>
      </w:pPr>
    </w:p>
    <w:p w14:paraId="774527D8" w14:textId="77777777" w:rsidR="00702135" w:rsidRDefault="00702135">
      <w:pPr>
        <w:pStyle w:val="CommentText"/>
      </w:pPr>
    </w:p>
    <w:p w14:paraId="37857D31" w14:textId="77777777" w:rsidR="00702135" w:rsidRDefault="00702135">
      <w:pPr>
        <w:pStyle w:val="CommentText"/>
      </w:pPr>
    </w:p>
  </w:comment>
  <w:comment w:id="8" w:author="alain.jacquet1302@gmail.com" w:date="2022-12-21T09:06:00Z" w:initials="">
    <w:p w14:paraId="1B6E6A30" w14:textId="77777777" w:rsidR="00702135" w:rsidRDefault="00000000">
      <w:pPr>
        <w:pStyle w:val="CommentText"/>
      </w:pPr>
      <w:hyperlink r:id="rId6" w:history="1">
        <w:r w:rsidR="00702135">
          <w:rPr>
            <w:rStyle w:val="Hyperlink"/>
          </w:rPr>
          <w:t xml:space="preserve">Mas-related G protein-coupled receptors (Mrgprs) - Key regulators of neuroimmune interactions. </w:t>
        </w:r>
      </w:hyperlink>
      <w:r w:rsidR="00702135">
        <w:rPr>
          <w:b/>
          <w:bCs/>
        </w:rPr>
        <w:t>Serhan N, Cenac N, Basso L, Gaudenzio N.</w:t>
      </w:r>
      <w:r w:rsidR="00702135">
        <w:t xml:space="preserve"> Neurosci Lett. 2021 Apr 1;749:135724. doi: 10.1016/j.neulet.2021.135724.</w:t>
      </w:r>
    </w:p>
    <w:p w14:paraId="22112166" w14:textId="77777777" w:rsidR="00702135" w:rsidRDefault="00702135">
      <w:pPr>
        <w:pStyle w:val="CommentText"/>
      </w:pPr>
    </w:p>
    <w:p w14:paraId="75370946" w14:textId="77777777" w:rsidR="00702135" w:rsidRDefault="00702135">
      <w:pPr>
        <w:pStyle w:val="CommentText"/>
      </w:pPr>
    </w:p>
  </w:comment>
  <w:comment w:id="9" w:author="alain.jacquet1302@gmail.com" w:date="2022-12-20T13:39:00Z" w:initials="">
    <w:p w14:paraId="70BF7528" w14:textId="77777777" w:rsidR="00702135" w:rsidRDefault="00000000">
      <w:pPr>
        <w:pStyle w:val="CommentText"/>
      </w:pPr>
      <w:hyperlink r:id="rId7" w:history="1">
        <w:r w:rsidR="00702135">
          <w:rPr>
            <w:rStyle w:val="Hyperlink"/>
          </w:rPr>
          <w:t xml:space="preserve">Human eosinophils are activated by cysteine proteases and release inflammatory mediators. </w:t>
        </w:r>
      </w:hyperlink>
      <w:r w:rsidR="00702135">
        <w:rPr>
          <w:b/>
          <w:bCs/>
        </w:rPr>
        <w:t>Miike S, Kita H.</w:t>
      </w:r>
      <w:r w:rsidR="00702135">
        <w:t xml:space="preserve"> J Allergy Clin Immunol. 2003 Apr;111(4):704-13. doi: 10.1067/mai.2003.1332.</w:t>
      </w:r>
    </w:p>
    <w:p w14:paraId="720477AA" w14:textId="77777777" w:rsidR="00702135" w:rsidRDefault="00702135">
      <w:pPr>
        <w:pStyle w:val="CommentText"/>
      </w:pPr>
    </w:p>
    <w:p w14:paraId="17432113" w14:textId="77777777" w:rsidR="00702135" w:rsidRDefault="00702135">
      <w:pPr>
        <w:pStyle w:val="CommentText"/>
      </w:pPr>
    </w:p>
  </w:comment>
  <w:comment w:id="10" w:author="alain.jacquet1302@gmail.com" w:date="2022-12-20T11:57:00Z" w:initials="">
    <w:p w14:paraId="1758518B" w14:textId="77777777" w:rsidR="00702135" w:rsidRDefault="00000000">
      <w:pPr>
        <w:pStyle w:val="CommentText"/>
      </w:pPr>
      <w:hyperlink r:id="rId8" w:history="1">
        <w:r w:rsidR="00702135">
          <w:rPr>
            <w:rStyle w:val="Hyperlink"/>
          </w:rPr>
          <w:t xml:space="preserve">Proasthmatic effects and mechanisms of action of the dust mite allergen, Der p 1, in airway smooth muscle. </w:t>
        </w:r>
      </w:hyperlink>
      <w:r w:rsidR="00702135">
        <w:rPr>
          <w:b/>
          <w:bCs/>
        </w:rPr>
        <w:t>Grunstein MM, Veler H, Shan X, Larson J, Grunstein JS, Chuang S.</w:t>
      </w:r>
      <w:r w:rsidR="00702135">
        <w:t xml:space="preserve"> J Allergy Clin Immunol. 2005 Jul;116(1):94-101. doi: 10.1016/j.jaci.2005.03.046</w:t>
      </w:r>
    </w:p>
    <w:p w14:paraId="5C524671" w14:textId="77777777" w:rsidR="00702135" w:rsidRDefault="00702135">
      <w:pPr>
        <w:pStyle w:val="CommentText"/>
      </w:pPr>
    </w:p>
    <w:p w14:paraId="1FA7031D" w14:textId="77777777" w:rsidR="00702135" w:rsidRDefault="00000000">
      <w:pPr>
        <w:pStyle w:val="CommentText"/>
      </w:pPr>
      <w:hyperlink r:id="rId9" w:history="1">
        <w:r w:rsidR="00702135">
          <w:rPr>
            <w:rStyle w:val="Hyperlink"/>
          </w:rPr>
          <w:t xml:space="preserve">A fungal protease allergen provokes airway hyper-responsiveness in asthma. </w:t>
        </w:r>
      </w:hyperlink>
      <w:r w:rsidR="00702135">
        <w:rPr>
          <w:b/>
          <w:bCs/>
        </w:rPr>
        <w:t>Balenga NA, Klichinsky M, Xie Z, Chan EC, Zhao M, Jude J, Laviolette M, Panettieri RA Jr, Druey KM.</w:t>
      </w:r>
      <w:r w:rsidR="00702135">
        <w:t xml:space="preserve"> Nat Commun. 2015 Apr 13;6:6763. doi: 10.1038/ncomms7763.</w:t>
      </w:r>
    </w:p>
    <w:p w14:paraId="7D1278BC" w14:textId="77777777" w:rsidR="00702135" w:rsidRDefault="00702135">
      <w:pPr>
        <w:pStyle w:val="CommentText"/>
      </w:pPr>
    </w:p>
    <w:p w14:paraId="59652E3D" w14:textId="77777777" w:rsidR="00702135" w:rsidRDefault="00702135">
      <w:pPr>
        <w:pStyle w:val="CommentText"/>
      </w:pPr>
    </w:p>
    <w:p w14:paraId="24CF705F" w14:textId="77777777" w:rsidR="00702135" w:rsidRDefault="00702135">
      <w:pPr>
        <w:pStyle w:val="CommentText"/>
      </w:pPr>
    </w:p>
  </w:comment>
  <w:comment w:id="11" w:author="alain.jacquet1302@gmail.com" w:date="2022-12-20T12:10:00Z" w:initials="">
    <w:p w14:paraId="7C631358" w14:textId="77777777" w:rsidR="00702135" w:rsidRDefault="00000000">
      <w:pPr>
        <w:pStyle w:val="CommentText"/>
      </w:pPr>
      <w:hyperlink r:id="rId10" w:history="1">
        <w:r w:rsidR="00702135">
          <w:rPr>
            <w:rStyle w:val="Hyperlink"/>
          </w:rPr>
          <w:t xml:space="preserve">A fungal protease allergen provokes airway hyper-responsiveness in asthma. </w:t>
        </w:r>
      </w:hyperlink>
      <w:r w:rsidR="00702135">
        <w:rPr>
          <w:b/>
          <w:bCs/>
        </w:rPr>
        <w:t>Balenga NA, Klichinsky M, Xie Z, Chan EC, Zhao M, Jude J, Laviolette M, Panettieri RA Jr, Druey KM.</w:t>
      </w:r>
      <w:r w:rsidR="00702135">
        <w:t xml:space="preserve"> Nat Commun. 2015 Apr 13;6:6763. doi: 10.1038/ncomms7763.</w:t>
      </w:r>
    </w:p>
    <w:p w14:paraId="0CEF5ABD" w14:textId="77777777" w:rsidR="00702135" w:rsidRDefault="00702135">
      <w:pPr>
        <w:pStyle w:val="CommentText"/>
      </w:pPr>
    </w:p>
    <w:p w14:paraId="695B0189" w14:textId="77777777" w:rsidR="00702135" w:rsidRDefault="00702135">
      <w:pPr>
        <w:pStyle w:val="CommentText"/>
      </w:pPr>
    </w:p>
  </w:comment>
  <w:comment w:id="12" w:author="alain.jacquet1302@gmail.com" w:date="2022-12-20T13:51:00Z" w:initials="">
    <w:p w14:paraId="59286B74" w14:textId="77777777" w:rsidR="00702135" w:rsidRDefault="00000000">
      <w:pPr>
        <w:pStyle w:val="CommentText"/>
      </w:pPr>
      <w:hyperlink r:id="rId11" w:history="1">
        <w:r w:rsidR="00702135">
          <w:rPr>
            <w:rStyle w:val="Hyperlink"/>
          </w:rPr>
          <w:t xml:space="preserve">Recognition of fungal protease activities induces cellular activation and eosinophil-derived neurotoxin release in human eosinophils. </w:t>
        </w:r>
      </w:hyperlink>
      <w:r w:rsidR="00702135">
        <w:rPr>
          <w:b/>
          <w:bCs/>
        </w:rPr>
        <w:t>Matsuwaki Y, Wada K, White TA, Benson LM, Charlesworth MC, Checkel JL, Inoue Y, Hotta K, Ponikau JU, Lawrence CB, Kita H.</w:t>
      </w:r>
      <w:r w:rsidR="00702135">
        <w:t xml:space="preserve"> J Immunol. 2009 Nov 15;183(10):6708-16. doi: 10.4049/jimmunol.0901220.</w:t>
      </w:r>
    </w:p>
    <w:p w14:paraId="07CA1201" w14:textId="77777777" w:rsidR="00702135" w:rsidRDefault="00702135">
      <w:pPr>
        <w:pStyle w:val="CommentText"/>
      </w:pPr>
    </w:p>
    <w:p w14:paraId="03F012E3" w14:textId="77777777" w:rsidR="00702135" w:rsidRDefault="00702135">
      <w:pPr>
        <w:pStyle w:val="CommentText"/>
      </w:pPr>
    </w:p>
  </w:comment>
  <w:comment w:id="13" w:author="alain.jacquet1302@gmail.com" w:date="2022-12-20T13:56:00Z" w:initials="">
    <w:p w14:paraId="35FD32AC" w14:textId="77777777" w:rsidR="00702135" w:rsidRDefault="00000000">
      <w:pPr>
        <w:pStyle w:val="CommentText"/>
      </w:pPr>
      <w:hyperlink r:id="rId12" w:history="1">
        <w:r w:rsidR="00702135">
          <w:rPr>
            <w:rStyle w:val="Hyperlink"/>
          </w:rPr>
          <w:t xml:space="preserve">Inflammatory responses of human eosinophils to cockroach are mediated through protease-dependent pathways. </w:t>
        </w:r>
      </w:hyperlink>
      <w:r w:rsidR="00702135">
        <w:rPr>
          <w:b/>
          <w:bCs/>
        </w:rPr>
        <w:t>Wada K, Matsuwaki Y, Yoon J, Benson LM, Checkel JL, Bingemann TA, Kita H.</w:t>
      </w:r>
      <w:r w:rsidR="00702135">
        <w:t xml:space="preserve"> J Allergy Clin Immunol. 2010 Jul;126(1):169-72.e2. doi: 10.1016/j.jaci.2010.04.007.</w:t>
      </w:r>
    </w:p>
    <w:p w14:paraId="6F357DEA" w14:textId="77777777" w:rsidR="00702135" w:rsidRDefault="00702135">
      <w:pPr>
        <w:pStyle w:val="CommentText"/>
      </w:pPr>
    </w:p>
    <w:p w14:paraId="7F6F4412" w14:textId="77777777" w:rsidR="00702135" w:rsidRDefault="00702135">
      <w:pPr>
        <w:pStyle w:val="CommentText"/>
      </w:pPr>
    </w:p>
  </w:comment>
  <w:comment w:id="14" w:author="alain.jacquet1302@gmail.com" w:date="2023-01-25T15:12:00Z" w:initials="a">
    <w:p w14:paraId="1A722540" w14:textId="77777777" w:rsidR="00702135" w:rsidRDefault="00702135">
      <w:pPr>
        <w:pStyle w:val="CommentText"/>
      </w:pPr>
      <w:r>
        <w:rPr>
          <w:rStyle w:val="CommentReference"/>
        </w:rPr>
        <w:annotationRef/>
      </w:r>
      <w:r>
        <w:t>I just saw recently this paper</w:t>
      </w:r>
    </w:p>
    <w:p w14:paraId="280BCADD" w14:textId="77777777" w:rsidR="00702135" w:rsidRDefault="00702135">
      <w:pPr>
        <w:pStyle w:val="CommentText"/>
      </w:pPr>
    </w:p>
    <w:p w14:paraId="78B66531" w14:textId="77777777" w:rsidR="00702135" w:rsidRDefault="00000000" w:rsidP="00702135">
      <w:pPr>
        <w:pStyle w:val="CommentText"/>
      </w:pPr>
      <w:hyperlink r:id="rId13" w:history="1">
        <w:r w:rsidR="00702135" w:rsidRPr="00C92F11">
          <w:rPr>
            <w:rStyle w:val="Hyperlink"/>
          </w:rPr>
          <w:t xml:space="preserve">IL-1α and IL-36 Family Cytokines Can Undergo Processing and Activation by Diverse Allergen-Associated Proteases. </w:t>
        </w:r>
      </w:hyperlink>
      <w:r w:rsidR="00702135">
        <w:rPr>
          <w:b/>
          <w:bCs/>
        </w:rPr>
        <w:t>Frezza V, Najda Z, Davidovich P, Sullivan GP, Martin SJ.</w:t>
      </w:r>
      <w:r w:rsidR="00702135">
        <w:t xml:space="preserve"> Front Immunol. 2022 Jun 30;13:879029. doi: 10.3389/fimmu.2022.879029</w:t>
      </w:r>
    </w:p>
  </w:comment>
  <w:comment w:id="15" w:author="Clive Robinson" w:date="2023-02-02T16:38:00Z" w:initials="CR">
    <w:p w14:paraId="46080ED5" w14:textId="7E0BCCB1" w:rsidR="00157D6A" w:rsidRDefault="00157D6A">
      <w:pPr>
        <w:pStyle w:val="CommentText"/>
      </w:pPr>
      <w:r>
        <w:rPr>
          <w:rStyle w:val="CommentReference"/>
        </w:rPr>
        <w:annotationRef/>
      </w:r>
      <w:r>
        <w:t>For information rather than action -  If I recall correctly, IL-1 family proteins are also cleaved by thrombin, which is of course generated by group 1 HDM.  There was a mention of this in an earlier version but it was deleted.</w:t>
      </w:r>
    </w:p>
  </w:comment>
  <w:comment w:id="16" w:author="alain.jacquet1302@gmail.com" w:date="2023-02-03T09:07:00Z" w:initials="a">
    <w:p w14:paraId="1C09DF59" w14:textId="77777777" w:rsidR="009A3257" w:rsidRDefault="009A3257" w:rsidP="003B2BF9">
      <w:pPr>
        <w:pStyle w:val="CommentText"/>
      </w:pPr>
      <w:r>
        <w:rPr>
          <w:rStyle w:val="CommentReference"/>
        </w:rPr>
        <w:annotationRef/>
      </w:r>
      <w:r>
        <w:t>I think we could here just mention protease allergens</w:t>
      </w:r>
    </w:p>
  </w:comment>
  <w:comment w:id="17" w:author="alain.jacquet1302@gmail.com" w:date="2023-02-03T09:28:00Z" w:initials="a">
    <w:p w14:paraId="2065A212" w14:textId="77777777" w:rsidR="007F72EB" w:rsidRDefault="007F72EB">
      <w:pPr>
        <w:pStyle w:val="CommentText"/>
      </w:pPr>
      <w:r>
        <w:rPr>
          <w:rStyle w:val="CommentReference"/>
        </w:rPr>
        <w:annotationRef/>
      </w:r>
      <w:r>
        <w:rPr>
          <w:b/>
          <w:bCs/>
          <w:lang w:val="el-GR"/>
        </w:rPr>
        <w:t>We mention in an other section the effect of thrombin.</w:t>
      </w:r>
    </w:p>
    <w:p w14:paraId="0AA8E8BF" w14:textId="77777777" w:rsidR="007F72EB" w:rsidRDefault="007F72EB" w:rsidP="004344AB">
      <w:pPr>
        <w:pStyle w:val="CommentText"/>
      </w:pPr>
      <w:r>
        <w:rPr>
          <w:b/>
          <w:bCs/>
          <w:lang w:val="el-GR"/>
        </w:rPr>
        <w:t>Thrombin was recently shown to activate the maturation of interleukin-1</w:t>
      </w:r>
      <w:r>
        <w:rPr>
          <w:b/>
          <w:bCs/>
        </w:rPr>
        <w:t>α</w:t>
      </w:r>
      <w:r>
        <w:rPr>
          <w:b/>
          <w:bCs/>
          <w:lang w:val="el-GR"/>
        </w:rPr>
        <w:t xml:space="preserve"> (IL-1</w:t>
      </w:r>
      <w:r>
        <w:rPr>
          <w:b/>
          <w:bCs/>
        </w:rPr>
        <w:t>α</w:t>
      </w:r>
      <w:r>
        <w:rPr>
          <w:b/>
          <w:bCs/>
          <w:lang w:val="el-GR"/>
        </w:rPr>
        <w:t xml:space="preserve">), a central pleiotropic pro-inflammatory cytokine. Ref </w:t>
      </w:r>
      <w:r>
        <w:rPr>
          <w:b/>
          <w:bCs/>
        </w:rPr>
        <w:t xml:space="preserve">79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3D4058" w15:done="0"/>
  <w15:commentEx w15:paraId="2ACCDB43" w15:paraIdParent="503D4058" w15:done="0"/>
  <w15:commentEx w15:paraId="365E41B1" w15:done="0"/>
  <w15:commentEx w15:paraId="1978E953" w15:paraIdParent="365E41B1" w15:done="0"/>
  <w15:commentEx w15:paraId="02E7C40C" w15:done="0"/>
  <w15:commentEx w15:paraId="559EC184" w15:done="0"/>
  <w15:commentEx w15:paraId="37857D31" w15:done="0"/>
  <w15:commentEx w15:paraId="75370946" w15:done="0"/>
  <w15:commentEx w15:paraId="17432113" w15:done="0"/>
  <w15:commentEx w15:paraId="24CF705F" w15:done="0"/>
  <w15:commentEx w15:paraId="695B0189" w15:done="0"/>
  <w15:commentEx w15:paraId="03F012E3" w15:done="0"/>
  <w15:commentEx w15:paraId="7F6F4412" w15:done="0"/>
  <w15:commentEx w15:paraId="78B66531" w15:done="0"/>
  <w15:commentEx w15:paraId="46080ED5" w15:paraIdParent="78B66531" w15:done="0"/>
  <w15:commentEx w15:paraId="1C09DF59" w15:paraIdParent="78B66531" w15:done="0"/>
  <w15:commentEx w15:paraId="0AA8E8BF" w15:paraIdParent="78B665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73AFC" w16cex:dateUtc="2023-02-03T00:49:00Z"/>
  <w16cex:commentExtensible w16cex:durableId="27873B66" w16cex:dateUtc="2023-02-03T00:51:00Z"/>
  <w16cex:commentExtensible w16cex:durableId="274C382F" w16cex:dateUtc="2022-12-20T06:33:00Z"/>
  <w16cex:commentExtensible w16cex:durableId="274C07EB" w16cex:dateUtc="2022-12-20T03:07:00Z"/>
  <w16cex:commentExtensible w16cex:durableId="277BC555" w16cex:dateUtc="2023-01-25T08:12:00Z"/>
  <w16cex:commentExtensible w16cex:durableId="27874D59" w16cex:dateUtc="2023-02-03T02:07:00Z"/>
  <w16cex:commentExtensible w16cex:durableId="27875249" w16cex:dateUtc="2023-02-03T0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3D4058" w16cid:durableId="27865C88"/>
  <w16cid:commentId w16cid:paraId="2ACCDB43" w16cid:durableId="27873AFC"/>
  <w16cid:commentId w16cid:paraId="365E41B1" w16cid:durableId="27865CB4"/>
  <w16cid:commentId w16cid:paraId="1978E953" w16cid:durableId="27873B66"/>
  <w16cid:commentId w16cid:paraId="02E7C40C" w16cid:durableId="274C382F"/>
  <w16cid:commentId w16cid:paraId="559EC184" w16cid:durableId="274C07EB"/>
  <w16cid:commentId w16cid:paraId="37857D31" w16cid:durableId="277B5EEF"/>
  <w16cid:commentId w16cid:paraId="75370946" w16cid:durableId="277B5EF0"/>
  <w16cid:commentId w16cid:paraId="17432113" w16cid:durableId="277B5EF1"/>
  <w16cid:commentId w16cid:paraId="24CF705F" w16cid:durableId="277B5EF2"/>
  <w16cid:commentId w16cid:paraId="695B0189" w16cid:durableId="277B5EF3"/>
  <w16cid:commentId w16cid:paraId="03F012E3" w16cid:durableId="277B5EF4"/>
  <w16cid:commentId w16cid:paraId="7F6F4412" w16cid:durableId="277B5EF5"/>
  <w16cid:commentId w16cid:paraId="78B66531" w16cid:durableId="277BC555"/>
  <w16cid:commentId w16cid:paraId="46080ED5" w16cid:durableId="27866581"/>
  <w16cid:commentId w16cid:paraId="1C09DF59" w16cid:durableId="27874D59"/>
  <w16cid:commentId w16cid:paraId="0AA8E8BF" w16cid:durableId="278752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E6AF2" w14:textId="77777777" w:rsidR="00193FA8" w:rsidRDefault="00193FA8">
      <w:pPr>
        <w:spacing w:line="240" w:lineRule="auto"/>
      </w:pPr>
      <w:r>
        <w:separator/>
      </w:r>
    </w:p>
  </w:endnote>
  <w:endnote w:type="continuationSeparator" w:id="0">
    <w:p w14:paraId="2E3A2191" w14:textId="77777777" w:rsidR="00193FA8" w:rsidRDefault="00193F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49B45" w14:textId="77777777" w:rsidR="00193FA8" w:rsidRDefault="00193FA8">
      <w:pPr>
        <w:spacing w:after="0"/>
      </w:pPr>
      <w:r>
        <w:separator/>
      </w:r>
    </w:p>
  </w:footnote>
  <w:footnote w:type="continuationSeparator" w:id="0">
    <w:p w14:paraId="59E8EEDD" w14:textId="77777777" w:rsidR="00193FA8" w:rsidRDefault="00193FA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A0860"/>
    <w:multiLevelType w:val="multilevel"/>
    <w:tmpl w:val="037A086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C7D626F"/>
    <w:multiLevelType w:val="multilevel"/>
    <w:tmpl w:val="2C7D626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03D427C"/>
    <w:multiLevelType w:val="multilevel"/>
    <w:tmpl w:val="603D427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6C304DEE"/>
    <w:multiLevelType w:val="multilevel"/>
    <w:tmpl w:val="6C304DE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282538050">
    <w:abstractNumId w:val="0"/>
  </w:num>
  <w:num w:numId="2" w16cid:durableId="699743442">
    <w:abstractNumId w:val="3"/>
  </w:num>
  <w:num w:numId="3" w16cid:durableId="1084230576">
    <w:abstractNumId w:val="2"/>
  </w:num>
  <w:num w:numId="4" w16cid:durableId="8351931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ive Robinson">
    <w15:presenceInfo w15:providerId="AD" w15:userId="S-1-5-21-2835755355-634858697-2241794094-42613"/>
  </w15:person>
  <w15:person w15:author="alain.jacquet1302@gmail.com">
    <w15:presenceInfo w15:providerId="Windows Live" w15:userId="df96e7f5b8c016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DYzYWVjNjc3NDE0YjQ1ZmEzMTBhM2JmMzZiZWM4NGUifQ=="/>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2fpxxar9evx1et9f3xxaz2ert9px2rtp5d&quot;&gt;References&lt;record-ids&gt;&lt;item&gt;10&lt;/item&gt;&lt;item&gt;12&lt;/item&gt;&lt;item&gt;15&lt;/item&gt;&lt;item&gt;16&lt;/item&gt;&lt;item&gt;17&lt;/item&gt;&lt;item&gt;18&lt;/item&gt;&lt;item&gt;19&lt;/item&gt;&lt;item&gt;20&lt;/item&gt;&lt;item&gt;22&lt;/item&gt;&lt;item&gt;23&lt;/item&gt;&lt;item&gt;24&lt;/item&gt;&lt;item&gt;25&lt;/item&gt;&lt;item&gt;26&lt;/item&gt;&lt;item&gt;27&lt;/item&gt;&lt;item&gt;28&lt;/item&gt;&lt;item&gt;32&lt;/item&gt;&lt;item&gt;34&lt;/item&gt;&lt;item&gt;35&lt;/item&gt;&lt;item&gt;39&lt;/item&gt;&lt;item&gt;41&lt;/item&gt;&lt;item&gt;44&lt;/item&gt;&lt;item&gt;45&lt;/item&gt;&lt;item&gt;46&lt;/item&gt;&lt;item&gt;47&lt;/item&gt;&lt;item&gt;48&lt;/item&gt;&lt;item&gt;49&lt;/item&gt;&lt;item&gt;51&lt;/item&gt;&lt;item&gt;55&lt;/item&gt;&lt;item&gt;58&lt;/item&gt;&lt;item&gt;59&lt;/item&gt;&lt;item&gt;60&lt;/item&gt;&lt;item&gt;61&lt;/item&gt;&lt;item&gt;64&lt;/item&gt;&lt;item&gt;65&lt;/item&gt;&lt;item&gt;69&lt;/item&gt;&lt;item&gt;71&lt;/item&gt;&lt;item&gt;74&lt;/item&gt;&lt;item&gt;75&lt;/item&gt;&lt;item&gt;76&lt;/item&gt;&lt;item&gt;80&lt;/item&gt;&lt;item&gt;82&lt;/item&gt;&lt;item&gt;83&lt;/item&gt;&lt;item&gt;84&lt;/item&gt;&lt;item&gt;85&lt;/item&gt;&lt;item&gt;87&lt;/item&gt;&lt;item&gt;89&lt;/item&gt;&lt;item&gt;90&lt;/item&gt;&lt;item&gt;91&lt;/item&gt;&lt;item&gt;95&lt;/item&gt;&lt;item&gt;96&lt;/item&gt;&lt;item&gt;97&lt;/item&gt;&lt;item&gt;99&lt;/item&gt;&lt;item&gt;101&lt;/item&gt;&lt;item&gt;103&lt;/item&gt;&lt;item&gt;104&lt;/item&gt;&lt;item&gt;105&lt;/item&gt;&lt;item&gt;106&lt;/item&gt;&lt;item&gt;107&lt;/item&gt;&lt;item&gt;108&lt;/item&gt;&lt;item&gt;109&lt;/item&gt;&lt;item&gt;110&lt;/item&gt;&lt;item&gt;111&lt;/item&gt;&lt;item&gt;112&lt;/item&gt;&lt;item&gt;114&lt;/item&gt;&lt;item&gt;115&lt;/item&gt;&lt;item&gt;117&lt;/item&gt;&lt;item&gt;118&lt;/item&gt;&lt;item&gt;119&lt;/item&gt;&lt;item&gt;120&lt;/item&gt;&lt;item&gt;121&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6&lt;/item&gt;&lt;item&gt;147&lt;/item&gt;&lt;item&gt;149&lt;/item&gt;&lt;item&gt;150&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3&lt;/item&gt;&lt;/record-ids&gt;&lt;/item&gt;&lt;/Libraries&gt;"/>
  </w:docVars>
  <w:rsids>
    <w:rsidRoot w:val="0024771A"/>
    <w:rsid w:val="0000085E"/>
    <w:rsid w:val="000025C3"/>
    <w:rsid w:val="000047BB"/>
    <w:rsid w:val="00004838"/>
    <w:rsid w:val="00004931"/>
    <w:rsid w:val="00005213"/>
    <w:rsid w:val="00005BAF"/>
    <w:rsid w:val="00005BEA"/>
    <w:rsid w:val="000068ED"/>
    <w:rsid w:val="0001070D"/>
    <w:rsid w:val="00012871"/>
    <w:rsid w:val="00013037"/>
    <w:rsid w:val="000216B5"/>
    <w:rsid w:val="00031A8E"/>
    <w:rsid w:val="0003316D"/>
    <w:rsid w:val="0003354D"/>
    <w:rsid w:val="0003475E"/>
    <w:rsid w:val="00034AB3"/>
    <w:rsid w:val="0003551F"/>
    <w:rsid w:val="000364F2"/>
    <w:rsid w:val="00040E61"/>
    <w:rsid w:val="00041AC1"/>
    <w:rsid w:val="00045D8F"/>
    <w:rsid w:val="00045EB0"/>
    <w:rsid w:val="00052AE0"/>
    <w:rsid w:val="00052F5D"/>
    <w:rsid w:val="000545B3"/>
    <w:rsid w:val="00054BCE"/>
    <w:rsid w:val="00055EE4"/>
    <w:rsid w:val="000601F1"/>
    <w:rsid w:val="00062A7C"/>
    <w:rsid w:val="000646CD"/>
    <w:rsid w:val="00064CE2"/>
    <w:rsid w:val="000706FC"/>
    <w:rsid w:val="00072891"/>
    <w:rsid w:val="0007425C"/>
    <w:rsid w:val="00084C2A"/>
    <w:rsid w:val="00086365"/>
    <w:rsid w:val="00086527"/>
    <w:rsid w:val="000869F2"/>
    <w:rsid w:val="0009008A"/>
    <w:rsid w:val="0009115E"/>
    <w:rsid w:val="00093028"/>
    <w:rsid w:val="000950B8"/>
    <w:rsid w:val="0009795A"/>
    <w:rsid w:val="000A20DD"/>
    <w:rsid w:val="000A3ABC"/>
    <w:rsid w:val="000A6A41"/>
    <w:rsid w:val="000A783C"/>
    <w:rsid w:val="000B1209"/>
    <w:rsid w:val="000B1F0B"/>
    <w:rsid w:val="000B2A48"/>
    <w:rsid w:val="000C0456"/>
    <w:rsid w:val="000C222F"/>
    <w:rsid w:val="000C2457"/>
    <w:rsid w:val="000C2A2C"/>
    <w:rsid w:val="000C3AAC"/>
    <w:rsid w:val="000C69BC"/>
    <w:rsid w:val="000D0727"/>
    <w:rsid w:val="000D20A5"/>
    <w:rsid w:val="000D2AE3"/>
    <w:rsid w:val="000D5C3B"/>
    <w:rsid w:val="000E20C0"/>
    <w:rsid w:val="000E2ABF"/>
    <w:rsid w:val="000E5149"/>
    <w:rsid w:val="000E51C4"/>
    <w:rsid w:val="000E5A63"/>
    <w:rsid w:val="000E7E3A"/>
    <w:rsid w:val="000F09B3"/>
    <w:rsid w:val="000F5613"/>
    <w:rsid w:val="000F6070"/>
    <w:rsid w:val="000F71AA"/>
    <w:rsid w:val="000F7FAA"/>
    <w:rsid w:val="0010003D"/>
    <w:rsid w:val="00102055"/>
    <w:rsid w:val="00103F16"/>
    <w:rsid w:val="00104AA5"/>
    <w:rsid w:val="001054C8"/>
    <w:rsid w:val="00105661"/>
    <w:rsid w:val="001061AC"/>
    <w:rsid w:val="00106CE8"/>
    <w:rsid w:val="001076AC"/>
    <w:rsid w:val="00107932"/>
    <w:rsid w:val="0011057B"/>
    <w:rsid w:val="00111517"/>
    <w:rsid w:val="00111AA1"/>
    <w:rsid w:val="00121D1B"/>
    <w:rsid w:val="00122335"/>
    <w:rsid w:val="00122944"/>
    <w:rsid w:val="00130901"/>
    <w:rsid w:val="00131E4D"/>
    <w:rsid w:val="001329D9"/>
    <w:rsid w:val="00133394"/>
    <w:rsid w:val="00133A36"/>
    <w:rsid w:val="00133D4E"/>
    <w:rsid w:val="0013433A"/>
    <w:rsid w:val="0013554C"/>
    <w:rsid w:val="001432C9"/>
    <w:rsid w:val="001436B3"/>
    <w:rsid w:val="0014663D"/>
    <w:rsid w:val="0014677E"/>
    <w:rsid w:val="001479A0"/>
    <w:rsid w:val="00147C74"/>
    <w:rsid w:val="00147CD1"/>
    <w:rsid w:val="0015039B"/>
    <w:rsid w:val="0015152D"/>
    <w:rsid w:val="0015521E"/>
    <w:rsid w:val="00157D6A"/>
    <w:rsid w:val="001600D1"/>
    <w:rsid w:val="00161E65"/>
    <w:rsid w:val="001636F6"/>
    <w:rsid w:val="0016388F"/>
    <w:rsid w:val="0016543A"/>
    <w:rsid w:val="001668E7"/>
    <w:rsid w:val="00167C2A"/>
    <w:rsid w:val="00172629"/>
    <w:rsid w:val="00172AEC"/>
    <w:rsid w:val="001747B3"/>
    <w:rsid w:val="001752A1"/>
    <w:rsid w:val="001754EA"/>
    <w:rsid w:val="00175C56"/>
    <w:rsid w:val="00175EBB"/>
    <w:rsid w:val="00176E11"/>
    <w:rsid w:val="00182847"/>
    <w:rsid w:val="00182A32"/>
    <w:rsid w:val="00184AD5"/>
    <w:rsid w:val="001859C4"/>
    <w:rsid w:val="00186D6E"/>
    <w:rsid w:val="00193FA8"/>
    <w:rsid w:val="00194C86"/>
    <w:rsid w:val="001969C8"/>
    <w:rsid w:val="001A2AF4"/>
    <w:rsid w:val="001A7E33"/>
    <w:rsid w:val="001B030A"/>
    <w:rsid w:val="001B1D45"/>
    <w:rsid w:val="001B20DF"/>
    <w:rsid w:val="001B2107"/>
    <w:rsid w:val="001B6EC1"/>
    <w:rsid w:val="001B7D50"/>
    <w:rsid w:val="001C5B48"/>
    <w:rsid w:val="001D08CD"/>
    <w:rsid w:val="001D36D9"/>
    <w:rsid w:val="001D4387"/>
    <w:rsid w:val="001D4DA1"/>
    <w:rsid w:val="001D5B62"/>
    <w:rsid w:val="001D7DF8"/>
    <w:rsid w:val="001E0E5F"/>
    <w:rsid w:val="001E1CF2"/>
    <w:rsid w:val="001E1D58"/>
    <w:rsid w:val="001E2682"/>
    <w:rsid w:val="001E2DA8"/>
    <w:rsid w:val="001E4533"/>
    <w:rsid w:val="001E4EFF"/>
    <w:rsid w:val="001E63EB"/>
    <w:rsid w:val="001E78F5"/>
    <w:rsid w:val="001F1F49"/>
    <w:rsid w:val="001F2117"/>
    <w:rsid w:val="001F45E4"/>
    <w:rsid w:val="001F7CA2"/>
    <w:rsid w:val="001F7EEC"/>
    <w:rsid w:val="002009F1"/>
    <w:rsid w:val="00201ADA"/>
    <w:rsid w:val="00202181"/>
    <w:rsid w:val="002068E5"/>
    <w:rsid w:val="002128A9"/>
    <w:rsid w:val="00216061"/>
    <w:rsid w:val="00223D33"/>
    <w:rsid w:val="00224F14"/>
    <w:rsid w:val="00224F5B"/>
    <w:rsid w:val="002359A4"/>
    <w:rsid w:val="00240525"/>
    <w:rsid w:val="002405A0"/>
    <w:rsid w:val="0024115C"/>
    <w:rsid w:val="00243334"/>
    <w:rsid w:val="00243381"/>
    <w:rsid w:val="002441F2"/>
    <w:rsid w:val="002467DE"/>
    <w:rsid w:val="00246B13"/>
    <w:rsid w:val="0024705A"/>
    <w:rsid w:val="0024771A"/>
    <w:rsid w:val="002509C6"/>
    <w:rsid w:val="00250E3A"/>
    <w:rsid w:val="002537C9"/>
    <w:rsid w:val="002539C6"/>
    <w:rsid w:val="002553BA"/>
    <w:rsid w:val="00260E9E"/>
    <w:rsid w:val="00263549"/>
    <w:rsid w:val="00264A48"/>
    <w:rsid w:val="00265B3F"/>
    <w:rsid w:val="00267160"/>
    <w:rsid w:val="00272913"/>
    <w:rsid w:val="00274108"/>
    <w:rsid w:val="00274266"/>
    <w:rsid w:val="00274756"/>
    <w:rsid w:val="00277377"/>
    <w:rsid w:val="00281045"/>
    <w:rsid w:val="00282854"/>
    <w:rsid w:val="00284943"/>
    <w:rsid w:val="00284A8E"/>
    <w:rsid w:val="0028607E"/>
    <w:rsid w:val="0029137C"/>
    <w:rsid w:val="0029293F"/>
    <w:rsid w:val="00293F12"/>
    <w:rsid w:val="0029446B"/>
    <w:rsid w:val="00294F60"/>
    <w:rsid w:val="00295D0C"/>
    <w:rsid w:val="00295D5D"/>
    <w:rsid w:val="00296ABE"/>
    <w:rsid w:val="002A1B81"/>
    <w:rsid w:val="002A50EC"/>
    <w:rsid w:val="002A708A"/>
    <w:rsid w:val="002A7931"/>
    <w:rsid w:val="002A7993"/>
    <w:rsid w:val="002A7D2D"/>
    <w:rsid w:val="002B2630"/>
    <w:rsid w:val="002B6FBE"/>
    <w:rsid w:val="002C52F1"/>
    <w:rsid w:val="002C7021"/>
    <w:rsid w:val="002D1BCD"/>
    <w:rsid w:val="002D4809"/>
    <w:rsid w:val="002D4988"/>
    <w:rsid w:val="002E2BF0"/>
    <w:rsid w:val="002E60EB"/>
    <w:rsid w:val="002E684E"/>
    <w:rsid w:val="002E7049"/>
    <w:rsid w:val="002F04C3"/>
    <w:rsid w:val="002F1827"/>
    <w:rsid w:val="002F2CEA"/>
    <w:rsid w:val="002F3B48"/>
    <w:rsid w:val="002F4438"/>
    <w:rsid w:val="002F4C9C"/>
    <w:rsid w:val="002F4DFA"/>
    <w:rsid w:val="00300581"/>
    <w:rsid w:val="00300650"/>
    <w:rsid w:val="003010D1"/>
    <w:rsid w:val="003011B9"/>
    <w:rsid w:val="003032D0"/>
    <w:rsid w:val="003050DD"/>
    <w:rsid w:val="003064EB"/>
    <w:rsid w:val="00310922"/>
    <w:rsid w:val="003118A0"/>
    <w:rsid w:val="00312460"/>
    <w:rsid w:val="0031248F"/>
    <w:rsid w:val="00312D12"/>
    <w:rsid w:val="003132C1"/>
    <w:rsid w:val="003164B5"/>
    <w:rsid w:val="003164ED"/>
    <w:rsid w:val="00320948"/>
    <w:rsid w:val="003220AD"/>
    <w:rsid w:val="00324BD0"/>
    <w:rsid w:val="00327869"/>
    <w:rsid w:val="00327DDB"/>
    <w:rsid w:val="00330011"/>
    <w:rsid w:val="0033185B"/>
    <w:rsid w:val="00334DE7"/>
    <w:rsid w:val="00336E2F"/>
    <w:rsid w:val="003434F1"/>
    <w:rsid w:val="003454DF"/>
    <w:rsid w:val="00345CFA"/>
    <w:rsid w:val="00353E0C"/>
    <w:rsid w:val="003568E7"/>
    <w:rsid w:val="00357569"/>
    <w:rsid w:val="00361226"/>
    <w:rsid w:val="00362893"/>
    <w:rsid w:val="00362E03"/>
    <w:rsid w:val="003640C0"/>
    <w:rsid w:val="003651A3"/>
    <w:rsid w:val="003657C3"/>
    <w:rsid w:val="00365E56"/>
    <w:rsid w:val="00367B51"/>
    <w:rsid w:val="0037274A"/>
    <w:rsid w:val="00373916"/>
    <w:rsid w:val="00374E20"/>
    <w:rsid w:val="003772B0"/>
    <w:rsid w:val="00377E81"/>
    <w:rsid w:val="0038035C"/>
    <w:rsid w:val="00380ED4"/>
    <w:rsid w:val="003844C6"/>
    <w:rsid w:val="00391455"/>
    <w:rsid w:val="00392D85"/>
    <w:rsid w:val="00392F55"/>
    <w:rsid w:val="00395BAE"/>
    <w:rsid w:val="003968A1"/>
    <w:rsid w:val="00396D29"/>
    <w:rsid w:val="00397AF6"/>
    <w:rsid w:val="003A04E2"/>
    <w:rsid w:val="003A09CD"/>
    <w:rsid w:val="003A1224"/>
    <w:rsid w:val="003A1EA6"/>
    <w:rsid w:val="003A2EF5"/>
    <w:rsid w:val="003A5631"/>
    <w:rsid w:val="003A5C20"/>
    <w:rsid w:val="003A6148"/>
    <w:rsid w:val="003A74CE"/>
    <w:rsid w:val="003B28A8"/>
    <w:rsid w:val="003B43DB"/>
    <w:rsid w:val="003B711B"/>
    <w:rsid w:val="003C0ACE"/>
    <w:rsid w:val="003C2029"/>
    <w:rsid w:val="003C2575"/>
    <w:rsid w:val="003C59BD"/>
    <w:rsid w:val="003C6AAE"/>
    <w:rsid w:val="003C733C"/>
    <w:rsid w:val="003D07B2"/>
    <w:rsid w:val="003D15E1"/>
    <w:rsid w:val="003E36D1"/>
    <w:rsid w:val="003E5C5D"/>
    <w:rsid w:val="003E7C0E"/>
    <w:rsid w:val="003F11C2"/>
    <w:rsid w:val="003F55E3"/>
    <w:rsid w:val="003F66E0"/>
    <w:rsid w:val="003F72A1"/>
    <w:rsid w:val="00400C4D"/>
    <w:rsid w:val="004033AF"/>
    <w:rsid w:val="00404705"/>
    <w:rsid w:val="00412486"/>
    <w:rsid w:val="00415B7B"/>
    <w:rsid w:val="004211BF"/>
    <w:rsid w:val="0042197E"/>
    <w:rsid w:val="00423DED"/>
    <w:rsid w:val="00424A44"/>
    <w:rsid w:val="004257DB"/>
    <w:rsid w:val="00425F10"/>
    <w:rsid w:val="00427679"/>
    <w:rsid w:val="00427E9C"/>
    <w:rsid w:val="00430235"/>
    <w:rsid w:val="00432388"/>
    <w:rsid w:val="00433F46"/>
    <w:rsid w:val="004360CB"/>
    <w:rsid w:val="004432B6"/>
    <w:rsid w:val="00446639"/>
    <w:rsid w:val="004466A7"/>
    <w:rsid w:val="00447324"/>
    <w:rsid w:val="0044753C"/>
    <w:rsid w:val="00451318"/>
    <w:rsid w:val="00453720"/>
    <w:rsid w:val="004572C4"/>
    <w:rsid w:val="00464DE7"/>
    <w:rsid w:val="00464F5C"/>
    <w:rsid w:val="0046776B"/>
    <w:rsid w:val="00471771"/>
    <w:rsid w:val="004731F1"/>
    <w:rsid w:val="00475145"/>
    <w:rsid w:val="00475309"/>
    <w:rsid w:val="00476085"/>
    <w:rsid w:val="004811BD"/>
    <w:rsid w:val="00482D34"/>
    <w:rsid w:val="00486BA4"/>
    <w:rsid w:val="0048711F"/>
    <w:rsid w:val="00491077"/>
    <w:rsid w:val="00491538"/>
    <w:rsid w:val="00491D3C"/>
    <w:rsid w:val="004920C8"/>
    <w:rsid w:val="00492AA5"/>
    <w:rsid w:val="00494A52"/>
    <w:rsid w:val="00495318"/>
    <w:rsid w:val="0049662C"/>
    <w:rsid w:val="004A1FEC"/>
    <w:rsid w:val="004A254E"/>
    <w:rsid w:val="004A4DAD"/>
    <w:rsid w:val="004B5169"/>
    <w:rsid w:val="004B6409"/>
    <w:rsid w:val="004C3653"/>
    <w:rsid w:val="004C387E"/>
    <w:rsid w:val="004D2A0F"/>
    <w:rsid w:val="004D40C4"/>
    <w:rsid w:val="004D73CD"/>
    <w:rsid w:val="004D7A97"/>
    <w:rsid w:val="004E2443"/>
    <w:rsid w:val="004E26D7"/>
    <w:rsid w:val="004E2A10"/>
    <w:rsid w:val="004E427E"/>
    <w:rsid w:val="004E545A"/>
    <w:rsid w:val="004E5671"/>
    <w:rsid w:val="004E761B"/>
    <w:rsid w:val="004E7F38"/>
    <w:rsid w:val="004F0C24"/>
    <w:rsid w:val="004F3982"/>
    <w:rsid w:val="004F4220"/>
    <w:rsid w:val="004F51B8"/>
    <w:rsid w:val="004F5495"/>
    <w:rsid w:val="00503B2A"/>
    <w:rsid w:val="00504CE0"/>
    <w:rsid w:val="00505AFD"/>
    <w:rsid w:val="0050702C"/>
    <w:rsid w:val="005077E6"/>
    <w:rsid w:val="00510079"/>
    <w:rsid w:val="005114B9"/>
    <w:rsid w:val="00511E56"/>
    <w:rsid w:val="00512C96"/>
    <w:rsid w:val="00513915"/>
    <w:rsid w:val="005156AC"/>
    <w:rsid w:val="00515B4B"/>
    <w:rsid w:val="00517B17"/>
    <w:rsid w:val="005257FA"/>
    <w:rsid w:val="005273D2"/>
    <w:rsid w:val="00531194"/>
    <w:rsid w:val="0053131E"/>
    <w:rsid w:val="00537918"/>
    <w:rsid w:val="00540A21"/>
    <w:rsid w:val="00541468"/>
    <w:rsid w:val="00544136"/>
    <w:rsid w:val="00544A03"/>
    <w:rsid w:val="00545896"/>
    <w:rsid w:val="0055078D"/>
    <w:rsid w:val="00550FFA"/>
    <w:rsid w:val="005515F9"/>
    <w:rsid w:val="00553764"/>
    <w:rsid w:val="00553DD4"/>
    <w:rsid w:val="005603E9"/>
    <w:rsid w:val="00560BD7"/>
    <w:rsid w:val="00560D9C"/>
    <w:rsid w:val="00566CD1"/>
    <w:rsid w:val="00573B64"/>
    <w:rsid w:val="00581A66"/>
    <w:rsid w:val="00585B9D"/>
    <w:rsid w:val="00585C31"/>
    <w:rsid w:val="005929ED"/>
    <w:rsid w:val="00593645"/>
    <w:rsid w:val="00593836"/>
    <w:rsid w:val="005978E5"/>
    <w:rsid w:val="005A1C87"/>
    <w:rsid w:val="005A28A2"/>
    <w:rsid w:val="005B13DB"/>
    <w:rsid w:val="005B246C"/>
    <w:rsid w:val="005B3E12"/>
    <w:rsid w:val="005B3E62"/>
    <w:rsid w:val="005B4347"/>
    <w:rsid w:val="005B4A52"/>
    <w:rsid w:val="005B68C1"/>
    <w:rsid w:val="005D3DE6"/>
    <w:rsid w:val="005D4E81"/>
    <w:rsid w:val="005D56C5"/>
    <w:rsid w:val="005D754F"/>
    <w:rsid w:val="005E02A0"/>
    <w:rsid w:val="005E1652"/>
    <w:rsid w:val="005E1AC7"/>
    <w:rsid w:val="005E2E0E"/>
    <w:rsid w:val="005E42B3"/>
    <w:rsid w:val="005E5D1A"/>
    <w:rsid w:val="005E7228"/>
    <w:rsid w:val="005F0EF0"/>
    <w:rsid w:val="005F1966"/>
    <w:rsid w:val="005F464F"/>
    <w:rsid w:val="005F6282"/>
    <w:rsid w:val="005F7AF8"/>
    <w:rsid w:val="00600A0A"/>
    <w:rsid w:val="00601646"/>
    <w:rsid w:val="006040F6"/>
    <w:rsid w:val="00606F87"/>
    <w:rsid w:val="00610960"/>
    <w:rsid w:val="00610EF7"/>
    <w:rsid w:val="006151A5"/>
    <w:rsid w:val="006208E0"/>
    <w:rsid w:val="006224A6"/>
    <w:rsid w:val="00626D55"/>
    <w:rsid w:val="00635321"/>
    <w:rsid w:val="006366D7"/>
    <w:rsid w:val="00637070"/>
    <w:rsid w:val="0063767B"/>
    <w:rsid w:val="006422B2"/>
    <w:rsid w:val="00642540"/>
    <w:rsid w:val="00645163"/>
    <w:rsid w:val="006465E8"/>
    <w:rsid w:val="00647D62"/>
    <w:rsid w:val="00651294"/>
    <w:rsid w:val="00651411"/>
    <w:rsid w:val="00653381"/>
    <w:rsid w:val="00653B1E"/>
    <w:rsid w:val="00660EA0"/>
    <w:rsid w:val="00661086"/>
    <w:rsid w:val="00661A93"/>
    <w:rsid w:val="00662E82"/>
    <w:rsid w:val="00672F90"/>
    <w:rsid w:val="00673488"/>
    <w:rsid w:val="00674913"/>
    <w:rsid w:val="00674980"/>
    <w:rsid w:val="00675C77"/>
    <w:rsid w:val="00676FE6"/>
    <w:rsid w:val="00681441"/>
    <w:rsid w:val="0068148C"/>
    <w:rsid w:val="0068399F"/>
    <w:rsid w:val="00683C3A"/>
    <w:rsid w:val="006905ED"/>
    <w:rsid w:val="006921B0"/>
    <w:rsid w:val="0069341D"/>
    <w:rsid w:val="0069408B"/>
    <w:rsid w:val="00694854"/>
    <w:rsid w:val="006968DA"/>
    <w:rsid w:val="00696965"/>
    <w:rsid w:val="006969B0"/>
    <w:rsid w:val="006A10D1"/>
    <w:rsid w:val="006A5231"/>
    <w:rsid w:val="006B3367"/>
    <w:rsid w:val="006B3565"/>
    <w:rsid w:val="006C0063"/>
    <w:rsid w:val="006C338E"/>
    <w:rsid w:val="006C4B29"/>
    <w:rsid w:val="006C709F"/>
    <w:rsid w:val="006C7E23"/>
    <w:rsid w:val="006D4A5D"/>
    <w:rsid w:val="006D52F4"/>
    <w:rsid w:val="006D5632"/>
    <w:rsid w:val="006D5F4E"/>
    <w:rsid w:val="006D7DAD"/>
    <w:rsid w:val="006E09A7"/>
    <w:rsid w:val="006E4463"/>
    <w:rsid w:val="006E4914"/>
    <w:rsid w:val="006E54F3"/>
    <w:rsid w:val="006E7633"/>
    <w:rsid w:val="006F1DA9"/>
    <w:rsid w:val="006F3F97"/>
    <w:rsid w:val="006F469E"/>
    <w:rsid w:val="006F55CF"/>
    <w:rsid w:val="006F7014"/>
    <w:rsid w:val="006F70E4"/>
    <w:rsid w:val="00701231"/>
    <w:rsid w:val="00701DD2"/>
    <w:rsid w:val="00702135"/>
    <w:rsid w:val="00702300"/>
    <w:rsid w:val="00703BD6"/>
    <w:rsid w:val="00703F89"/>
    <w:rsid w:val="0070516C"/>
    <w:rsid w:val="00713B7D"/>
    <w:rsid w:val="00716BF6"/>
    <w:rsid w:val="00717835"/>
    <w:rsid w:val="00721696"/>
    <w:rsid w:val="007217B6"/>
    <w:rsid w:val="00722F0A"/>
    <w:rsid w:val="00730497"/>
    <w:rsid w:val="007306D0"/>
    <w:rsid w:val="00732789"/>
    <w:rsid w:val="00732EAB"/>
    <w:rsid w:val="00740071"/>
    <w:rsid w:val="007432C5"/>
    <w:rsid w:val="00743D18"/>
    <w:rsid w:val="00743DA0"/>
    <w:rsid w:val="00744786"/>
    <w:rsid w:val="00744D73"/>
    <w:rsid w:val="00744EB9"/>
    <w:rsid w:val="00753024"/>
    <w:rsid w:val="00753CA7"/>
    <w:rsid w:val="00754DF7"/>
    <w:rsid w:val="007558F4"/>
    <w:rsid w:val="00755F65"/>
    <w:rsid w:val="0075673B"/>
    <w:rsid w:val="00756996"/>
    <w:rsid w:val="00756B60"/>
    <w:rsid w:val="007571F6"/>
    <w:rsid w:val="00763037"/>
    <w:rsid w:val="00764E78"/>
    <w:rsid w:val="007651D3"/>
    <w:rsid w:val="007655E1"/>
    <w:rsid w:val="00770059"/>
    <w:rsid w:val="0077112B"/>
    <w:rsid w:val="00772E48"/>
    <w:rsid w:val="007752F0"/>
    <w:rsid w:val="00780D88"/>
    <w:rsid w:val="00782168"/>
    <w:rsid w:val="00783A84"/>
    <w:rsid w:val="00784551"/>
    <w:rsid w:val="007850CE"/>
    <w:rsid w:val="0079599A"/>
    <w:rsid w:val="007A11A0"/>
    <w:rsid w:val="007A28B3"/>
    <w:rsid w:val="007A2B60"/>
    <w:rsid w:val="007A4C02"/>
    <w:rsid w:val="007A66AB"/>
    <w:rsid w:val="007A68A5"/>
    <w:rsid w:val="007B079F"/>
    <w:rsid w:val="007B08C9"/>
    <w:rsid w:val="007B0FA5"/>
    <w:rsid w:val="007B6DCA"/>
    <w:rsid w:val="007C0880"/>
    <w:rsid w:val="007C0C32"/>
    <w:rsid w:val="007C3FD7"/>
    <w:rsid w:val="007D3392"/>
    <w:rsid w:val="007D4178"/>
    <w:rsid w:val="007D4401"/>
    <w:rsid w:val="007D50D8"/>
    <w:rsid w:val="007D64F5"/>
    <w:rsid w:val="007E0F08"/>
    <w:rsid w:val="007E4B6F"/>
    <w:rsid w:val="007E6F1E"/>
    <w:rsid w:val="007F72EB"/>
    <w:rsid w:val="00810340"/>
    <w:rsid w:val="00813B53"/>
    <w:rsid w:val="008142DE"/>
    <w:rsid w:val="008154F5"/>
    <w:rsid w:val="00817351"/>
    <w:rsid w:val="0081783E"/>
    <w:rsid w:val="008202B8"/>
    <w:rsid w:val="00820E09"/>
    <w:rsid w:val="0082135F"/>
    <w:rsid w:val="00824062"/>
    <w:rsid w:val="0082796F"/>
    <w:rsid w:val="00827ADE"/>
    <w:rsid w:val="008311E0"/>
    <w:rsid w:val="00832E1D"/>
    <w:rsid w:val="0083374B"/>
    <w:rsid w:val="00835577"/>
    <w:rsid w:val="008355AA"/>
    <w:rsid w:val="0084039E"/>
    <w:rsid w:val="008424D2"/>
    <w:rsid w:val="00842615"/>
    <w:rsid w:val="00842D5F"/>
    <w:rsid w:val="00843FFE"/>
    <w:rsid w:val="00845205"/>
    <w:rsid w:val="00846343"/>
    <w:rsid w:val="00846C74"/>
    <w:rsid w:val="008501EB"/>
    <w:rsid w:val="008550C6"/>
    <w:rsid w:val="00857146"/>
    <w:rsid w:val="0085783D"/>
    <w:rsid w:val="00860FCE"/>
    <w:rsid w:val="00861091"/>
    <w:rsid w:val="008610BB"/>
    <w:rsid w:val="008657DF"/>
    <w:rsid w:val="008657F8"/>
    <w:rsid w:val="00872450"/>
    <w:rsid w:val="0087355E"/>
    <w:rsid w:val="008735E0"/>
    <w:rsid w:val="008778B5"/>
    <w:rsid w:val="008805DA"/>
    <w:rsid w:val="0088061C"/>
    <w:rsid w:val="00881A8E"/>
    <w:rsid w:val="00882B4B"/>
    <w:rsid w:val="008840EB"/>
    <w:rsid w:val="00884D5B"/>
    <w:rsid w:val="00886341"/>
    <w:rsid w:val="0088667A"/>
    <w:rsid w:val="0088731B"/>
    <w:rsid w:val="00890504"/>
    <w:rsid w:val="00890A3B"/>
    <w:rsid w:val="00891162"/>
    <w:rsid w:val="00894053"/>
    <w:rsid w:val="008A2075"/>
    <w:rsid w:val="008A5E1B"/>
    <w:rsid w:val="008A61BF"/>
    <w:rsid w:val="008A6FDC"/>
    <w:rsid w:val="008B03E2"/>
    <w:rsid w:val="008B0CD3"/>
    <w:rsid w:val="008B16C0"/>
    <w:rsid w:val="008B74EA"/>
    <w:rsid w:val="008B7BC9"/>
    <w:rsid w:val="008B7D00"/>
    <w:rsid w:val="008C0B49"/>
    <w:rsid w:val="008C61FF"/>
    <w:rsid w:val="008C7160"/>
    <w:rsid w:val="008D20F9"/>
    <w:rsid w:val="008D2948"/>
    <w:rsid w:val="008D4962"/>
    <w:rsid w:val="008D4B1B"/>
    <w:rsid w:val="008D54F5"/>
    <w:rsid w:val="008D55A5"/>
    <w:rsid w:val="008D7EF4"/>
    <w:rsid w:val="008E0426"/>
    <w:rsid w:val="008E18C4"/>
    <w:rsid w:val="008E2C26"/>
    <w:rsid w:val="008E69E0"/>
    <w:rsid w:val="008F14EA"/>
    <w:rsid w:val="008F2496"/>
    <w:rsid w:val="008F57FD"/>
    <w:rsid w:val="008F6E2E"/>
    <w:rsid w:val="00900238"/>
    <w:rsid w:val="009027AE"/>
    <w:rsid w:val="00903D90"/>
    <w:rsid w:val="00906270"/>
    <w:rsid w:val="00910F91"/>
    <w:rsid w:val="00911BAB"/>
    <w:rsid w:val="00913462"/>
    <w:rsid w:val="00913BCB"/>
    <w:rsid w:val="00913D7B"/>
    <w:rsid w:val="0091588A"/>
    <w:rsid w:val="009162AA"/>
    <w:rsid w:val="009209C9"/>
    <w:rsid w:val="00921712"/>
    <w:rsid w:val="00922194"/>
    <w:rsid w:val="009226E2"/>
    <w:rsid w:val="00922871"/>
    <w:rsid w:val="00925053"/>
    <w:rsid w:val="009263C4"/>
    <w:rsid w:val="009278A1"/>
    <w:rsid w:val="00927C2B"/>
    <w:rsid w:val="009323F0"/>
    <w:rsid w:val="00933438"/>
    <w:rsid w:val="00934406"/>
    <w:rsid w:val="00941A56"/>
    <w:rsid w:val="009449B9"/>
    <w:rsid w:val="00946B23"/>
    <w:rsid w:val="00950465"/>
    <w:rsid w:val="009516DB"/>
    <w:rsid w:val="00951931"/>
    <w:rsid w:val="00962363"/>
    <w:rsid w:val="00963B23"/>
    <w:rsid w:val="00965309"/>
    <w:rsid w:val="00967FD0"/>
    <w:rsid w:val="00971920"/>
    <w:rsid w:val="00974598"/>
    <w:rsid w:val="00980837"/>
    <w:rsid w:val="00981AD3"/>
    <w:rsid w:val="00992D34"/>
    <w:rsid w:val="009932A9"/>
    <w:rsid w:val="009957D0"/>
    <w:rsid w:val="00995885"/>
    <w:rsid w:val="0099666C"/>
    <w:rsid w:val="009A2606"/>
    <w:rsid w:val="009A3257"/>
    <w:rsid w:val="009A7196"/>
    <w:rsid w:val="009A7416"/>
    <w:rsid w:val="009B08A4"/>
    <w:rsid w:val="009B17B8"/>
    <w:rsid w:val="009B35D0"/>
    <w:rsid w:val="009B36C8"/>
    <w:rsid w:val="009B6737"/>
    <w:rsid w:val="009B6A62"/>
    <w:rsid w:val="009C02C3"/>
    <w:rsid w:val="009C2059"/>
    <w:rsid w:val="009C2D0D"/>
    <w:rsid w:val="009C3B11"/>
    <w:rsid w:val="009C76B8"/>
    <w:rsid w:val="009C7B79"/>
    <w:rsid w:val="009D0601"/>
    <w:rsid w:val="009D06D5"/>
    <w:rsid w:val="009D1069"/>
    <w:rsid w:val="009D12C4"/>
    <w:rsid w:val="009D3254"/>
    <w:rsid w:val="009D5F49"/>
    <w:rsid w:val="009E4225"/>
    <w:rsid w:val="009E48CB"/>
    <w:rsid w:val="009E6B0D"/>
    <w:rsid w:val="009E6CEF"/>
    <w:rsid w:val="009F31C8"/>
    <w:rsid w:val="009F36D2"/>
    <w:rsid w:val="009F41CF"/>
    <w:rsid w:val="009F4942"/>
    <w:rsid w:val="00A012C0"/>
    <w:rsid w:val="00A01936"/>
    <w:rsid w:val="00A025D0"/>
    <w:rsid w:val="00A07C53"/>
    <w:rsid w:val="00A107FE"/>
    <w:rsid w:val="00A130BC"/>
    <w:rsid w:val="00A14CD2"/>
    <w:rsid w:val="00A16D1C"/>
    <w:rsid w:val="00A17AA3"/>
    <w:rsid w:val="00A20147"/>
    <w:rsid w:val="00A20C64"/>
    <w:rsid w:val="00A21E01"/>
    <w:rsid w:val="00A23B35"/>
    <w:rsid w:val="00A24674"/>
    <w:rsid w:val="00A24886"/>
    <w:rsid w:val="00A2502C"/>
    <w:rsid w:val="00A30566"/>
    <w:rsid w:val="00A3082A"/>
    <w:rsid w:val="00A3326F"/>
    <w:rsid w:val="00A34E78"/>
    <w:rsid w:val="00A3701A"/>
    <w:rsid w:val="00A37158"/>
    <w:rsid w:val="00A37AC3"/>
    <w:rsid w:val="00A4291F"/>
    <w:rsid w:val="00A440A7"/>
    <w:rsid w:val="00A46208"/>
    <w:rsid w:val="00A4650E"/>
    <w:rsid w:val="00A522B6"/>
    <w:rsid w:val="00A5383A"/>
    <w:rsid w:val="00A5570C"/>
    <w:rsid w:val="00A56770"/>
    <w:rsid w:val="00A56B4F"/>
    <w:rsid w:val="00A61A19"/>
    <w:rsid w:val="00A61E4A"/>
    <w:rsid w:val="00A67794"/>
    <w:rsid w:val="00A67FDF"/>
    <w:rsid w:val="00A708D0"/>
    <w:rsid w:val="00A72171"/>
    <w:rsid w:val="00A730F4"/>
    <w:rsid w:val="00A74346"/>
    <w:rsid w:val="00A75519"/>
    <w:rsid w:val="00A76245"/>
    <w:rsid w:val="00A7694A"/>
    <w:rsid w:val="00A777D5"/>
    <w:rsid w:val="00A80413"/>
    <w:rsid w:val="00A83F88"/>
    <w:rsid w:val="00A84772"/>
    <w:rsid w:val="00A85590"/>
    <w:rsid w:val="00A858F5"/>
    <w:rsid w:val="00A85FAC"/>
    <w:rsid w:val="00A879FC"/>
    <w:rsid w:val="00A87A54"/>
    <w:rsid w:val="00A93693"/>
    <w:rsid w:val="00A93F7E"/>
    <w:rsid w:val="00A975D1"/>
    <w:rsid w:val="00AA0793"/>
    <w:rsid w:val="00AA4B34"/>
    <w:rsid w:val="00AA5BC8"/>
    <w:rsid w:val="00AB344C"/>
    <w:rsid w:val="00AB3866"/>
    <w:rsid w:val="00AB4572"/>
    <w:rsid w:val="00AB5DDD"/>
    <w:rsid w:val="00AB7B73"/>
    <w:rsid w:val="00AC203F"/>
    <w:rsid w:val="00AC2D47"/>
    <w:rsid w:val="00AC5F2F"/>
    <w:rsid w:val="00AD0396"/>
    <w:rsid w:val="00AD0FCE"/>
    <w:rsid w:val="00AE09A3"/>
    <w:rsid w:val="00AE2531"/>
    <w:rsid w:val="00AE2648"/>
    <w:rsid w:val="00AE2821"/>
    <w:rsid w:val="00AE54CE"/>
    <w:rsid w:val="00AE7BB1"/>
    <w:rsid w:val="00AF18F4"/>
    <w:rsid w:val="00AF4DE8"/>
    <w:rsid w:val="00AF61D2"/>
    <w:rsid w:val="00B01DCA"/>
    <w:rsid w:val="00B04C02"/>
    <w:rsid w:val="00B1082F"/>
    <w:rsid w:val="00B126EA"/>
    <w:rsid w:val="00B12F68"/>
    <w:rsid w:val="00B141E3"/>
    <w:rsid w:val="00B14F8A"/>
    <w:rsid w:val="00B156B8"/>
    <w:rsid w:val="00B15A50"/>
    <w:rsid w:val="00B16F4C"/>
    <w:rsid w:val="00B17ED3"/>
    <w:rsid w:val="00B20A4E"/>
    <w:rsid w:val="00B20E66"/>
    <w:rsid w:val="00B20E94"/>
    <w:rsid w:val="00B246B3"/>
    <w:rsid w:val="00B24E02"/>
    <w:rsid w:val="00B26543"/>
    <w:rsid w:val="00B26906"/>
    <w:rsid w:val="00B27CDC"/>
    <w:rsid w:val="00B31BC1"/>
    <w:rsid w:val="00B32A88"/>
    <w:rsid w:val="00B33770"/>
    <w:rsid w:val="00B33F9E"/>
    <w:rsid w:val="00B372C4"/>
    <w:rsid w:val="00B37E04"/>
    <w:rsid w:val="00B41FAF"/>
    <w:rsid w:val="00B45E54"/>
    <w:rsid w:val="00B52AF2"/>
    <w:rsid w:val="00B56DE0"/>
    <w:rsid w:val="00B61479"/>
    <w:rsid w:val="00B615F4"/>
    <w:rsid w:val="00B64F2C"/>
    <w:rsid w:val="00B7016D"/>
    <w:rsid w:val="00B71EA1"/>
    <w:rsid w:val="00B743E0"/>
    <w:rsid w:val="00B75584"/>
    <w:rsid w:val="00B77BDC"/>
    <w:rsid w:val="00B77E4D"/>
    <w:rsid w:val="00B8094A"/>
    <w:rsid w:val="00B81C88"/>
    <w:rsid w:val="00B82CD6"/>
    <w:rsid w:val="00B83E03"/>
    <w:rsid w:val="00B8470A"/>
    <w:rsid w:val="00B84889"/>
    <w:rsid w:val="00B85DF8"/>
    <w:rsid w:val="00B90CB1"/>
    <w:rsid w:val="00B90CF4"/>
    <w:rsid w:val="00B9450A"/>
    <w:rsid w:val="00B961E3"/>
    <w:rsid w:val="00BA0E74"/>
    <w:rsid w:val="00BA23A2"/>
    <w:rsid w:val="00BA2760"/>
    <w:rsid w:val="00BA279C"/>
    <w:rsid w:val="00BA4060"/>
    <w:rsid w:val="00BA41F2"/>
    <w:rsid w:val="00BA6156"/>
    <w:rsid w:val="00BB1AF3"/>
    <w:rsid w:val="00BB1CDC"/>
    <w:rsid w:val="00BB2F81"/>
    <w:rsid w:val="00BB35A8"/>
    <w:rsid w:val="00BB3E2F"/>
    <w:rsid w:val="00BB3FE5"/>
    <w:rsid w:val="00BC02D2"/>
    <w:rsid w:val="00BC3EA6"/>
    <w:rsid w:val="00BC69F3"/>
    <w:rsid w:val="00BD26D4"/>
    <w:rsid w:val="00BD2B48"/>
    <w:rsid w:val="00BD3581"/>
    <w:rsid w:val="00BD5F99"/>
    <w:rsid w:val="00BD7341"/>
    <w:rsid w:val="00BE245A"/>
    <w:rsid w:val="00BE4C59"/>
    <w:rsid w:val="00BE4E8D"/>
    <w:rsid w:val="00BF3B05"/>
    <w:rsid w:val="00BF6852"/>
    <w:rsid w:val="00BF6E64"/>
    <w:rsid w:val="00C00B83"/>
    <w:rsid w:val="00C0128F"/>
    <w:rsid w:val="00C02144"/>
    <w:rsid w:val="00C04B95"/>
    <w:rsid w:val="00C05ABD"/>
    <w:rsid w:val="00C07002"/>
    <w:rsid w:val="00C07179"/>
    <w:rsid w:val="00C1126D"/>
    <w:rsid w:val="00C117DF"/>
    <w:rsid w:val="00C12859"/>
    <w:rsid w:val="00C146C9"/>
    <w:rsid w:val="00C16AC5"/>
    <w:rsid w:val="00C20BC5"/>
    <w:rsid w:val="00C30B8C"/>
    <w:rsid w:val="00C30E93"/>
    <w:rsid w:val="00C31548"/>
    <w:rsid w:val="00C36ED3"/>
    <w:rsid w:val="00C42778"/>
    <w:rsid w:val="00C461AE"/>
    <w:rsid w:val="00C5049D"/>
    <w:rsid w:val="00C51D2B"/>
    <w:rsid w:val="00C5530C"/>
    <w:rsid w:val="00C57672"/>
    <w:rsid w:val="00C60C5C"/>
    <w:rsid w:val="00C62C7D"/>
    <w:rsid w:val="00C63682"/>
    <w:rsid w:val="00C675F2"/>
    <w:rsid w:val="00C710D6"/>
    <w:rsid w:val="00C72137"/>
    <w:rsid w:val="00C75615"/>
    <w:rsid w:val="00C75A1C"/>
    <w:rsid w:val="00C76A5D"/>
    <w:rsid w:val="00C77E74"/>
    <w:rsid w:val="00C80E0B"/>
    <w:rsid w:val="00C82BB0"/>
    <w:rsid w:val="00C82DED"/>
    <w:rsid w:val="00C83BD6"/>
    <w:rsid w:val="00C83EEE"/>
    <w:rsid w:val="00C856AB"/>
    <w:rsid w:val="00C87DD2"/>
    <w:rsid w:val="00C90CEE"/>
    <w:rsid w:val="00C91540"/>
    <w:rsid w:val="00CA25F8"/>
    <w:rsid w:val="00CA293F"/>
    <w:rsid w:val="00CA32CF"/>
    <w:rsid w:val="00CA6D89"/>
    <w:rsid w:val="00CB223E"/>
    <w:rsid w:val="00CB2458"/>
    <w:rsid w:val="00CB38B7"/>
    <w:rsid w:val="00CB3D82"/>
    <w:rsid w:val="00CB434A"/>
    <w:rsid w:val="00CB4527"/>
    <w:rsid w:val="00CB4B4C"/>
    <w:rsid w:val="00CB4C17"/>
    <w:rsid w:val="00CB545D"/>
    <w:rsid w:val="00CB7235"/>
    <w:rsid w:val="00CC5AD7"/>
    <w:rsid w:val="00CC6B51"/>
    <w:rsid w:val="00CC6D52"/>
    <w:rsid w:val="00CD18D3"/>
    <w:rsid w:val="00CD2F4D"/>
    <w:rsid w:val="00CD47A7"/>
    <w:rsid w:val="00CD7567"/>
    <w:rsid w:val="00CD7CE8"/>
    <w:rsid w:val="00CE23C9"/>
    <w:rsid w:val="00CE3A64"/>
    <w:rsid w:val="00CE44F3"/>
    <w:rsid w:val="00CE6E9F"/>
    <w:rsid w:val="00CF224A"/>
    <w:rsid w:val="00CF3153"/>
    <w:rsid w:val="00CF7151"/>
    <w:rsid w:val="00D00D94"/>
    <w:rsid w:val="00D07BB0"/>
    <w:rsid w:val="00D10876"/>
    <w:rsid w:val="00D11D4C"/>
    <w:rsid w:val="00D14E4D"/>
    <w:rsid w:val="00D151AD"/>
    <w:rsid w:val="00D16715"/>
    <w:rsid w:val="00D21F7D"/>
    <w:rsid w:val="00D221DF"/>
    <w:rsid w:val="00D2245C"/>
    <w:rsid w:val="00D238AD"/>
    <w:rsid w:val="00D25C53"/>
    <w:rsid w:val="00D269C4"/>
    <w:rsid w:val="00D27D93"/>
    <w:rsid w:val="00D305C1"/>
    <w:rsid w:val="00D31FAF"/>
    <w:rsid w:val="00D33946"/>
    <w:rsid w:val="00D34696"/>
    <w:rsid w:val="00D3488C"/>
    <w:rsid w:val="00D37836"/>
    <w:rsid w:val="00D402DE"/>
    <w:rsid w:val="00D407A6"/>
    <w:rsid w:val="00D41689"/>
    <w:rsid w:val="00D41E18"/>
    <w:rsid w:val="00D42FD5"/>
    <w:rsid w:val="00D45B45"/>
    <w:rsid w:val="00D56C6C"/>
    <w:rsid w:val="00D57144"/>
    <w:rsid w:val="00D60458"/>
    <w:rsid w:val="00D609D0"/>
    <w:rsid w:val="00D61B32"/>
    <w:rsid w:val="00D63E6D"/>
    <w:rsid w:val="00D64F57"/>
    <w:rsid w:val="00D67B70"/>
    <w:rsid w:val="00D71828"/>
    <w:rsid w:val="00D7240A"/>
    <w:rsid w:val="00D73BDB"/>
    <w:rsid w:val="00D73FD7"/>
    <w:rsid w:val="00D76749"/>
    <w:rsid w:val="00D77221"/>
    <w:rsid w:val="00D803B0"/>
    <w:rsid w:val="00D8105E"/>
    <w:rsid w:val="00D818F8"/>
    <w:rsid w:val="00D824BD"/>
    <w:rsid w:val="00D8470B"/>
    <w:rsid w:val="00D90161"/>
    <w:rsid w:val="00D909F8"/>
    <w:rsid w:val="00D91A09"/>
    <w:rsid w:val="00D92E65"/>
    <w:rsid w:val="00D93BF4"/>
    <w:rsid w:val="00DA4B28"/>
    <w:rsid w:val="00DA571A"/>
    <w:rsid w:val="00DB15DA"/>
    <w:rsid w:val="00DB190A"/>
    <w:rsid w:val="00DB316A"/>
    <w:rsid w:val="00DB364C"/>
    <w:rsid w:val="00DB4DFB"/>
    <w:rsid w:val="00DB62F0"/>
    <w:rsid w:val="00DB6940"/>
    <w:rsid w:val="00DC1168"/>
    <w:rsid w:val="00DC3059"/>
    <w:rsid w:val="00DC5BE9"/>
    <w:rsid w:val="00DD3490"/>
    <w:rsid w:val="00DD36AB"/>
    <w:rsid w:val="00DD7BA8"/>
    <w:rsid w:val="00DE03FB"/>
    <w:rsid w:val="00DE19FC"/>
    <w:rsid w:val="00DE6B42"/>
    <w:rsid w:val="00DF0387"/>
    <w:rsid w:val="00DF2BD8"/>
    <w:rsid w:val="00DF3410"/>
    <w:rsid w:val="00DF5022"/>
    <w:rsid w:val="00DF53EE"/>
    <w:rsid w:val="00DF5706"/>
    <w:rsid w:val="00DF5DD7"/>
    <w:rsid w:val="00DF6157"/>
    <w:rsid w:val="00DF7436"/>
    <w:rsid w:val="00E00363"/>
    <w:rsid w:val="00E025F4"/>
    <w:rsid w:val="00E02F38"/>
    <w:rsid w:val="00E0417C"/>
    <w:rsid w:val="00E05D06"/>
    <w:rsid w:val="00E120BC"/>
    <w:rsid w:val="00E128B8"/>
    <w:rsid w:val="00E14CC9"/>
    <w:rsid w:val="00E20CA4"/>
    <w:rsid w:val="00E21019"/>
    <w:rsid w:val="00E26056"/>
    <w:rsid w:val="00E2658E"/>
    <w:rsid w:val="00E326E9"/>
    <w:rsid w:val="00E33959"/>
    <w:rsid w:val="00E34217"/>
    <w:rsid w:val="00E35362"/>
    <w:rsid w:val="00E3780C"/>
    <w:rsid w:val="00E37898"/>
    <w:rsid w:val="00E4053C"/>
    <w:rsid w:val="00E44589"/>
    <w:rsid w:val="00E45F07"/>
    <w:rsid w:val="00E5253D"/>
    <w:rsid w:val="00E52CE2"/>
    <w:rsid w:val="00E55766"/>
    <w:rsid w:val="00E56E8A"/>
    <w:rsid w:val="00E6533B"/>
    <w:rsid w:val="00E66D2A"/>
    <w:rsid w:val="00E66FFF"/>
    <w:rsid w:val="00E72202"/>
    <w:rsid w:val="00E74B49"/>
    <w:rsid w:val="00E74D0F"/>
    <w:rsid w:val="00E76CB6"/>
    <w:rsid w:val="00E77142"/>
    <w:rsid w:val="00E7794C"/>
    <w:rsid w:val="00E92A5A"/>
    <w:rsid w:val="00E94237"/>
    <w:rsid w:val="00E94E03"/>
    <w:rsid w:val="00E973FA"/>
    <w:rsid w:val="00EA19B4"/>
    <w:rsid w:val="00EA211D"/>
    <w:rsid w:val="00EA3BB7"/>
    <w:rsid w:val="00EA44D5"/>
    <w:rsid w:val="00EB42C3"/>
    <w:rsid w:val="00EB5237"/>
    <w:rsid w:val="00EB5ADC"/>
    <w:rsid w:val="00EB5B81"/>
    <w:rsid w:val="00EB6468"/>
    <w:rsid w:val="00EB77BE"/>
    <w:rsid w:val="00EC0F36"/>
    <w:rsid w:val="00EC15AE"/>
    <w:rsid w:val="00EC1AE6"/>
    <w:rsid w:val="00EC2014"/>
    <w:rsid w:val="00EC3CCC"/>
    <w:rsid w:val="00EC636D"/>
    <w:rsid w:val="00EC6EC4"/>
    <w:rsid w:val="00EC7A65"/>
    <w:rsid w:val="00EC7CF9"/>
    <w:rsid w:val="00ED2497"/>
    <w:rsid w:val="00ED42FC"/>
    <w:rsid w:val="00EE2D19"/>
    <w:rsid w:val="00EE4610"/>
    <w:rsid w:val="00EE68BC"/>
    <w:rsid w:val="00EE7D47"/>
    <w:rsid w:val="00EF15DD"/>
    <w:rsid w:val="00EF1E35"/>
    <w:rsid w:val="00EF3C4E"/>
    <w:rsid w:val="00EF4ECF"/>
    <w:rsid w:val="00EF5584"/>
    <w:rsid w:val="00F01C73"/>
    <w:rsid w:val="00F04548"/>
    <w:rsid w:val="00F07445"/>
    <w:rsid w:val="00F07A5B"/>
    <w:rsid w:val="00F107EB"/>
    <w:rsid w:val="00F12B68"/>
    <w:rsid w:val="00F133E4"/>
    <w:rsid w:val="00F15851"/>
    <w:rsid w:val="00F1725B"/>
    <w:rsid w:val="00F26249"/>
    <w:rsid w:val="00F31671"/>
    <w:rsid w:val="00F33471"/>
    <w:rsid w:val="00F34474"/>
    <w:rsid w:val="00F35310"/>
    <w:rsid w:val="00F376C6"/>
    <w:rsid w:val="00F4074F"/>
    <w:rsid w:val="00F42801"/>
    <w:rsid w:val="00F51FA2"/>
    <w:rsid w:val="00F534F0"/>
    <w:rsid w:val="00F543D6"/>
    <w:rsid w:val="00F55920"/>
    <w:rsid w:val="00F63863"/>
    <w:rsid w:val="00F63DCC"/>
    <w:rsid w:val="00F66353"/>
    <w:rsid w:val="00F67BD3"/>
    <w:rsid w:val="00F70B55"/>
    <w:rsid w:val="00F70E75"/>
    <w:rsid w:val="00F715A2"/>
    <w:rsid w:val="00F73AC6"/>
    <w:rsid w:val="00F73B92"/>
    <w:rsid w:val="00F761D7"/>
    <w:rsid w:val="00F82A57"/>
    <w:rsid w:val="00F84028"/>
    <w:rsid w:val="00F85A8C"/>
    <w:rsid w:val="00F875F8"/>
    <w:rsid w:val="00F97D83"/>
    <w:rsid w:val="00FA06D4"/>
    <w:rsid w:val="00FA36DA"/>
    <w:rsid w:val="00FA49B2"/>
    <w:rsid w:val="00FA56CB"/>
    <w:rsid w:val="00FA6EFF"/>
    <w:rsid w:val="00FA720D"/>
    <w:rsid w:val="00FA75AF"/>
    <w:rsid w:val="00FB0530"/>
    <w:rsid w:val="00FB1092"/>
    <w:rsid w:val="00FB3174"/>
    <w:rsid w:val="00FB3F5C"/>
    <w:rsid w:val="00FB6141"/>
    <w:rsid w:val="00FB6540"/>
    <w:rsid w:val="00FC0778"/>
    <w:rsid w:val="00FC7843"/>
    <w:rsid w:val="00FD09A2"/>
    <w:rsid w:val="00FD0DB5"/>
    <w:rsid w:val="00FD16B5"/>
    <w:rsid w:val="00FD4B41"/>
    <w:rsid w:val="00FD5F80"/>
    <w:rsid w:val="00FD7F5C"/>
    <w:rsid w:val="00FE3FC7"/>
    <w:rsid w:val="00FE44FB"/>
    <w:rsid w:val="00FE5AFA"/>
    <w:rsid w:val="00FE69DB"/>
    <w:rsid w:val="00FE6F6D"/>
    <w:rsid w:val="00FF004A"/>
    <w:rsid w:val="00FF0CCA"/>
    <w:rsid w:val="00FF74CE"/>
    <w:rsid w:val="7F4926CC"/>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8DFE4"/>
  <w15:docId w15:val="{8877AAC3-7933-413B-BCAB-43EE205E3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bidi="ar-SA"/>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lang w:bidi="th-TH"/>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pPr>
      <w:spacing w:line="240" w:lineRule="auto"/>
    </w:pPr>
    <w:rPr>
      <w:sz w:val="20"/>
      <w:szCs w:val="20"/>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bidi="th-TH"/>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rPr>
      <w:color w:val="0000FF"/>
      <w:u w:val="single"/>
    </w:rPr>
  </w:style>
  <w:style w:type="character" w:styleId="CommentReference">
    <w:name w:val="annotation reference"/>
    <w:basedOn w:val="DefaultParagraphFont"/>
    <w:uiPriority w:val="99"/>
    <w:semiHidden/>
    <w:unhideWhenUsed/>
    <w:rPr>
      <w:sz w:val="16"/>
      <w:szCs w:val="16"/>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6"/>
      <w:szCs w:val="36"/>
      <w:lang w:bidi="th-TH"/>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Revision1">
    <w:name w:val="Revision1"/>
    <w:hidden/>
    <w:uiPriority w:val="99"/>
    <w:semiHidden/>
    <w:rPr>
      <w:sz w:val="22"/>
      <w:szCs w:val="22"/>
      <w:lang w:bidi="ar-SA"/>
    </w:rPr>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cf01">
    <w:name w:val="cf01"/>
    <w:basedOn w:val="DefaultParagraphFont"/>
    <w:rPr>
      <w:rFonts w:ascii="Segoe UI" w:hAnsi="Segoe UI" w:cs="Segoe UI" w:hint="default"/>
      <w:sz w:val="18"/>
      <w:szCs w:val="18"/>
    </w:rPr>
  </w:style>
  <w:style w:type="paragraph" w:customStyle="1" w:styleId="pf0">
    <w:name w:val="pf0"/>
    <w:basedOn w:val="Normal"/>
    <w:pPr>
      <w:spacing w:before="100" w:beforeAutospacing="1" w:after="100" w:afterAutospacing="1" w:line="240" w:lineRule="auto"/>
    </w:pPr>
    <w:rPr>
      <w:rFonts w:ascii="Times New Roman" w:eastAsia="Times New Roman" w:hAnsi="Times New Roman" w:cs="Times New Roman"/>
      <w:sz w:val="24"/>
      <w:szCs w:val="24"/>
      <w:lang w:bidi="th-TH"/>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1F3864" w:themeColor="accent1" w:themeShade="80"/>
      <w:sz w:val="24"/>
      <w:szCs w:val="24"/>
    </w:rPr>
  </w:style>
  <w:style w:type="paragraph" w:styleId="Revision">
    <w:name w:val="Revision"/>
    <w:hidden/>
    <w:uiPriority w:val="99"/>
    <w:semiHidden/>
    <w:rsid w:val="001F45E4"/>
    <w:rPr>
      <w:sz w:val="22"/>
      <w:szCs w:val="22"/>
      <w:lang w:bidi="ar-SA"/>
    </w:rPr>
  </w:style>
  <w:style w:type="character" w:styleId="UnresolvedMention">
    <w:name w:val="Unresolved Mention"/>
    <w:basedOn w:val="DefaultParagraphFont"/>
    <w:uiPriority w:val="99"/>
    <w:semiHidden/>
    <w:unhideWhenUsed/>
    <w:rsid w:val="00353E0C"/>
    <w:rPr>
      <w:color w:val="605E5C"/>
      <w:shd w:val="clear" w:color="auto" w:fill="E1DFDD"/>
    </w:rPr>
  </w:style>
  <w:style w:type="paragraph" w:styleId="BalloonText">
    <w:name w:val="Balloon Text"/>
    <w:basedOn w:val="Normal"/>
    <w:link w:val="BalloonTextChar"/>
    <w:uiPriority w:val="99"/>
    <w:semiHidden/>
    <w:unhideWhenUsed/>
    <w:rsid w:val="00A107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7FE"/>
    <w:rPr>
      <w:rFonts w:ascii="Segoe UI" w:hAnsi="Segoe UI" w:cs="Segoe UI"/>
      <w:sz w:val="18"/>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8" Type="http://schemas.openxmlformats.org/officeDocument/2006/relationships/hyperlink" Target="https://pubmed.ncbi.nlm.nih.gov/15990780/" TargetMode="External"/><Relationship Id="rId13" Type="http://schemas.openxmlformats.org/officeDocument/2006/relationships/hyperlink" Target="https://pubmed.ncbi.nlm.nih.gov/35844537/" TargetMode="External"/><Relationship Id="rId3" Type="http://schemas.openxmlformats.org/officeDocument/2006/relationships/hyperlink" Target="https://pubmed.ncbi.nlm.nih.gov/14715413/" TargetMode="External"/><Relationship Id="rId7" Type="http://schemas.openxmlformats.org/officeDocument/2006/relationships/hyperlink" Target="https://pubmed.ncbi.nlm.nih.gov/12704347/" TargetMode="External"/><Relationship Id="rId12" Type="http://schemas.openxmlformats.org/officeDocument/2006/relationships/hyperlink" Target="https://pubmed.ncbi.nlm.nih.gov/20538330/" TargetMode="External"/><Relationship Id="rId2" Type="http://schemas.openxmlformats.org/officeDocument/2006/relationships/hyperlink" Target="https://pubmed.ncbi.nlm.nih.gov/11493462/" TargetMode="External"/><Relationship Id="rId1" Type="http://schemas.openxmlformats.org/officeDocument/2006/relationships/hyperlink" Target="https://pubmed.ncbi.nlm.nih.gov/30007886/" TargetMode="External"/><Relationship Id="rId6" Type="http://schemas.openxmlformats.org/officeDocument/2006/relationships/hyperlink" Target="https://pubmed.ncbi.nlm.nih.gov/33600909/" TargetMode="External"/><Relationship Id="rId11" Type="http://schemas.openxmlformats.org/officeDocument/2006/relationships/hyperlink" Target="https://pubmed.ncbi.nlm.nih.gov/19864598/" TargetMode="External"/><Relationship Id="rId5" Type="http://schemas.openxmlformats.org/officeDocument/2006/relationships/hyperlink" Target="https://pubmed.ncbi.nlm.nih.gov/18300366/" TargetMode="External"/><Relationship Id="rId10" Type="http://schemas.openxmlformats.org/officeDocument/2006/relationships/hyperlink" Target="https://pubmed.ncbi.nlm.nih.gov/25865874/" TargetMode="External"/><Relationship Id="rId4" Type="http://schemas.openxmlformats.org/officeDocument/2006/relationships/hyperlink" Target="https://pubmed.ncbi.nlm.nih.gov/12525574/" TargetMode="External"/><Relationship Id="rId9" Type="http://schemas.openxmlformats.org/officeDocument/2006/relationships/hyperlink" Target="https://pubmed.ncbi.nlm.nih.gov/25865874/"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allergen.org" TargetMode="External"/><Relationship Id="rId18" Type="http://schemas.openxmlformats.org/officeDocument/2006/relationships/hyperlink" Target="https://www.rcsb.org/" TargetMode="External"/><Relationship Id="rId3" Type="http://schemas.openxmlformats.org/officeDocument/2006/relationships/customXml" Target="../customXml/item3.xml"/><Relationship Id="rId21" Type="http://schemas.openxmlformats.org/officeDocument/2006/relationships/hyperlink" Target="https://www.rcsb.org/" TargetMode="External"/><Relationship Id="rId7" Type="http://schemas.openxmlformats.org/officeDocument/2006/relationships/settings" Target="settings.xml"/><Relationship Id="rId12" Type="http://schemas.openxmlformats.org/officeDocument/2006/relationships/hyperlink" Target="http://www.allergen.org" TargetMode="Externa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hyperlink" Target="https://www.uniprot.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ain.j@chula.ac.th"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www.ebi.ac.uk/merop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5551d3a-1d6b-410b-b7d7-d2f7798643d2"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D788A9940FFCA44A00136CB24BB4352" ma:contentTypeVersion="14" ma:contentTypeDescription="Create a new document." ma:contentTypeScope="" ma:versionID="2b988950caee682e0cd48ffac8988ac0">
  <xsd:schema xmlns:xsd="http://www.w3.org/2001/XMLSchema" xmlns:xs="http://www.w3.org/2001/XMLSchema" xmlns:p="http://schemas.microsoft.com/office/2006/metadata/properties" xmlns:ns3="35551d3a-1d6b-410b-b7d7-d2f7798643d2" xmlns:ns4="0e6881f6-6f93-45c0-9ed8-cfc310854be6" targetNamespace="http://schemas.microsoft.com/office/2006/metadata/properties" ma:root="true" ma:fieldsID="7dec697f8bdce8ce7d47dbf677a57883" ns3:_="" ns4:_="">
    <xsd:import namespace="35551d3a-1d6b-410b-b7d7-d2f7798643d2"/>
    <xsd:import namespace="0e6881f6-6f93-45c0-9ed8-cfc310854b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551d3a-1d6b-410b-b7d7-d2f7798643d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e6881f6-6f93-45c0-9ed8-cfc310854be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769B31-3AE7-45E5-B289-94EA1F45E98D}">
  <ds:schemaRefs>
    <ds:schemaRef ds:uri="http://schemas.microsoft.com/office/2006/metadata/properties"/>
    <ds:schemaRef ds:uri="http://schemas.microsoft.com/office/infopath/2007/PartnerControls"/>
    <ds:schemaRef ds:uri="35551d3a-1d6b-410b-b7d7-d2f7798643d2"/>
  </ds:schemaRefs>
</ds:datastoreItem>
</file>

<file path=customXml/itemProps2.xml><?xml version="1.0" encoding="utf-8"?>
<ds:datastoreItem xmlns:ds="http://schemas.openxmlformats.org/officeDocument/2006/customXml" ds:itemID="{5C67E91E-0585-4DC6-A210-0392C7E6BE54}">
  <ds:schemaRefs>
    <ds:schemaRef ds:uri="http://schemas.openxmlformats.org/officeDocument/2006/bibliography"/>
  </ds:schemaRefs>
</ds:datastoreItem>
</file>

<file path=customXml/itemProps3.xml><?xml version="1.0" encoding="utf-8"?>
<ds:datastoreItem xmlns:ds="http://schemas.openxmlformats.org/officeDocument/2006/customXml" ds:itemID="{0C48D97B-43FC-4DD2-AB2C-DDE1E8D951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551d3a-1d6b-410b-b7d7-d2f7798643d2"/>
    <ds:schemaRef ds:uri="0e6881f6-6f93-45c0-9ed8-cfc310854b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1C6726-67FB-4C13-8151-3F807BE060F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1</Pages>
  <Words>21750</Words>
  <Characters>123980</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in.jacquet1302@gmail.com</dc:creator>
  <cp:lastModifiedBy>Clive Robinson</cp:lastModifiedBy>
  <cp:revision>3</cp:revision>
  <dcterms:created xsi:type="dcterms:W3CDTF">2023-05-05T11:00:00Z</dcterms:created>
  <dcterms:modified xsi:type="dcterms:W3CDTF">2023-05-05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955BF153059B45AE8FB86A8568AFAE88</vt:lpwstr>
  </property>
  <property fmtid="{D5CDD505-2E9C-101B-9397-08002B2CF9AE}" pid="4" name="ContentTypeId">
    <vt:lpwstr>0x0101003D788A9940FFCA44A00136CB24BB4352</vt:lpwstr>
  </property>
</Properties>
</file>